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69A09B" w14:textId="3062C432" w:rsidR="00C2609F" w:rsidRPr="003B24F8" w:rsidRDefault="001B7796" w:rsidP="00FE2349">
      <w:pPr>
        <w:rPr>
          <w:rFonts w:cstheme="minorHAnsi"/>
          <w:b/>
          <w:bCs/>
          <w:i/>
          <w:iCs/>
          <w:color w:val="FF0000"/>
        </w:rPr>
      </w:pPr>
      <w:r w:rsidRPr="003B24F8">
        <w:rPr>
          <w:rFonts w:cstheme="minorHAnsi"/>
          <w:b/>
          <w:bCs/>
          <w:i/>
          <w:iCs/>
          <w:color w:val="FF0000"/>
        </w:rPr>
        <w:t>Where does description of NASM AMR go</w:t>
      </w:r>
      <w:r w:rsidR="00F42A6F" w:rsidRPr="003B24F8">
        <w:rPr>
          <w:rFonts w:cstheme="minorHAnsi"/>
          <w:b/>
          <w:bCs/>
          <w:i/>
          <w:iCs/>
          <w:color w:val="FF0000"/>
        </w:rPr>
        <w:t xml:space="preserve"> (relative to limitations and summary of studies</w:t>
      </w:r>
      <w:r w:rsidRPr="003B24F8">
        <w:rPr>
          <w:rFonts w:cstheme="minorHAnsi"/>
          <w:b/>
          <w:bCs/>
          <w:i/>
          <w:iCs/>
          <w:color w:val="FF0000"/>
        </w:rPr>
        <w:t>?</w:t>
      </w:r>
    </w:p>
    <w:p w14:paraId="4D006438" w14:textId="569396CF" w:rsidR="001B7796" w:rsidRPr="003B24F8" w:rsidRDefault="001B7796" w:rsidP="00FE2349">
      <w:pPr>
        <w:rPr>
          <w:rFonts w:cstheme="minorHAnsi"/>
          <w:b/>
          <w:bCs/>
          <w:i/>
          <w:iCs/>
          <w:color w:val="FF0000"/>
        </w:rPr>
      </w:pPr>
      <w:r w:rsidRPr="003B24F8">
        <w:rPr>
          <w:rFonts w:cstheme="minorHAnsi"/>
          <w:b/>
          <w:bCs/>
          <w:i/>
          <w:iCs/>
          <w:color w:val="FF0000"/>
        </w:rPr>
        <w:t>Where does description of NASM risk factors go</w:t>
      </w:r>
      <w:r w:rsidR="00F42A6F" w:rsidRPr="003B24F8">
        <w:rPr>
          <w:rFonts w:cstheme="minorHAnsi"/>
          <w:b/>
          <w:bCs/>
          <w:i/>
          <w:iCs/>
          <w:color w:val="FF0000"/>
        </w:rPr>
        <w:t xml:space="preserve"> (relative to limitations and summary of studies)</w:t>
      </w:r>
      <w:r w:rsidRPr="003B24F8">
        <w:rPr>
          <w:rFonts w:cstheme="minorHAnsi"/>
          <w:b/>
          <w:bCs/>
          <w:i/>
          <w:iCs/>
          <w:color w:val="FF0000"/>
        </w:rPr>
        <w:t>?</w:t>
      </w:r>
    </w:p>
    <w:p w14:paraId="45682D8F" w14:textId="18791ED9" w:rsidR="001B7796" w:rsidRPr="003B24F8" w:rsidRDefault="001B7796" w:rsidP="00FE2349">
      <w:pPr>
        <w:rPr>
          <w:rFonts w:cstheme="minorHAnsi"/>
          <w:b/>
          <w:bCs/>
          <w:i/>
          <w:iCs/>
          <w:color w:val="FF0000"/>
        </w:rPr>
      </w:pPr>
      <w:r w:rsidRPr="003B24F8">
        <w:rPr>
          <w:rFonts w:cstheme="minorHAnsi"/>
          <w:b/>
          <w:bCs/>
          <w:i/>
          <w:iCs/>
          <w:color w:val="FF0000"/>
        </w:rPr>
        <w:t xml:space="preserve">Where does </w:t>
      </w:r>
      <w:r w:rsidR="00F42A6F" w:rsidRPr="003B24F8">
        <w:rPr>
          <w:rFonts w:cstheme="minorHAnsi"/>
          <w:b/>
          <w:bCs/>
          <w:i/>
          <w:iCs/>
          <w:color w:val="FF0000"/>
        </w:rPr>
        <w:t xml:space="preserve">paragraph about </w:t>
      </w:r>
      <w:r w:rsidR="003B24F8" w:rsidRPr="003B24F8">
        <w:rPr>
          <w:rFonts w:cstheme="minorHAnsi"/>
          <w:b/>
          <w:bCs/>
          <w:i/>
          <w:iCs/>
          <w:color w:val="FF0000"/>
        </w:rPr>
        <w:t>herd-level clonal effect go?</w:t>
      </w:r>
    </w:p>
    <w:p w14:paraId="0481ACF8" w14:textId="77777777" w:rsidR="00C2609F" w:rsidRDefault="00C2609F" w:rsidP="00FE2349">
      <w:pPr>
        <w:rPr>
          <w:rFonts w:cstheme="minorHAnsi"/>
          <w:b/>
          <w:bCs/>
          <w:i/>
          <w:iCs/>
          <w:color w:val="00B0F0"/>
        </w:rPr>
      </w:pPr>
    </w:p>
    <w:p w14:paraId="39E0A0D4" w14:textId="59434382" w:rsidR="00176253" w:rsidRDefault="00176253" w:rsidP="00FE2349">
      <w:pPr>
        <w:rPr>
          <w:rFonts w:cstheme="minorHAnsi"/>
          <w:b/>
          <w:bCs/>
          <w:i/>
          <w:iCs/>
          <w:color w:val="00B0F0"/>
        </w:rPr>
      </w:pPr>
      <w:r>
        <w:rPr>
          <w:rFonts w:cstheme="minorHAnsi"/>
          <w:b/>
          <w:bCs/>
          <w:i/>
          <w:iCs/>
          <w:color w:val="00B0F0"/>
        </w:rPr>
        <w:t>Abstract</w:t>
      </w:r>
    </w:p>
    <w:p w14:paraId="347F1519" w14:textId="77777777" w:rsidR="003B24F8" w:rsidRDefault="003B24F8" w:rsidP="00FE2349">
      <w:pPr>
        <w:rPr>
          <w:rFonts w:cstheme="minorHAnsi"/>
          <w:b/>
          <w:bCs/>
          <w:i/>
          <w:iCs/>
          <w:color w:val="00B0F0"/>
        </w:rPr>
      </w:pPr>
    </w:p>
    <w:p w14:paraId="093D0799" w14:textId="6F04B63B" w:rsidR="00FF40D6" w:rsidRPr="00BC02B3" w:rsidRDefault="00FE2349" w:rsidP="00FE2349">
      <w:pPr>
        <w:rPr>
          <w:rFonts w:cstheme="minorHAnsi"/>
          <w:b/>
          <w:bCs/>
          <w:i/>
          <w:iCs/>
          <w:color w:val="00B0F0"/>
        </w:rPr>
      </w:pPr>
      <w:r w:rsidRPr="00BC02B3">
        <w:rPr>
          <w:rFonts w:cstheme="minorHAnsi"/>
          <w:b/>
          <w:bCs/>
          <w:i/>
          <w:iCs/>
          <w:color w:val="00B0F0"/>
        </w:rPr>
        <w:t>Introduction</w:t>
      </w:r>
    </w:p>
    <w:p w14:paraId="4FB355D6" w14:textId="1CAA1CF9" w:rsidR="00FF40D6" w:rsidRPr="00F027C2" w:rsidRDefault="00FF40D6" w:rsidP="00FF40D6">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it is generally accepted that any use of </w:t>
      </w:r>
      <w:r w:rsidRPr="00C92BC4">
        <w:t xml:space="preserve">antimicrobial agents is a </w:t>
      </w:r>
      <w:r>
        <w:t>“</w:t>
      </w:r>
      <w:r w:rsidRPr="00C92BC4">
        <w:t>powerful selective force that promotes the emergence of resistant strains</w:t>
      </w:r>
      <w:r>
        <w:t>,”</w:t>
      </w:r>
      <w:r w:rsidRPr="00C92BC4">
        <w:t xml:space="preserve"> </w:t>
      </w:r>
      <w:r>
        <w:t xml:space="preserve">and that the </w:t>
      </w:r>
      <w:r w:rsidRPr="00C92BC4">
        <w:t>cumulative effect of antibiotic</w:t>
      </w:r>
      <w:r>
        <w:t xml:space="preserve"> use in general</w:t>
      </w:r>
      <w:r w:rsidRPr="00C92BC4">
        <w:t xml:space="preserve"> has </w:t>
      </w:r>
      <w:r>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hich is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sidR="00A35BCC">
        <w:rPr>
          <w:rFonts w:cstheme="minorHAnsi"/>
        </w:rPr>
        <w:t>In the case of</w:t>
      </w:r>
      <w:r>
        <w:rPr>
          <w:rFonts w:cstheme="minorHAnsi"/>
        </w:rPr>
        <w:t xml:space="preserve"> horizontal transfer, antimicrobial r</w:t>
      </w:r>
      <w:r w:rsidRPr="00B012A7">
        <w:rPr>
          <w:rFonts w:cstheme="minorHAnsi"/>
        </w:rPr>
        <w:t>esistance genes can become rapidly and widely disseminated</w:t>
      </w:r>
      <w:r>
        <w:rPr>
          <w:rFonts w:cstheme="minorHAnsi"/>
        </w:rPr>
        <w:t xml:space="preserve"> through</w:t>
      </w:r>
      <w:r w:rsidR="008208A0">
        <w:rPr>
          <w:rFonts w:cstheme="minorHAnsi"/>
        </w:rPr>
        <w:t>out</w:t>
      </w:r>
      <w:r>
        <w:rPr>
          <w:rFonts w:cstheme="minorHAnsi"/>
        </w:rPr>
        <w:t xml:space="preserve"> a </w:t>
      </w:r>
      <w:r w:rsidR="00100F99">
        <w:rPr>
          <w:rFonts w:cstheme="minorHAnsi"/>
        </w:rPr>
        <w:t xml:space="preserve">bacterial </w:t>
      </w:r>
      <w:r>
        <w:rPr>
          <w:rFonts w:cstheme="minorHAnsi"/>
        </w:rPr>
        <w:t>population</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other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Although the</w:t>
      </w:r>
      <w:r w:rsidR="00CD66C6">
        <w:t xml:space="preserve"> interplay</w:t>
      </w:r>
      <w:r>
        <w:t xml:space="preserve"> between bacterial susceptibility, antimicrobial use, and resistanc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xml:space="preserve">. </w:t>
      </w:r>
      <w:r w:rsidR="00BB53C4">
        <w:t>A</w:t>
      </w:r>
      <w:r w:rsidRPr="00B8283A">
        <w:t xml:space="preserve">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w:t>
      </w:r>
      <w:r w:rsidR="00745549">
        <w:t>of</w:t>
      </w:r>
      <w:r>
        <w:t xml:space="preserve"> resistant bacteria from farm systems</w:t>
      </w:r>
      <w:r w:rsidR="00745549">
        <w:t xml:space="preserve"> to humans</w:t>
      </w:r>
      <w:r>
        <w:t xml:space="preserve"> is not fully understood, as selection for resistant bacteria and transfer of </w:t>
      </w:r>
      <w:r w:rsidR="00164303">
        <w:t>AMR</w:t>
      </w:r>
      <w:r>
        <w:t xml:space="preserve"> genes occurs through a variety of mechanisms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7F60AA14" w14:textId="4CD3396D" w:rsidR="00FF40D6" w:rsidRDefault="00FF40D6" w:rsidP="003A1AC5">
      <w:pPr>
        <w:ind w:firstLine="360"/>
      </w:pPr>
      <w:r>
        <w:t xml:space="preserve">According to </w: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Call et al. (2008)</w:t>
      </w:r>
      <w:r>
        <w:fldChar w:fldCharType="end"/>
      </w:r>
      <w:r>
        <w:t xml:space="preserve">, the most “obvious selection pressure for AMR” on cattle farms is the use of antimicrobials for treating sick animals, which can promote AMR by two potential mechanisms: 1) treatment with antimicrobials provides a competitive advantage for strains that carry resistance to that particular drug, allowing resistant bacterial populations to increase; and 2) if resistance genes are harbored on horizontally transmissible elements (plasmids, conjugative transposons), strains carrying these elements can then successfully disseminate them to new, previously-susceptible bacteria. The primary reason for antimicrobial drug usage in adult dairy cows in the US is </w:t>
      </w:r>
      <w:r w:rsidR="00A961F3">
        <w:t xml:space="preserve">for treatment of </w:t>
      </w:r>
      <w:r>
        <w:t xml:space="preserve">mastitis </w:t>
      </w:r>
      <w:r>
        <w:fldChar w:fldCharType="begin"/>
      </w:r>
      <w: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fldChar w:fldCharType="separate"/>
      </w:r>
      <w:r>
        <w:rPr>
          <w:noProof/>
        </w:rPr>
        <w:t>(Pol and Ruegg, 2007b)</w:t>
      </w:r>
      <w:r>
        <w:fldChar w:fldCharType="end"/>
      </w:r>
      <w:r>
        <w:t xml:space="preserve">. </w:t>
      </w:r>
      <w:r w:rsidR="00A961F3">
        <w:t>Bacteria belonging to t</w:t>
      </w:r>
      <w:r w:rsidR="00234A13">
        <w:t xml:space="preserve">he genus </w:t>
      </w:r>
      <w:r w:rsidR="00234A13" w:rsidRPr="00234A13">
        <w:rPr>
          <w:i/>
          <w:iCs/>
        </w:rPr>
        <w:t>S</w:t>
      </w:r>
      <w:r w:rsidR="001A3B40" w:rsidRPr="00234A13">
        <w:rPr>
          <w:i/>
          <w:iCs/>
        </w:rPr>
        <w:t>taphylococc</w:t>
      </w:r>
      <w:r w:rsidR="00234A13" w:rsidRPr="00234A13">
        <w:rPr>
          <w:i/>
          <w:iCs/>
        </w:rPr>
        <w:t>us</w:t>
      </w:r>
      <w:r w:rsidR="004372D5">
        <w:t xml:space="preserve">, </w:t>
      </w:r>
      <w:r w:rsidR="00234A13">
        <w:t xml:space="preserve">which </w:t>
      </w:r>
      <w:r w:rsidR="00472CA9">
        <w:t xml:space="preserve">broadly </w:t>
      </w:r>
      <w:r w:rsidR="004372D5" w:rsidRPr="001A3B40">
        <w:t>includ</w:t>
      </w:r>
      <w:r w:rsidR="00472CA9">
        <w:t>es</w:t>
      </w:r>
      <w:r w:rsidR="004372D5" w:rsidRPr="001A3B40">
        <w:t xml:space="preserve"> the major mastitis pathogen </w:t>
      </w:r>
      <w:r w:rsidR="004372D5" w:rsidRPr="004372D5">
        <w:rPr>
          <w:i/>
          <w:iCs/>
        </w:rPr>
        <w:t>Staphylococcus aureus</w:t>
      </w:r>
      <w:r w:rsidR="00547E16">
        <w:t xml:space="preserve"> </w:t>
      </w:r>
      <w:r w:rsidR="004372D5" w:rsidRPr="001A3B40">
        <w:t>and a heterogeneous group of bacteria known as the non-</w:t>
      </w:r>
      <w:r w:rsidR="004372D5" w:rsidRPr="001A3B40">
        <w:lastRenderedPageBreak/>
        <w:t>aureus staphylococci and mammaliicocci</w:t>
      </w:r>
      <w:r w:rsidR="004372D5">
        <w:t xml:space="preserve"> (NASM),</w:t>
      </w:r>
      <w:r w:rsidR="001A3B40" w:rsidRPr="001A3B40">
        <w:t xml:space="preserve"> are the predominant pathogens causing </w:t>
      </w:r>
      <w:r w:rsidR="001C5271">
        <w:t>IMI</w:t>
      </w:r>
      <w:r w:rsidR="001A3B40" w:rsidRPr="001A3B40">
        <w:t xml:space="preserve"> in dairy animals globally</w:t>
      </w:r>
      <w:r w:rsidR="004372D5">
        <w:t xml:space="preserve"> (as</w:t>
      </w:r>
      <w:r w:rsidR="007D2E74">
        <w:t xml:space="preserve"> summarized in De Buck et al., 2021).</w:t>
      </w:r>
      <w:r w:rsidR="0036479F">
        <w:t xml:space="preserve"> </w:t>
      </w:r>
      <w:r w:rsidR="006B29F3">
        <w:t xml:space="preserve">A limited number of antimicrobials are approved for treatment of mastitis in lactating dairy cattle in the US, including various β-lactams (penicillin, cephapirin, ceftiofur, amoxicillin, hetacillin, and cloxacillin) and one lincosamide (pirlimycin) </w:t>
      </w:r>
      <w:r w:rsidR="006B29F3">
        <w:fldChar w:fldCharType="begin"/>
      </w:r>
      <w:r w:rsidR="006B29F3">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fldChar w:fldCharType="separate"/>
      </w:r>
      <w:r w:rsidR="006B29F3">
        <w:rPr>
          <w:noProof/>
        </w:rPr>
        <w:t>(FARM, 2020)</w:t>
      </w:r>
      <w:r w:rsidR="006B29F3">
        <w:fldChar w:fldCharType="end"/>
      </w:r>
      <w:r w:rsidR="006B29F3">
        <w:t xml:space="preserve">. </w:t>
      </w:r>
      <w:r>
        <w:t xml:space="preserve">At this time, </w:t>
      </w:r>
      <w:r w:rsidR="00202506">
        <w:rPr>
          <w:i/>
          <w:iCs/>
        </w:rPr>
        <w:t xml:space="preserve">S. aureus, </w:t>
      </w:r>
      <w:r w:rsidR="00202506">
        <w:t xml:space="preserve">NASM, and other </w:t>
      </w:r>
      <w:r w:rsidR="00205E4A">
        <w:t xml:space="preserve">mastitis pathogens are generally susceptible to antibiotics currently used to treat </w:t>
      </w:r>
      <w:r w:rsidR="001C5271">
        <w:t>IMI</w:t>
      </w:r>
      <w:r w:rsidR="00205E4A">
        <w:t xml:space="preserve"> </w:t>
      </w:r>
      <w:r w:rsidR="00DF52C0">
        <w:t>(</w:t>
      </w:r>
      <w:r w:rsidR="005C0248">
        <w:t xml:space="preserve">Kolar et al., 2024; Pol and Ruegg, 2007b; </w:t>
      </w:r>
      <w:r w:rsidR="00DF52C0">
        <w:t xml:space="preserve">with the </w:t>
      </w:r>
      <w:r w:rsidR="00BF710F">
        <w:t>notable</w:t>
      </w:r>
      <w:r w:rsidR="00DF52C0">
        <w:t xml:space="preserve"> exception of </w:t>
      </w:r>
      <w:r w:rsidR="00BF710F">
        <w:rPr>
          <w:i/>
          <w:iCs/>
        </w:rPr>
        <w:t>S. aureus</w:t>
      </w:r>
      <w:r w:rsidR="00BF710F">
        <w:t xml:space="preserve"> and NASM </w:t>
      </w:r>
      <w:r w:rsidR="00277DD1">
        <w:t xml:space="preserve">exhibiting resistance </w:t>
      </w:r>
      <w:r w:rsidR="00BF710F">
        <w:t>against penicillin</w:t>
      </w:r>
      <w:r w:rsidR="00BF710F">
        <w:fldChar w:fldCharType="begin"/>
      </w:r>
      <w:r w:rsidR="00BF710F">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563B4D">
        <w:fldChar w:fldCharType="separate"/>
      </w:r>
      <w:r w:rsidR="00BF710F">
        <w:fldChar w:fldCharType="end"/>
      </w:r>
      <w:r w:rsidR="00547E16">
        <w:t xml:space="preserve">). </w:t>
      </w:r>
      <w:r w:rsidR="002F0CF2">
        <w:t xml:space="preserve">However, continued surveillance of </w:t>
      </w:r>
      <w:r w:rsidR="009F58E0">
        <w:t>AMR</w:t>
      </w:r>
      <w:r w:rsidR="002F0CF2">
        <w:t xml:space="preserve"> patterns for these ubiquitous mastitis pathogens is warranted, as </w:t>
      </w:r>
      <w:r w:rsidR="005D2C4F">
        <w:t xml:space="preserve">the </w:t>
      </w:r>
      <w:r w:rsidR="00A65918">
        <w:t>importance</w:t>
      </w:r>
      <w:r w:rsidR="005D2C4F">
        <w:t xml:space="preserve"> of </w:t>
      </w:r>
      <w:r w:rsidR="005D2C4F">
        <w:rPr>
          <w:i/>
          <w:iCs/>
        </w:rPr>
        <w:t>S. aureus</w:t>
      </w:r>
      <w:r w:rsidR="00A65918">
        <w:t xml:space="preserve"> as a </w:t>
      </w:r>
      <w:r w:rsidR="001B06AF">
        <w:t>human pathogen</w:t>
      </w:r>
      <w:r w:rsidR="00037CCF">
        <w:t xml:space="preserve"> is well-established</w:t>
      </w:r>
      <w:r w:rsidR="001B06AF">
        <w:t xml:space="preserve"> </w: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 </w:instrTex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DATA </w:instrText>
      </w:r>
      <w:r w:rsidR="00A65918">
        <w:fldChar w:fldCharType="end"/>
      </w:r>
      <w:r w:rsidR="00A65918">
        <w:fldChar w:fldCharType="separate"/>
      </w:r>
      <w:r w:rsidR="00A65918">
        <w:rPr>
          <w:noProof/>
        </w:rPr>
        <w:t>(Tong et al., 2015)</w:t>
      </w:r>
      <w:r w:rsidR="00A65918">
        <w:fldChar w:fldCharType="end"/>
      </w:r>
      <w:r w:rsidR="00BB1809">
        <w:t>, and v</w:t>
      </w:r>
      <w:r w:rsidR="00BB1809" w:rsidRPr="00BB1809">
        <w:t xml:space="preserve">irulence genes </w:t>
      </w:r>
      <w:r w:rsidR="005D2C4F">
        <w:t>known</w:t>
      </w:r>
      <w:r w:rsidR="00BB1809" w:rsidRPr="00BB1809">
        <w:t xml:space="preserve"> to cause disease in </w:t>
      </w:r>
      <w:r w:rsidR="00BB1809">
        <w:t>both humans</w:t>
      </w:r>
      <w:r w:rsidR="00BB1809" w:rsidRPr="00BB1809">
        <w:t xml:space="preserve"> and animals have been demonstrated in NAS</w:t>
      </w:r>
      <w:r w:rsidR="00BB1809">
        <w:t>M</w:t>
      </w:r>
      <w:r w:rsidR="00BB1809" w:rsidRPr="00BB1809">
        <w:t xml:space="preserve"> isolates from bovine IMI</w:t>
      </w:r>
      <w:r w:rsidR="00BB1809">
        <w:t xml:space="preserve"> </w:t>
      </w:r>
      <w:r w:rsidR="006B7B56">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 </w:instrText>
      </w:r>
      <w:r w:rsidR="00120680">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DATA </w:instrText>
      </w:r>
      <w:r w:rsidR="00120680">
        <w:fldChar w:fldCharType="end"/>
      </w:r>
      <w:r w:rsidR="006B7B56">
        <w:fldChar w:fldCharType="separate"/>
      </w:r>
      <w:r w:rsidR="00120680">
        <w:rPr>
          <w:noProof/>
        </w:rPr>
        <w:t>(Park et al., 2011; Unal and Cinar, 2012)</w:t>
      </w:r>
      <w:r w:rsidR="006B7B56">
        <w:fldChar w:fldCharType="end"/>
      </w:r>
      <w:r w:rsidR="000A07AD">
        <w:t xml:space="preserve">. </w:t>
      </w:r>
      <w:r w:rsidR="006347FA">
        <w:t xml:space="preserve">Additionally, </w:t>
      </w:r>
      <w:r w:rsidR="00350DB4">
        <w:t>transmission of resistance genes</w:t>
      </w:r>
      <w:r w:rsidR="007404B8">
        <w:t xml:space="preserve"> between different </w:t>
      </w:r>
      <w:r w:rsidR="002F3CA0">
        <w:t>staphylococcal</w:t>
      </w:r>
      <w:r w:rsidR="007404B8">
        <w:t xml:space="preserve"> species </w:t>
      </w:r>
      <w:r w:rsidR="006A5837">
        <w:t>have led to</w:t>
      </w:r>
      <w:r w:rsidR="002F3CA0">
        <w:t xml:space="preserve"> the idea that NASM may act as a “reservoir” of AMR for more pathogenic staphylococcal species such as </w:t>
      </w:r>
      <w:r w:rsidR="002F3CA0">
        <w:rPr>
          <w:i/>
          <w:iCs/>
        </w:rPr>
        <w:t>S. aureus</w:t>
      </w:r>
      <w:r w:rsidR="002F3CA0">
        <w:t xml:space="preserve"> </w:t>
      </w:r>
      <w:r w:rsidR="000331C8">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 </w:instrText>
      </w:r>
      <w:r w:rsidR="003A23A5">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DATA </w:instrText>
      </w:r>
      <w:r w:rsidR="003A23A5">
        <w:fldChar w:fldCharType="end"/>
      </w:r>
      <w:r w:rsidR="000331C8">
        <w:fldChar w:fldCharType="separate"/>
      </w:r>
      <w:r w:rsidR="003A23A5">
        <w:rPr>
          <w:noProof/>
        </w:rPr>
        <w:t>(Cuny et al., 2017; Feßler et al., 2018; Khazandi et al., 2018)</w:t>
      </w:r>
      <w:r w:rsidR="000331C8">
        <w:fldChar w:fldCharType="end"/>
      </w:r>
      <w:r w:rsidR="003A23A5">
        <w:t>.</w:t>
      </w:r>
      <w:r w:rsidR="004348D1">
        <w:t xml:space="preserve"> </w:t>
      </w:r>
    </w:p>
    <w:p w14:paraId="4889EB73" w14:textId="69E93D5E" w:rsidR="006C1B30" w:rsidRPr="007B5C78" w:rsidRDefault="00E2546D" w:rsidP="007B5C78">
      <w:pPr>
        <w:ind w:firstLine="360"/>
      </w:pPr>
      <w:r>
        <w:t>A unique opportunity</w:t>
      </w:r>
      <w:r w:rsidR="00BF2921">
        <w:t xml:space="preserve"> in which to </w:t>
      </w:r>
      <w:r w:rsidR="004C3DF0" w:rsidRPr="004C3DF0">
        <w:t>assess the effect of antimicrobial use on AMR</w:t>
      </w:r>
      <w:r w:rsidR="00E43510">
        <w:t xml:space="preserve"> of </w:t>
      </w:r>
      <w:r w:rsidR="00DD3BCD">
        <w:t>these important mastitis pathogens</w:t>
      </w:r>
      <w:r w:rsidR="004C3DF0" w:rsidRPr="004C3DF0">
        <w:t xml:space="preserve"> is to </w:t>
      </w:r>
      <w:r w:rsidR="00DD3BCD">
        <w:t>compare</w:t>
      </w:r>
      <w:r w:rsidR="004C3DF0" w:rsidRPr="004C3DF0">
        <w:t xml:space="preserve"> </w:t>
      </w:r>
      <w:r w:rsidR="00632222">
        <w:t xml:space="preserve">dairy </w:t>
      </w:r>
      <w:r w:rsidR="00047B25">
        <w:t xml:space="preserve">farm </w:t>
      </w:r>
      <w:r w:rsidR="004C3DF0" w:rsidRPr="004C3DF0">
        <w:t xml:space="preserve">systems </w:t>
      </w:r>
      <w:r w:rsidR="00632222">
        <w:t>which are managed “conventionally”</w:t>
      </w:r>
      <w:r w:rsidR="004C3DF0" w:rsidRPr="004C3DF0">
        <w:t xml:space="preserve"> </w:t>
      </w:r>
      <w:r w:rsidR="00632222">
        <w:t xml:space="preserve">to those that are managed </w:t>
      </w:r>
      <w:r w:rsidR="00AC79AE">
        <w:t>“organically.”</w:t>
      </w:r>
      <w:r w:rsidR="005F40A6">
        <w:t xml:space="preserve"> Although the definition </w:t>
      </w:r>
      <w:r w:rsidR="0083594D">
        <w:t>differs between countries in the EU and the US</w:t>
      </w:r>
      <w:r w:rsidR="00E41E4F">
        <w:t xml:space="preserve"> </w:t>
      </w:r>
      <w:r w:rsidR="005F40A6">
        <w:t xml:space="preserve">(see below), </w:t>
      </w:r>
      <w:r w:rsidR="00A97AFA">
        <w:t xml:space="preserve">antimicrobial usage on </w:t>
      </w:r>
      <w:r w:rsidR="005F40A6">
        <w:t>“</w:t>
      </w:r>
      <w:r w:rsidR="004C3DF0" w:rsidRPr="004C3DF0">
        <w:t>organic</w:t>
      </w:r>
      <w:r w:rsidR="005F40A6">
        <w:t>”</w:t>
      </w:r>
      <w:r w:rsidR="004C3DF0" w:rsidRPr="004C3DF0">
        <w:t xml:space="preserve"> dairies </w:t>
      </w:r>
      <w:r w:rsidR="009711DB">
        <w:t>generally</w:t>
      </w:r>
      <w:r w:rsidR="0083594D">
        <w:t xml:space="preserve"> </w:t>
      </w:r>
      <w:r w:rsidR="00A97AFA">
        <w:t>is usually</w:t>
      </w:r>
      <w:r w:rsidR="004C3DF0" w:rsidRPr="004C3DF0">
        <w:t xml:space="preserve"> </w:t>
      </w:r>
      <w:r w:rsidR="009711DB">
        <w:t>less</w:t>
      </w:r>
      <w:r w:rsidR="004C3DF0" w:rsidRPr="004C3DF0">
        <w:t xml:space="preserve"> </w:t>
      </w:r>
      <w:r w:rsidR="009711DB">
        <w:t>or</w:t>
      </w:r>
      <w:r w:rsidR="004C3DF0" w:rsidRPr="004C3DF0">
        <w:t xml:space="preserve"> no</w:t>
      </w:r>
      <w:r w:rsidR="00A97AFA">
        <w:t>n-existent</w:t>
      </w:r>
      <w:r w:rsidR="004C3DF0" w:rsidRPr="004C3DF0">
        <w:t xml:space="preserve"> </w:t>
      </w:r>
      <w:r w:rsidR="00B05A4C">
        <w:t xml:space="preserve">when </w:t>
      </w:r>
      <w:r w:rsidR="004C3DF0" w:rsidRPr="004C3DF0">
        <w:t xml:space="preserve">compared </w:t>
      </w:r>
      <w:r w:rsidR="00B05A4C">
        <w:t>to “</w:t>
      </w:r>
      <w:r w:rsidR="004C3DF0" w:rsidRPr="004C3DF0">
        <w:t>conventional’</w:t>
      </w:r>
      <w:r w:rsidR="00B05A4C">
        <w:t>” dairy farms</w:t>
      </w:r>
      <w:r w:rsidR="008F5A33">
        <w:t xml:space="preserve">. When comparing </w:t>
      </w:r>
      <w:r w:rsidR="003528B9">
        <w:t xml:space="preserve">bacterial isolates of bovine origin from these two types of systems, </w:t>
      </w:r>
      <w:r w:rsidR="00645759">
        <w:t xml:space="preserve">the </w:t>
      </w:r>
      <w:r w:rsidR="0000444E">
        <w:t xml:space="preserve">general </w:t>
      </w:r>
      <w:r w:rsidR="00645759">
        <w:t>hypothesis i</w:t>
      </w:r>
      <w:r w:rsidR="005F34D9">
        <w:t>s</w:t>
      </w:r>
      <w:r w:rsidR="00645759">
        <w:t xml:space="preserve"> that </w:t>
      </w:r>
      <w:r w:rsidR="00164303">
        <w:t>AMR</w:t>
      </w:r>
      <w:r w:rsidR="008F5A33" w:rsidRPr="008F5A33">
        <w:t xml:space="preserve"> likely diminish</w:t>
      </w:r>
      <w:r w:rsidR="00BE7603">
        <w:t>es</w:t>
      </w:r>
      <w:r w:rsidR="008F5A33" w:rsidRPr="008F5A33">
        <w:t xml:space="preserve"> in prevalence when anti</w:t>
      </w:r>
      <w:r w:rsidR="00BE7603">
        <w:t>microbial</w:t>
      </w:r>
      <w:r w:rsidR="008F5A33" w:rsidRPr="008F5A33">
        <w:t xml:space="preserve"> use is decreased or discontinued. </w:t>
      </w:r>
      <w:r w:rsidR="00BC4C0E">
        <w:t>W</w:t>
      </w:r>
      <w:r w:rsidR="00BC4C0E" w:rsidRPr="008F5A33">
        <w:t>hen the selective pressure</w:t>
      </w:r>
      <w:r w:rsidR="00BC4C0E">
        <w:t xml:space="preserve"> of antimicrobial usage</w:t>
      </w:r>
      <w:r w:rsidR="00BC4C0E" w:rsidRPr="008F5A33">
        <w:t xml:space="preserve"> is removed </w:t>
      </w:r>
      <w:r w:rsidR="00BC4C0E">
        <w:t xml:space="preserve">(as on organic dairies), </w:t>
      </w:r>
      <w:r w:rsidR="008F5A33" w:rsidRPr="008F5A33">
        <w:t xml:space="preserve">bacterial strains </w:t>
      </w:r>
      <w:r w:rsidR="00853831">
        <w:t>that</w:t>
      </w:r>
      <w:r w:rsidR="006F7756">
        <w:t xml:space="preserve"> </w:t>
      </w:r>
      <w:r w:rsidR="00853831">
        <w:t>contain</w:t>
      </w:r>
      <w:r w:rsidR="006F7756">
        <w:t>ing</w:t>
      </w:r>
      <w:r w:rsidR="008F5A33" w:rsidRPr="008F5A33">
        <w:t xml:space="preserve"> resistance genes</w:t>
      </w:r>
      <w:r w:rsidR="00853831">
        <w:t xml:space="preserve"> </w:t>
      </w:r>
      <w:r w:rsidR="008F5A33" w:rsidRPr="008F5A33">
        <w:t>are gradually replaced by susceptible strains</w:t>
      </w:r>
      <w:r w:rsidR="006F7756">
        <w:t xml:space="preserve">, </w:t>
      </w:r>
      <w:r w:rsidR="00222058">
        <w:t>as</w:t>
      </w:r>
      <w:r w:rsidR="006F7756">
        <w:t xml:space="preserve"> selective advantage</w:t>
      </w:r>
      <w:r w:rsidR="00222058">
        <w:t xml:space="preserve"> is no longer conferred by AMR carriage</w:t>
      </w:r>
      <w:r w:rsidR="00853831">
        <w:t>.</w:t>
      </w:r>
      <w:r w:rsidR="00E10B6D">
        <w:t xml:space="preserve"> The goal of this narrative review </w:t>
      </w:r>
      <w:r w:rsidR="00222058">
        <w:t>i</w:t>
      </w:r>
      <w:r w:rsidR="00E10B6D">
        <w:t>s to summarize studies</w:t>
      </w:r>
      <w:r w:rsidR="006B2D95">
        <w:t xml:space="preserve"> which </w:t>
      </w:r>
      <w:r w:rsidR="00222058">
        <w:t>compared</w:t>
      </w:r>
      <w:r w:rsidR="006B2D95">
        <w:t xml:space="preserve"> the relationship between antimicrobial usage at the farm level (organic vs. conventional) and antimicrobial susceptibility of </w:t>
      </w:r>
      <w:r w:rsidR="00EA0B7A">
        <w:t xml:space="preserve">bovine </w:t>
      </w:r>
      <w:r w:rsidR="006B2D95">
        <w:t>staphylococc</w:t>
      </w:r>
      <w:r w:rsidR="00EA0B7A">
        <w:t xml:space="preserve">al </w:t>
      </w:r>
      <w:r w:rsidR="00076B9F">
        <w:t>mastitis isolates.</w:t>
      </w:r>
    </w:p>
    <w:p w14:paraId="79272D60" w14:textId="77777777" w:rsidR="006A1BFA" w:rsidRDefault="006A1BFA" w:rsidP="006A1BFA">
      <w:pPr>
        <w:rPr>
          <w:rFonts w:cstheme="minorHAnsi"/>
          <w:b/>
          <w:bCs/>
          <w:i/>
          <w:iCs/>
          <w:color w:val="00B0F0"/>
        </w:rPr>
      </w:pPr>
    </w:p>
    <w:p w14:paraId="41385776" w14:textId="35AE4203" w:rsidR="00C77C35" w:rsidRPr="006A1BFA" w:rsidRDefault="00030665" w:rsidP="006A1BFA">
      <w:pPr>
        <w:rPr>
          <w:rFonts w:cstheme="minorHAnsi"/>
          <w:b/>
          <w:bCs/>
          <w:i/>
          <w:iCs/>
          <w:color w:val="00B0F0"/>
        </w:rPr>
      </w:pPr>
      <w:r w:rsidRPr="00BC02B3">
        <w:rPr>
          <w:rFonts w:cstheme="minorHAnsi"/>
          <w:b/>
          <w:bCs/>
          <w:i/>
          <w:iCs/>
          <w:color w:val="00B0F0"/>
        </w:rPr>
        <w:t>Limitations</w:t>
      </w:r>
      <w:r w:rsidR="00B55C21" w:rsidRPr="00BC02B3">
        <w:rPr>
          <w:rFonts w:cstheme="minorHAnsi"/>
          <w:b/>
          <w:bCs/>
          <w:i/>
          <w:iCs/>
          <w:color w:val="00B0F0"/>
        </w:rPr>
        <w:t xml:space="preserve"> and caveats for comparisons between studies</w:t>
      </w:r>
    </w:p>
    <w:p w14:paraId="396A7008" w14:textId="27C894FD" w:rsidR="00EF200F" w:rsidRPr="002E29B5" w:rsidRDefault="00D9141C" w:rsidP="002E29B5">
      <w:pPr>
        <w:ind w:firstLine="360"/>
        <w:rPr>
          <w:rFonts w:cstheme="minorHAnsi"/>
        </w:rPr>
      </w:pPr>
      <w:r>
        <w:rPr>
          <w:rFonts w:cstheme="minorHAnsi"/>
        </w:rPr>
        <w:t>An</w:t>
      </w:r>
      <w:r w:rsidR="00EF200F">
        <w:rPr>
          <w:rFonts w:cstheme="minorHAnsi"/>
        </w:rPr>
        <w:t xml:space="preserve"> important caveat when considering the body of work comparing resistance patterns of mastitis pathogens</w:t>
      </w:r>
      <w:r w:rsidR="00BE0ECE">
        <w:rPr>
          <w:rFonts w:cstheme="minorHAnsi"/>
        </w:rPr>
        <w:t xml:space="preserve"> between management systems</w:t>
      </w:r>
      <w:r w:rsidR="00EF200F">
        <w:rPr>
          <w:rFonts w:cstheme="minorHAnsi"/>
        </w:rPr>
        <w:t xml:space="preserve"> is that “organic” </w:t>
      </w:r>
      <w:r w:rsidR="00BE0ECE">
        <w:rPr>
          <w:rFonts w:cstheme="minorHAnsi"/>
        </w:rPr>
        <w:t>dairies</w:t>
      </w:r>
      <w:r w:rsidR="00EF200F">
        <w:rPr>
          <w:rFonts w:cstheme="minorHAnsi"/>
        </w:rPr>
        <w:t xml:space="preserve"> </w:t>
      </w:r>
      <w:r w:rsidR="007A659C">
        <w:rPr>
          <w:rFonts w:cstheme="minorHAnsi"/>
        </w:rPr>
        <w:t xml:space="preserve">differ </w:t>
      </w:r>
      <w:r w:rsidR="009C2525">
        <w:rPr>
          <w:rFonts w:cstheme="minorHAnsi"/>
        </w:rPr>
        <w:t>between</w:t>
      </w:r>
      <w:r w:rsidR="00EF200F">
        <w:rPr>
          <w:rFonts w:cstheme="minorHAnsi"/>
        </w:rPr>
        <w:t xml:space="preserve"> the US and Europe, where the majority of these studies have been carried out. O</w:t>
      </w:r>
      <w:r w:rsidR="00EF200F" w:rsidRPr="003D4A61">
        <w:rPr>
          <w:rFonts w:cstheme="minorHAnsi"/>
        </w:rPr>
        <w:t xml:space="preserve">rganic regulations </w:t>
      </w:r>
      <w:r w:rsidR="009C2525">
        <w:rPr>
          <w:rFonts w:cstheme="minorHAnsi"/>
        </w:rPr>
        <w:t>in</w:t>
      </w:r>
      <w:r w:rsidR="00EF200F" w:rsidRPr="003D4A61">
        <w:rPr>
          <w:rFonts w:cstheme="minorHAnsi"/>
        </w:rPr>
        <w:t xml:space="preserve"> European countries still allow for some antimicrobial use (albeit with extended withdrawal periods and stricter veterinary oversight), while organic regulations in the US mandate that any animal treated with antimicrobials </w:t>
      </w:r>
      <w:r w:rsidR="009C2525">
        <w:rPr>
          <w:rFonts w:cstheme="minorHAnsi"/>
        </w:rPr>
        <w:t>be</w:t>
      </w:r>
      <w:r w:rsidR="00482CC0">
        <w:rPr>
          <w:rFonts w:cstheme="minorHAnsi"/>
        </w:rPr>
        <w:t xml:space="preserve"> permanently</w:t>
      </w:r>
      <w:r w:rsidR="00EF200F" w:rsidRPr="003D4A61">
        <w:rPr>
          <w:rFonts w:cstheme="minorHAnsi"/>
        </w:rPr>
        <w:t xml:space="preserve"> removed from the herd. The level of on-farm antimicrobial usage (and therefore selective pressure for resistance) therefore differs between European (EU Commission, 2024)</w:t>
      </w:r>
      <w:r w:rsidR="00EF200F" w:rsidRPr="003D4A61">
        <w:rPr>
          <w:rFonts w:cstheme="minorHAnsi"/>
        </w:rPr>
        <w:fldChar w:fldCharType="begin"/>
      </w:r>
      <w:r w:rsidR="00EF200F" w:rsidRPr="003D4A61">
        <w:rPr>
          <w:rFonts w:cstheme="minorHAnsi"/>
        </w:rPr>
        <w:instrText xml:space="preserve"> ADDIN EN.CITE &lt;EndNote&gt;&lt;Cite Hidden="1"&gt;&lt;Author&gt;Commission&lt;/Author&gt;&lt;Year&gt;2024&lt;/Year&gt;&lt;RecNum&gt;774&lt;/RecNum&gt;&lt;record&gt;&lt;rec-number&gt;774&lt;/rec-number&gt;&lt;foreign-keys&gt;&lt;key app="EN" db-id="pss5de0wasp2t9es5tu5evzpa2svsdrveax9" timestamp="1720357163"&gt;774&lt;/key&gt;&lt;/foreign-keys&gt;&lt;ref-type name="Web Page"&gt;12&lt;/ref-type&gt;&lt;contributors&gt;&lt;authors&gt;&lt;author&gt;European Commission&lt;/author&gt;&lt;/authors&gt;&lt;/contributors&gt;&lt;titles&gt;&lt;title&gt;European Commission: Organic production and products. Accessed June 7, 2024. https://agriculture.ec.europa.eu/farming/organic-farming/organic-production-and-products_en&lt;/title&gt;&lt;/titles&gt;&lt;dates&gt;&lt;year&gt;2024&lt;/year&gt;&lt;/dates&gt;&lt;urls&gt;&lt;/urls&gt;&lt;/record&gt;&lt;/Cite&gt;&lt;/EndNote&gt;</w:instrText>
      </w:r>
      <w:r w:rsidR="00563B4D">
        <w:rPr>
          <w:rFonts w:cstheme="minorHAnsi"/>
        </w:rPr>
        <w:fldChar w:fldCharType="separate"/>
      </w:r>
      <w:r w:rsidR="00EF200F" w:rsidRPr="003D4A61">
        <w:rPr>
          <w:rFonts w:cstheme="minorHAnsi"/>
        </w:rPr>
        <w:fldChar w:fldCharType="end"/>
      </w:r>
      <w:r w:rsidR="00EF200F" w:rsidRPr="003D4A61">
        <w:rPr>
          <w:rFonts w:cstheme="minorHAnsi"/>
        </w:rPr>
        <w:t xml:space="preserve"> and US dairies </w:t>
      </w:r>
      <w:r w:rsidR="00EF200F" w:rsidRPr="003D4A61">
        <w:rPr>
          <w:rFonts w:cstheme="minorHAnsi"/>
        </w:rPr>
        <w:fldChar w:fldCharType="begin"/>
      </w:r>
      <w:r w:rsidR="00EF200F"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EF200F" w:rsidRPr="003D4A61">
        <w:rPr>
          <w:rFonts w:cstheme="minorHAnsi"/>
        </w:rPr>
        <w:fldChar w:fldCharType="separate"/>
      </w:r>
      <w:r w:rsidR="00EF200F" w:rsidRPr="003D4A61">
        <w:rPr>
          <w:rFonts w:cstheme="minorHAnsi"/>
          <w:noProof/>
        </w:rPr>
        <w:t>(USDA, 2024)</w:t>
      </w:r>
      <w:r w:rsidR="00EF200F" w:rsidRPr="003D4A61">
        <w:rPr>
          <w:rFonts w:cstheme="minorHAnsi"/>
        </w:rPr>
        <w:fldChar w:fldCharType="end"/>
      </w:r>
      <w:r w:rsidR="00EF200F" w:rsidRPr="003D4A61">
        <w:rPr>
          <w:rFonts w:cstheme="minorHAnsi"/>
        </w:rPr>
        <w:t xml:space="preserve">, making comparisons between studies carried out under these varying </w:t>
      </w:r>
      <w:r w:rsidR="0027191B">
        <w:rPr>
          <w:rFonts w:cstheme="minorHAnsi"/>
        </w:rPr>
        <w:t xml:space="preserve">systems </w:t>
      </w:r>
      <w:r w:rsidR="00EF200F" w:rsidRPr="003D4A61">
        <w:rPr>
          <w:rFonts w:cstheme="minorHAnsi"/>
        </w:rPr>
        <w:t xml:space="preserve">difficult. </w:t>
      </w:r>
      <w:r w:rsidR="0027191B">
        <w:rPr>
          <w:rFonts w:cstheme="minorHAnsi"/>
        </w:rPr>
        <w:t>Specific regulations</w:t>
      </w:r>
      <w:r w:rsidR="00EF200F" w:rsidRPr="003D4A61">
        <w:rPr>
          <w:rFonts w:cstheme="minorHAnsi"/>
        </w:rPr>
        <w:t xml:space="preserve"> for both organic dairy production certifications have evolved over time </w:t>
      </w:r>
      <w:r w:rsidR="00EF200F"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3D4A61">
        <w:rPr>
          <w:rFonts w:cstheme="minorHAnsi"/>
        </w:rPr>
        <w:instrText xml:space="preserve"> ADDIN EN.CITE </w:instrText>
      </w:r>
      <w:r w:rsidR="00EF200F"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EF200F" w:rsidRPr="003D4A61">
        <w:rPr>
          <w:rFonts w:cstheme="minorHAnsi"/>
        </w:rPr>
        <w:instrText xml:space="preserve"> ADDIN EN.CITE.DATA </w:instrText>
      </w:r>
      <w:r w:rsidR="00EF200F" w:rsidRPr="003D4A61">
        <w:rPr>
          <w:rFonts w:cstheme="minorHAnsi"/>
        </w:rPr>
      </w:r>
      <w:r w:rsidR="00EF200F" w:rsidRPr="003D4A61">
        <w:rPr>
          <w:rFonts w:cstheme="minorHAnsi"/>
        </w:rPr>
        <w:fldChar w:fldCharType="end"/>
      </w:r>
      <w:r w:rsidR="00EF200F" w:rsidRPr="003D4A61">
        <w:rPr>
          <w:rFonts w:cstheme="minorHAnsi"/>
        </w:rPr>
      </w:r>
      <w:r w:rsidR="00EF200F" w:rsidRPr="003D4A61">
        <w:rPr>
          <w:rFonts w:cstheme="minorHAnsi"/>
        </w:rPr>
        <w:fldChar w:fldCharType="separate"/>
      </w:r>
      <w:r w:rsidR="00EF200F" w:rsidRPr="003D4A61">
        <w:rPr>
          <w:rFonts w:cstheme="minorHAnsi"/>
          <w:noProof/>
        </w:rPr>
        <w:t>(Dimitri and Nehring, 2022; Grodkowski et al., 2023)</w:t>
      </w:r>
      <w:r w:rsidR="00EF200F" w:rsidRPr="003D4A61">
        <w:rPr>
          <w:rFonts w:cstheme="minorHAnsi"/>
        </w:rPr>
        <w:fldChar w:fldCharType="end"/>
      </w:r>
      <w:r w:rsidR="00EF200F" w:rsidRPr="003D4A61">
        <w:rPr>
          <w:rFonts w:cstheme="minorHAnsi"/>
        </w:rPr>
        <w:t xml:space="preserve">, further adding to the nuance of </w:t>
      </w:r>
      <w:r w:rsidR="00903F79">
        <w:rPr>
          <w:rFonts w:cstheme="minorHAnsi"/>
        </w:rPr>
        <w:t>what is meant by</w:t>
      </w:r>
      <w:r w:rsidR="00EF200F" w:rsidRPr="003D4A61">
        <w:rPr>
          <w:rFonts w:cstheme="minorHAnsi"/>
        </w:rPr>
        <w:t xml:space="preserve"> </w:t>
      </w:r>
      <w:r w:rsidR="00903F79">
        <w:rPr>
          <w:rFonts w:cstheme="minorHAnsi"/>
        </w:rPr>
        <w:t>“</w:t>
      </w:r>
      <w:r w:rsidR="00EF200F" w:rsidRPr="003D4A61">
        <w:rPr>
          <w:rFonts w:cstheme="minorHAnsi"/>
        </w:rPr>
        <w:t>organic</w:t>
      </w:r>
      <w:r w:rsidR="00903F79">
        <w:rPr>
          <w:rFonts w:cstheme="minorHAnsi"/>
        </w:rPr>
        <w:t>”</w:t>
      </w:r>
      <w:r w:rsidR="00EF200F" w:rsidRPr="003D4A61">
        <w:rPr>
          <w:rFonts w:cstheme="minorHAnsi"/>
        </w:rPr>
        <w:t xml:space="preserve"> dairy production </w:t>
      </w:r>
      <w:r w:rsidR="000F3BBB">
        <w:rPr>
          <w:rFonts w:cstheme="minorHAnsi"/>
        </w:rPr>
        <w:t>in a retrospective analysis</w:t>
      </w:r>
      <w:r w:rsidR="00EF200F" w:rsidRPr="003D4A61">
        <w:rPr>
          <w:rFonts w:cstheme="minorHAnsi"/>
        </w:rPr>
        <w:t xml:space="preserve">. </w:t>
      </w:r>
      <w:r w:rsidR="00EF200F">
        <w:rPr>
          <w:rFonts w:cstheme="minorHAnsi"/>
        </w:rPr>
        <w:t xml:space="preserve">An additional layer of complexity is that the specific antimicrobials approved for usage in livestock varies by country, as well as which compounds are most commonly-used (e.g., for mastitis: penicillin in Finland, Taponen 2023; </w:t>
      </w:r>
      <w:r w:rsidR="00EF200F">
        <w:rPr>
          <w:rFonts w:cstheme="minorHAnsi"/>
          <w:color w:val="212121"/>
          <w:shd w:val="clear" w:color="auto" w:fill="FFFFFF"/>
        </w:rPr>
        <w:t xml:space="preserve">cephalosporins in the US, de Campos 2021). Even within the US, the amount and type of antimicrobials used in dairy cows changes over time as new products are developed or regulations around usage shift </w:t>
      </w:r>
      <w:r w:rsidR="00EF200F">
        <w:rPr>
          <w:rFonts w:cstheme="minorHAnsi"/>
          <w:color w:val="212121"/>
          <w:shd w:val="clear" w:color="auto" w:fill="FFFFFF"/>
        </w:rPr>
        <w:fldChar w:fldCharType="begin"/>
      </w:r>
      <w:r w:rsidR="00EF200F">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EF200F">
        <w:rPr>
          <w:rFonts w:cstheme="minorHAnsi"/>
          <w:color w:val="212121"/>
          <w:shd w:val="clear" w:color="auto" w:fill="FFFFFF"/>
        </w:rPr>
        <w:fldChar w:fldCharType="separate"/>
      </w:r>
      <w:r w:rsidR="00EF200F">
        <w:rPr>
          <w:rFonts w:cstheme="minorHAnsi"/>
          <w:noProof/>
          <w:color w:val="212121"/>
          <w:shd w:val="clear" w:color="auto" w:fill="FFFFFF"/>
        </w:rPr>
        <w:t>(USDA, 2009)</w:t>
      </w:r>
      <w:r w:rsidR="00EF200F">
        <w:rPr>
          <w:rFonts w:cstheme="minorHAnsi"/>
          <w:color w:val="212121"/>
          <w:shd w:val="clear" w:color="auto" w:fill="FFFFFF"/>
        </w:rPr>
        <w:fldChar w:fldCharType="end"/>
      </w:r>
      <w:r w:rsidR="00EF200F">
        <w:rPr>
          <w:rFonts w:cstheme="minorHAnsi"/>
          <w:color w:val="212121"/>
          <w:shd w:val="clear" w:color="auto" w:fill="FFFFFF"/>
        </w:rPr>
        <w:t>.</w:t>
      </w:r>
      <w:r w:rsidR="00EF200F">
        <w:rPr>
          <w:rFonts w:cstheme="minorHAnsi"/>
        </w:rPr>
        <w:t xml:space="preserve"> </w:t>
      </w:r>
      <w:r w:rsidR="00EF200F" w:rsidRPr="003D4A61">
        <w:rPr>
          <w:rFonts w:cstheme="minorHAnsi"/>
        </w:rPr>
        <w:t xml:space="preserve">Consequently, </w:t>
      </w:r>
      <w:r w:rsidR="00EF200F" w:rsidRPr="003D4A61">
        <w:rPr>
          <w:rFonts w:cstheme="minorHAnsi"/>
        </w:rPr>
        <w:lastRenderedPageBreak/>
        <w:t xml:space="preserve">geographic and temporal differences </w:t>
      </w:r>
      <w:r w:rsidR="00EF200F" w:rsidRPr="00C32228">
        <w:rPr>
          <w:rFonts w:cstheme="minorHAnsi"/>
        </w:rPr>
        <w:t xml:space="preserve">affect </w:t>
      </w:r>
      <w:r w:rsidR="00EF200F">
        <w:rPr>
          <w:rFonts w:cstheme="minorHAnsi"/>
        </w:rPr>
        <w:t xml:space="preserve">the type and amount of </w:t>
      </w:r>
      <w:r w:rsidR="0092245A">
        <w:rPr>
          <w:rFonts w:cstheme="minorHAnsi"/>
        </w:rPr>
        <w:t xml:space="preserve">antimicrobial </w:t>
      </w:r>
      <w:r w:rsidR="00EF200F">
        <w:rPr>
          <w:rFonts w:cstheme="minorHAnsi"/>
        </w:rPr>
        <w:t>selective p</w:t>
      </w:r>
      <w:r w:rsidR="00EF200F" w:rsidRPr="00C32228">
        <w:rPr>
          <w:rFonts w:cstheme="minorHAnsi"/>
        </w:rPr>
        <w:t>ressure</w:t>
      </w:r>
      <w:r w:rsidR="00EF200F">
        <w:rPr>
          <w:rFonts w:cstheme="minorHAnsi"/>
        </w:rPr>
        <w:t xml:space="preserve"> </w:t>
      </w:r>
      <w:r w:rsidR="0092245A">
        <w:rPr>
          <w:rFonts w:cstheme="minorHAnsi"/>
        </w:rPr>
        <w:t>experienced by mastitis pathogens</w:t>
      </w:r>
      <w:r w:rsidR="00EF200F" w:rsidRPr="00C32228">
        <w:rPr>
          <w:rFonts w:cstheme="minorHAnsi"/>
        </w:rPr>
        <w:t>.</w:t>
      </w:r>
    </w:p>
    <w:p w14:paraId="2980341E" w14:textId="52BBDB45" w:rsidR="00C77C35" w:rsidRPr="00A1750F" w:rsidRDefault="00F3625A" w:rsidP="00160995">
      <w:pPr>
        <w:ind w:firstLine="360"/>
      </w:pPr>
      <w:r>
        <w:t>Direct c</w:t>
      </w:r>
      <w:r w:rsidR="00C77C35">
        <w:t>ompari</w:t>
      </w:r>
      <w:r w:rsidR="005D3A38">
        <w:t>son of</w:t>
      </w:r>
      <w:r w:rsidR="00C77C35">
        <w:t xml:space="preserve"> results </w:t>
      </w:r>
      <w:r w:rsidR="007A245B">
        <w:t>across</w:t>
      </w:r>
      <w:r w:rsidR="00C77C35">
        <w:t xml:space="preserve"> studies reporting antimicrobial sensitivity of mastitis pathogens on organic and conventional farms</w:t>
      </w:r>
      <w:r>
        <w:t xml:space="preserve"> is problematic</w:t>
      </w:r>
      <w:r w:rsidR="00E33467">
        <w:t xml:space="preserve"> for a number of reasons</w:t>
      </w:r>
      <w:r w:rsidR="00C77C35">
        <w:t xml:space="preserve">. Importantly, methodology used to determine MIC or categorization of an isolate as susceptible, intermediate, or resistant varies between studies (Table XX). </w:t>
      </w:r>
      <w:r w:rsidR="004F5FE3">
        <w:t>Further, d</w:t>
      </w:r>
      <w:r w:rsidR="00C77C35" w:rsidRPr="0091180D">
        <w:t>iscrepancies</w:t>
      </w:r>
      <w:r w:rsidR="00C77C35">
        <w:t xml:space="preserve"> exist</w:t>
      </w:r>
      <w:r w:rsidR="00C77C35" w:rsidRPr="0091180D">
        <w:t xml:space="preserve"> between phenotypic and genotypic test results</w:t>
      </w:r>
      <w:r w:rsidR="00C77C35">
        <w:t xml:space="preserve">, </w:t>
      </w:r>
      <w:r w:rsidR="00C77C35" w:rsidRPr="0091180D">
        <w:t>due</w:t>
      </w:r>
      <w:r w:rsidR="00C77C35">
        <w:t xml:space="preserve"> either</w:t>
      </w:r>
      <w:r w:rsidR="00C77C35" w:rsidRPr="0091180D">
        <w:t xml:space="preserve"> to detection of phenotypic resistance in the absence </w:t>
      </w:r>
      <w:r w:rsidR="004F5FE3">
        <w:t xml:space="preserve">of </w:t>
      </w:r>
      <w:r w:rsidR="00C77C35">
        <w:t xml:space="preserve">expected </w:t>
      </w:r>
      <w:r w:rsidR="00C77C35" w:rsidRPr="0091180D">
        <w:t xml:space="preserve">genotypic determinants, or phenotypic susceptibility despite </w:t>
      </w:r>
      <w:r w:rsidR="004F5FE3">
        <w:t xml:space="preserve">the </w:t>
      </w:r>
      <w:r w:rsidR="00C77C35" w:rsidRPr="0091180D">
        <w:t>presence of genotypic determinants</w:t>
      </w:r>
      <w:r w:rsidR="00C77C35">
        <w:t xml:space="preserve">. For </w:t>
      </w:r>
      <w:r w:rsidR="00532514">
        <w:t>isolates of</w:t>
      </w:r>
      <w:r w:rsidR="00C77C35">
        <w:t xml:space="preserve"> </w:t>
      </w:r>
      <w:r w:rsidR="00C77C35">
        <w:rPr>
          <w:i/>
          <w:iCs/>
        </w:rPr>
        <w:t xml:space="preserve">S. aureus </w:t>
      </w:r>
      <w:r w:rsidR="00532514">
        <w:t>associated with bovine mastitis</w:t>
      </w:r>
      <w:r w:rsidR="00C77C35" w:rsidRPr="0091180D">
        <w:t>, both</w:t>
      </w:r>
      <w:r w:rsidR="00C77C35">
        <w:t xml:space="preserve"> of these</w:t>
      </w:r>
      <w:r w:rsidR="00C77C35" w:rsidRPr="0091180D">
        <w:t xml:space="preserve"> types of discrepancies have been reported for penicillin resistance</w:t>
      </w:r>
      <w:r w:rsidR="00C77C35">
        <w:t xml:space="preserve"> </w:t>
      </w:r>
      <w:r w:rsidR="00C77C35">
        <w:fldChar w:fldCharType="begin"/>
      </w:r>
      <w:r w:rsidR="00C77C35">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C77C35">
        <w:fldChar w:fldCharType="separate"/>
      </w:r>
      <w:r w:rsidR="00C77C35">
        <w:rPr>
          <w:noProof/>
        </w:rPr>
        <w:t>(Sampimon, 2009; Taponen et al., 2023)</w:t>
      </w:r>
      <w:r w:rsidR="00C77C35">
        <w:fldChar w:fldCharType="end"/>
      </w:r>
      <w:r w:rsidR="00C77C35" w:rsidRPr="0091180D">
        <w:t xml:space="preserve">. </w:t>
      </w:r>
      <w:r w:rsidR="00C77C35">
        <w:t xml:space="preserve">This also holds true for </w:t>
      </w:r>
      <w:r w:rsidR="009D5D64">
        <w:t xml:space="preserve">the </w:t>
      </w:r>
      <w:r w:rsidR="00C77C35">
        <w:t xml:space="preserve">other staphylococci: “agreement between phenotypic and genotypic test results for assessment of resistance of CNS of bovine origin to penicillin, oxacillin, and ML [macrolide] antibiotics depended on the antimicrobial compound of interest and on methods used to analyse and interpret test results, but was rarely perfect” </w:t>
      </w:r>
      <w:r w:rsidR="00C77C35">
        <w:fldChar w:fldCharType="begin"/>
      </w:r>
      <w:r w:rsidR="00C77C3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C77C35">
        <w:fldChar w:fldCharType="separate"/>
      </w:r>
      <w:r w:rsidR="00C77C35">
        <w:rPr>
          <w:noProof/>
        </w:rPr>
        <w:t>(Sampimon, 2009)</w:t>
      </w:r>
      <w:r w:rsidR="00C77C35">
        <w:fldChar w:fldCharType="end"/>
      </w:r>
      <w:r w:rsidR="00C77C35">
        <w:t xml:space="preserve">. </w:t>
      </w:r>
      <w:r w:rsidR="00560739">
        <w:t xml:space="preserve">In a study by </w:t>
      </w:r>
      <w:r w:rsidR="00C77C35" w:rsidRPr="00D41E4D">
        <w:t>Taponen</w:t>
      </w:r>
      <w:r w:rsidR="00C77C35">
        <w:t xml:space="preserve"> et al.</w:t>
      </w:r>
      <w:r w:rsidR="00C77C35" w:rsidRPr="00D41E4D">
        <w:t xml:space="preserve"> </w:t>
      </w:r>
      <w:r w:rsidR="00C77C35">
        <w:t>(</w:t>
      </w:r>
      <w:r w:rsidR="00C77C35" w:rsidRPr="00D41E4D">
        <w:t>2023</w:t>
      </w:r>
      <w:r w:rsidR="00C77C35">
        <w:t>)</w:t>
      </w:r>
      <w:r w:rsidR="00C77C35" w:rsidRPr="00D41E4D">
        <w:t xml:space="preserve"> </w:t>
      </w:r>
      <w:r w:rsidR="00C77C35">
        <w:t>c</w:t>
      </w:r>
      <w:r w:rsidR="00C77C35" w:rsidRPr="00D41E4D">
        <w:t>ompar</w:t>
      </w:r>
      <w:r w:rsidR="00560739">
        <w:t>ing</w:t>
      </w:r>
      <w:r w:rsidR="00C77C35" w:rsidRPr="00D41E4D">
        <w:t xml:space="preserve"> methods of testing for </w:t>
      </w:r>
      <w:r w:rsidR="00C77C35">
        <w:rPr>
          <w:rFonts w:cstheme="minorHAnsi"/>
        </w:rPr>
        <w:t>β</w:t>
      </w:r>
      <w:r w:rsidR="00C77C35" w:rsidRPr="00D41E4D">
        <w:t xml:space="preserve">-lactamase </w:t>
      </w:r>
      <w:r w:rsidR="000A126E">
        <w:t xml:space="preserve">mediated </w:t>
      </w:r>
      <w:r w:rsidR="00C77C35" w:rsidRPr="00D41E4D">
        <w:t>resistance</w:t>
      </w:r>
      <w:r w:rsidR="00C77C35">
        <w:t xml:space="preserve"> in staphylococci from cases of bovine mastitis</w:t>
      </w:r>
      <w:r w:rsidR="008D4940">
        <w:t>, o</w:t>
      </w:r>
      <w:r w:rsidR="00C77C35" w:rsidRPr="00D41E4D">
        <w:t>verall agreement between phenotypic and genotypic resistance tests was moderate to substantial</w:t>
      </w:r>
      <w:r w:rsidR="008D4940">
        <w:t>. However,</w:t>
      </w:r>
      <w:r w:rsidR="00C77C35" w:rsidRPr="00D41E4D">
        <w:t xml:space="preserve"> </w:t>
      </w:r>
      <w:r w:rsidR="008D4940">
        <w:t>there were</w:t>
      </w:r>
      <w:r w:rsidR="00C77C35" w:rsidRPr="00D41E4D">
        <w:t xml:space="preserve"> some inconsistencies between phenotypic susceptibility by disk diffusion method, the nitrocefin test to assess </w:t>
      </w:r>
      <w:r w:rsidR="00C77C35">
        <w:rPr>
          <w:rFonts w:cstheme="minorHAnsi"/>
        </w:rPr>
        <w:t>β</w:t>
      </w:r>
      <w:r w:rsidR="00C77C35" w:rsidRPr="00D41E4D">
        <w:t>-lactamase production, and PCR to detect the presence of</w:t>
      </w:r>
      <w:r w:rsidR="004742CA">
        <w:t xml:space="preserve"> the</w:t>
      </w:r>
      <w:r w:rsidR="00C77C35" w:rsidRPr="00D41E4D">
        <w:t xml:space="preserve"> </w:t>
      </w:r>
      <w:r w:rsidR="00C77C35" w:rsidRPr="00D41E4D">
        <w:rPr>
          <w:i/>
          <w:iCs/>
        </w:rPr>
        <w:t>blaZ, mecA</w:t>
      </w:r>
      <w:r w:rsidR="00C77C35" w:rsidRPr="00D41E4D">
        <w:t xml:space="preserve">, and </w:t>
      </w:r>
      <w:r w:rsidR="00C77C35" w:rsidRPr="00D41E4D">
        <w:rPr>
          <w:i/>
          <w:iCs/>
        </w:rPr>
        <w:t>mecC</w:t>
      </w:r>
      <w:r w:rsidR="00C77C35" w:rsidRPr="00D41E4D">
        <w:t xml:space="preserve"> genes</w:t>
      </w:r>
      <w:r w:rsidR="00783A50">
        <w:t xml:space="preserve"> encoding the </w:t>
      </w:r>
      <w:r w:rsidR="00783A50">
        <w:rPr>
          <w:rFonts w:cstheme="minorHAnsi"/>
        </w:rPr>
        <w:t>β</w:t>
      </w:r>
      <w:r w:rsidR="00783A50" w:rsidRPr="00D41E4D">
        <w:t>-lactamase</w:t>
      </w:r>
      <w:r w:rsidR="00783A50">
        <w:t xml:space="preserve"> gene</w:t>
      </w:r>
      <w:r w:rsidR="00C77C35" w:rsidRPr="00D41E4D">
        <w:t>.</w:t>
      </w:r>
      <w:r w:rsidR="00C77C35">
        <w:t xml:space="preserve"> Discrepancies also exist between </w:t>
      </w:r>
      <w:r w:rsidR="00A14C08">
        <w:t xml:space="preserve">different </w:t>
      </w:r>
      <w:r w:rsidR="00C77C35">
        <w:t xml:space="preserve">methods of phenotypic determination of resistance for mastitis isolates. </w:t>
      </w:r>
      <w:r w:rsidR="00C77C35" w:rsidRPr="00A1750F">
        <w:rPr>
          <w:rFonts w:cstheme="minorHAnsi"/>
        </w:rPr>
        <w:t>A study comparing agreement between broth microdilution (Sensititre Custom Plates) and agar disk diffusion for determining antimicrobial susceptibility of isolates from bovine mastitis found fair agreement overall (80.7%) between the two methods, but this varied based on the particular bacterial-antimicrobial combination tested</w:t>
      </w:r>
      <w:r w:rsidR="00C77C35">
        <w:rPr>
          <w:rFonts w:cstheme="minorHAnsi"/>
        </w:rPr>
        <w:t xml:space="preserve"> </w:t>
      </w:r>
      <w:r w:rsidR="00C77C35">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Pr>
          <w:rFonts w:cstheme="minorHAnsi"/>
        </w:rPr>
        <w:instrText xml:space="preserve"> ADDIN EN.CITE </w:instrText>
      </w:r>
      <w:r w:rsidR="00C77C35">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sidR="00C77C35">
        <w:rPr>
          <w:rFonts w:cstheme="minorHAnsi"/>
        </w:rPr>
        <w:instrText xml:space="preserve"> ADDIN EN.CITE.DATA </w:instrText>
      </w:r>
      <w:r w:rsidR="00C77C35">
        <w:rPr>
          <w:rFonts w:cstheme="minorHAnsi"/>
        </w:rPr>
      </w:r>
      <w:r w:rsidR="00C77C35">
        <w:rPr>
          <w:rFonts w:cstheme="minorHAnsi"/>
        </w:rPr>
        <w:fldChar w:fldCharType="end"/>
      </w:r>
      <w:r w:rsidR="00C77C35">
        <w:rPr>
          <w:rFonts w:cstheme="minorHAnsi"/>
        </w:rPr>
      </w:r>
      <w:r w:rsidR="00C77C35">
        <w:rPr>
          <w:rFonts w:cstheme="minorHAnsi"/>
        </w:rPr>
        <w:fldChar w:fldCharType="separate"/>
      </w:r>
      <w:r w:rsidR="00C77C35">
        <w:rPr>
          <w:rFonts w:cstheme="minorHAnsi"/>
          <w:noProof/>
        </w:rPr>
        <w:t>(Palladini et al., 2023)</w:t>
      </w:r>
      <w:r w:rsidR="00C77C35">
        <w:rPr>
          <w:rFonts w:cstheme="minorHAnsi"/>
        </w:rPr>
        <w:fldChar w:fldCharType="end"/>
      </w:r>
      <w:r w:rsidR="00C77C35" w:rsidRPr="00A1750F">
        <w:rPr>
          <w:rFonts w:cstheme="minorHAnsi"/>
        </w:rPr>
        <w:t>. No NAS</w:t>
      </w:r>
      <w:r w:rsidR="005B26C2">
        <w:rPr>
          <w:rFonts w:cstheme="minorHAnsi"/>
        </w:rPr>
        <w:t>M</w:t>
      </w:r>
      <w:r w:rsidR="00C77C35" w:rsidRPr="00A1750F">
        <w:rPr>
          <w:rFonts w:cstheme="minorHAnsi"/>
        </w:rPr>
        <w:t xml:space="preserve"> species were tested, but there was satisfactory agreement (89 to 100%) for </w:t>
      </w:r>
      <w:r w:rsidR="00C77C35" w:rsidRPr="00A1750F">
        <w:rPr>
          <w:rFonts w:cstheme="minorHAnsi"/>
          <w:i/>
          <w:iCs/>
        </w:rPr>
        <w:t>S. aureus</w:t>
      </w:r>
      <w:r w:rsidR="00C77C35" w:rsidRPr="00A1750F">
        <w:rPr>
          <w:rFonts w:cstheme="minorHAnsi"/>
        </w:rPr>
        <w:t xml:space="preserve"> and all antimicrobial agents tested.</w:t>
      </w:r>
      <w:r w:rsidR="00C77C35">
        <w:t xml:space="preserve"> </w:t>
      </w:r>
      <w:r w:rsidR="00C77C35" w:rsidRPr="00D41E4D">
        <w:rPr>
          <w:rFonts w:cstheme="minorHAnsi"/>
          <w:shd w:val="clear" w:color="auto" w:fill="FFFFFF"/>
        </w:rPr>
        <w:t>In a study comparing Sensititre (broth microdilution) and disk diffusion</w:t>
      </w:r>
      <w:r w:rsidR="00C77C35" w:rsidRPr="00D41E4D">
        <w:rPr>
          <w:rFonts w:cstheme="minorHAnsi"/>
        </w:rPr>
        <w:t xml:space="preserve"> for </w:t>
      </w:r>
      <w:r w:rsidR="00C77C35" w:rsidRPr="00D41E4D">
        <w:rPr>
          <w:rFonts w:cstheme="minorHAnsi"/>
          <w:shd w:val="clear" w:color="auto" w:fill="FFFFFF"/>
        </w:rPr>
        <w:t xml:space="preserve">determining </w:t>
      </w:r>
      <w:r w:rsidR="00164303">
        <w:rPr>
          <w:rFonts w:cstheme="minorHAnsi"/>
          <w:shd w:val="clear" w:color="auto" w:fill="FFFFFF"/>
        </w:rPr>
        <w:t>AMR</w:t>
      </w:r>
      <w:r w:rsidR="00C77C35" w:rsidRPr="00D41E4D">
        <w:rPr>
          <w:rFonts w:cstheme="minorHAnsi"/>
          <w:shd w:val="clear" w:color="auto" w:fill="FFFFFF"/>
        </w:rPr>
        <w:t xml:space="preserve"> </w:t>
      </w:r>
      <w:r w:rsidR="00CF6BD7">
        <w:rPr>
          <w:rFonts w:cstheme="minorHAnsi"/>
          <w:shd w:val="clear" w:color="auto" w:fill="FFFFFF"/>
        </w:rPr>
        <w:t>in</w:t>
      </w:r>
      <w:r w:rsidR="00C77C35" w:rsidRPr="00D41E4D">
        <w:rPr>
          <w:rFonts w:cstheme="minorHAnsi"/>
          <w:shd w:val="clear" w:color="auto" w:fill="FFFFFF"/>
        </w:rPr>
        <w:t xml:space="preserve"> clinical mastitis pathogens, agreement was good between the two methods for most isolate-antimicrobial MIC combinations</w:t>
      </w:r>
      <w:r w:rsidR="00C77C35">
        <w:rPr>
          <w:rFonts w:cstheme="minorHAnsi"/>
          <w:shd w:val="clear" w:color="auto" w:fill="FFFFFF"/>
        </w:rPr>
        <w:t xml:space="preserve"> </w:t>
      </w:r>
      <w:r w:rsidR="00C77C35">
        <w:rPr>
          <w:rFonts w:cstheme="minorHAnsi"/>
          <w:shd w:val="clear" w:color="auto" w:fill="FFFFFF"/>
        </w:rPr>
        <w:fldChar w:fldCharType="begin"/>
      </w:r>
      <w:r w:rsidR="00C77C35">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sidR="00C77C35">
        <w:rPr>
          <w:rFonts w:cstheme="minorHAnsi"/>
          <w:shd w:val="clear" w:color="auto" w:fill="FFFFFF"/>
        </w:rPr>
        <w:fldChar w:fldCharType="separate"/>
      </w:r>
      <w:r w:rsidR="00C77C35">
        <w:rPr>
          <w:rFonts w:cstheme="minorHAnsi"/>
          <w:noProof/>
          <w:shd w:val="clear" w:color="auto" w:fill="FFFFFF"/>
        </w:rPr>
        <w:t>(Saini et al., 2011)</w:t>
      </w:r>
      <w:r w:rsidR="00C77C35">
        <w:rPr>
          <w:rFonts w:cstheme="minorHAnsi"/>
          <w:shd w:val="clear" w:color="auto" w:fill="FFFFFF"/>
        </w:rPr>
        <w:fldChar w:fldCharType="end"/>
      </w:r>
      <w:r w:rsidR="00C77C35" w:rsidRPr="00D41E4D">
        <w:rPr>
          <w:rFonts w:cstheme="minorHAnsi"/>
          <w:shd w:val="clear" w:color="auto" w:fill="FFFFFF"/>
        </w:rPr>
        <w:t xml:space="preserve">. An important caveat in this study was that diagnostic accuracy was low </w:t>
      </w:r>
      <w:r w:rsidR="00453AF1">
        <w:rPr>
          <w:rFonts w:cstheme="minorHAnsi"/>
          <w:shd w:val="clear" w:color="auto" w:fill="FFFFFF"/>
        </w:rPr>
        <w:t xml:space="preserve">when </w:t>
      </w:r>
      <w:r w:rsidR="00C77C35" w:rsidRPr="00D41E4D">
        <w:rPr>
          <w:rFonts w:cstheme="minorHAnsi"/>
          <w:i/>
          <w:iCs/>
          <w:shd w:val="clear" w:color="auto" w:fill="FFFFFF"/>
        </w:rPr>
        <w:t>S. aureus</w:t>
      </w:r>
      <w:r w:rsidR="00D068BE">
        <w:rPr>
          <w:rFonts w:cstheme="minorHAnsi"/>
          <w:shd w:val="clear" w:color="auto" w:fill="FFFFFF"/>
        </w:rPr>
        <w:t xml:space="preserve"> was tested against both </w:t>
      </w:r>
      <w:r w:rsidR="00C77C35" w:rsidRPr="00D41E4D">
        <w:rPr>
          <w:rFonts w:cstheme="minorHAnsi"/>
          <w:shd w:val="clear" w:color="auto" w:fill="FFFFFF"/>
        </w:rPr>
        <w:t>ceftiofur</w:t>
      </w:r>
      <w:r w:rsidR="00D068BE">
        <w:rPr>
          <w:rFonts w:cstheme="minorHAnsi"/>
          <w:shd w:val="clear" w:color="auto" w:fill="FFFFFF"/>
        </w:rPr>
        <w:t xml:space="preserve"> and </w:t>
      </w:r>
      <w:r w:rsidR="00C77C35" w:rsidRPr="00D41E4D">
        <w:rPr>
          <w:rFonts w:cstheme="minorHAnsi"/>
          <w:shd w:val="clear" w:color="auto" w:fill="FFFFFF"/>
        </w:rPr>
        <w:t xml:space="preserve">oxacillin with either method. </w:t>
      </w:r>
      <w:r w:rsidR="00C77C35">
        <w:t>L</w:t>
      </w:r>
      <w:r w:rsidR="00C77C35" w:rsidRPr="00D41E4D">
        <w:t xml:space="preserve">ow correlation between the two methods </w:t>
      </w:r>
      <w:r w:rsidR="00C77C35">
        <w:t xml:space="preserve">was also found </w:t>
      </w:r>
      <w:r w:rsidR="00DF7061">
        <w:t xml:space="preserve">when </w:t>
      </w:r>
      <w:r w:rsidR="00C77C35" w:rsidRPr="00D41E4D">
        <w:rPr>
          <w:i/>
          <w:iCs/>
        </w:rPr>
        <w:t>S. aureus</w:t>
      </w:r>
      <w:r w:rsidR="00DF7061">
        <w:t xml:space="preserve"> was tested against</w:t>
      </w:r>
      <w:r w:rsidR="00C77C35" w:rsidRPr="00D41E4D">
        <w:t xml:space="preserve"> erythromycin and neomycin </w:t>
      </w:r>
      <w:r w:rsidR="00C77C35">
        <w:rPr>
          <w:rFonts w:cstheme="minorHAnsi"/>
          <w:shd w:val="clear" w:color="auto" w:fill="FFFFFF"/>
        </w:rPr>
        <w:t>in another</w:t>
      </w:r>
      <w:r w:rsidR="00C77C35" w:rsidRPr="00D41E4D">
        <w:rPr>
          <w:rFonts w:cstheme="minorHAnsi"/>
          <w:shd w:val="clear" w:color="auto" w:fill="FFFFFF"/>
        </w:rPr>
        <w:t xml:space="preserve"> </w:t>
      </w:r>
      <w:r w:rsidR="00C77C35" w:rsidRPr="00D41E4D">
        <w:t xml:space="preserve">study comparing dilution methods to determine MIC and disk diffusion diameters for mastitis bacterial isolates </w:t>
      </w:r>
      <w:r w:rsidR="00C77C35"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41E4D">
        <w:instrText xml:space="preserve"> ADDIN EN.CITE </w:instrText>
      </w:r>
      <w:r w:rsidR="00C77C35"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00C77C35" w:rsidRPr="00D41E4D">
        <w:instrText xml:space="preserve"> ADDIN EN.CITE.DATA </w:instrText>
      </w:r>
      <w:r w:rsidR="00C77C35" w:rsidRPr="00D41E4D">
        <w:fldChar w:fldCharType="end"/>
      </w:r>
      <w:r w:rsidR="00C77C35" w:rsidRPr="00D41E4D">
        <w:fldChar w:fldCharType="separate"/>
      </w:r>
      <w:r w:rsidR="00C77C35" w:rsidRPr="00D41E4D">
        <w:rPr>
          <w:noProof/>
        </w:rPr>
        <w:t>(Klement et al., 2005)</w:t>
      </w:r>
      <w:r w:rsidR="00C77C35" w:rsidRPr="00D41E4D">
        <w:fldChar w:fldCharType="end"/>
      </w:r>
      <w:r w:rsidR="00577067">
        <w:t>. Further complicating comparison of AMR</w:t>
      </w:r>
      <w:r w:rsidR="00F53425">
        <w:t xml:space="preserve"> profiles</w:t>
      </w:r>
      <w:r w:rsidR="00577067">
        <w:t xml:space="preserve"> between studies</w:t>
      </w:r>
      <w:r w:rsidR="003238CF">
        <w:t xml:space="preserve"> is </w:t>
      </w:r>
      <w:r w:rsidR="0070600E">
        <w:t>shifting</w:t>
      </w:r>
      <w:r w:rsidR="003238CF">
        <w:t xml:space="preserve"> criteria for classifying </w:t>
      </w:r>
      <w:r w:rsidR="00950517">
        <w:t>an isolate as susceptible or resistant</w:t>
      </w:r>
      <w:r w:rsidR="003B6DAC">
        <w:t>.</w:t>
      </w:r>
      <w:r w:rsidR="00950517">
        <w:t xml:space="preserve"> </w:t>
      </w:r>
      <w:r w:rsidR="003B6DAC">
        <w:t>B</w:t>
      </w:r>
      <w:r w:rsidR="00577067" w:rsidRPr="00577067">
        <w:t xml:space="preserve">reakpoints </w:t>
      </w:r>
      <w:r w:rsidR="00950517">
        <w:t>for a</w:t>
      </w:r>
      <w:r w:rsidR="00577067" w:rsidRPr="00577067">
        <w:t xml:space="preserve">ntimicrobial </w:t>
      </w:r>
      <w:r w:rsidR="00950517">
        <w:t>s</w:t>
      </w:r>
      <w:r w:rsidR="00577067" w:rsidRPr="00577067">
        <w:t xml:space="preserve">usceptibility </w:t>
      </w:r>
      <w:r w:rsidR="00950517">
        <w:t>t</w:t>
      </w:r>
      <w:r w:rsidR="00577067" w:rsidRPr="00577067">
        <w:t>esting</w:t>
      </w:r>
      <w:r w:rsidR="00950517">
        <w:t xml:space="preserve"> are updated </w:t>
      </w:r>
      <w:r w:rsidR="0070600E">
        <w:t>every few years, and t</w:t>
      </w:r>
      <w:r w:rsidR="00781AD8">
        <w:t>here are</w:t>
      </w:r>
      <w:r w:rsidR="0070600E">
        <w:t xml:space="preserve"> multiple </w:t>
      </w:r>
      <w:r w:rsidR="00D44E9B">
        <w:t>conflicting standards for categorization of resistant or susceptible bacteria</w:t>
      </w:r>
      <w:r w:rsidR="00CF22EE">
        <w:t xml:space="preserve"> </w:t>
      </w:r>
      <w:r w:rsidR="00781AD8">
        <w:t xml:space="preserve">which are </w:t>
      </w:r>
      <w:r w:rsidR="00CF22EE">
        <w:t xml:space="preserve">dependent on geographical location </w:t>
      </w:r>
      <w:r w:rsidR="006F374D">
        <w:t>(</w:t>
      </w:r>
      <w:r w:rsidR="006F374D" w:rsidRPr="006F374D">
        <w:t>Clinical &amp; Laboratory Standards Institute</w:t>
      </w:r>
      <w:r w:rsidR="006F374D">
        <w:t xml:space="preserve">, CLSI; </w:t>
      </w:r>
      <w:r w:rsidR="0082240A">
        <w:t>European Committee on Antimicrobial Susceptibility Testing, EUCAST).</w:t>
      </w:r>
    </w:p>
    <w:p w14:paraId="306FA843" w14:textId="254154C4" w:rsidR="00360F5D" w:rsidRDefault="00C77C35" w:rsidP="00160995">
      <w:pPr>
        <w:ind w:firstLine="360"/>
      </w:pPr>
      <w:r>
        <w:t xml:space="preserve">Difference in sampling scheme </w:t>
      </w:r>
      <w:r w:rsidR="00517DEF">
        <w:t>for</w:t>
      </w:r>
      <w:r>
        <w:t xml:space="preserve"> studies collecting milk from </w:t>
      </w:r>
      <w:r w:rsidR="00341B98">
        <w:t xml:space="preserve">individual </w:t>
      </w:r>
      <w:r>
        <w:t xml:space="preserve">cows will affect </w:t>
      </w:r>
      <w:r w:rsidR="00341B98">
        <w:t xml:space="preserve">observed </w:t>
      </w:r>
      <w:r>
        <w:t>resistance profiles in bacteria isolated from samples. Within the studies summarized in Table XX, sampling strateg</w:t>
      </w:r>
      <w:r w:rsidR="00341B98">
        <w:t>ies</w:t>
      </w:r>
      <w:r>
        <w:t xml:space="preserve">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CMT to selectively sample cows with </w:t>
      </w:r>
      <w:r w:rsidR="008B3A4A">
        <w:t xml:space="preserve">evidence of </w:t>
      </w:r>
      <w:r w:rsidR="0067496D">
        <w:t>extant</w:t>
      </w:r>
      <w:r w:rsidR="008B3A4A">
        <w:t xml:space="preserve"> </w:t>
      </w:r>
      <w:r>
        <w:t xml:space="preserve">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Bennedsgard et al. (2006) used a specific set of criteria in order to maximize their chances of sampling cows with </w:t>
      </w:r>
      <w:r>
        <w:rPr>
          <w:i/>
          <w:iCs/>
        </w:rPr>
        <w:t xml:space="preserve">S. aureus </w:t>
      </w:r>
      <w:r w:rsidR="00D613FB">
        <w:t>IMI</w:t>
      </w:r>
      <w:r w:rsidR="00B035C6">
        <w:t xml:space="preserve"> specifically</w:t>
      </w:r>
      <w:r>
        <w:t xml:space="preserve">, while others sampled </w:t>
      </w:r>
      <w:r w:rsidR="00B035C6">
        <w:lastRenderedPageBreak/>
        <w:t xml:space="preserve">only </w:t>
      </w:r>
      <w:r>
        <w:t xml:space="preserve">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w:t>
      </w:r>
      <w:r w:rsidR="00B035C6">
        <w:t>exclusively increases the likelihood</w:t>
      </w:r>
      <w:r>
        <w:t xml:space="preserve"> samples collected wi</w:t>
      </w:r>
      <w:r w:rsidR="00B035C6">
        <w:t>ll have</w:t>
      </w:r>
      <w:r>
        <w:t xml:space="preserve"> an </w:t>
      </w:r>
      <w:r w:rsidR="00D613FB">
        <w:t>IMI</w:t>
      </w:r>
      <w:r>
        <w:t xml:space="preserve">,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w:t>
      </w:r>
      <w:r w:rsidR="00D613FB">
        <w:t>IMI</w:t>
      </w:r>
      <w:r>
        <w:t xml:space="preserve">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w:t>
      </w:r>
      <w:r w:rsidR="00D613FB">
        <w:t>Additionally</w:t>
      </w:r>
      <w:r>
        <w:t xml:space="preserve">, </w:t>
      </w:r>
      <w:r w:rsidR="00D613FB">
        <w:t xml:space="preserve">the </w:t>
      </w:r>
      <w:r>
        <w:t xml:space="preserve">prevalence </w:t>
      </w:r>
      <w:r w:rsidR="00D613FB">
        <w:t>and</w:t>
      </w:r>
      <w:r>
        <w:t xml:space="preserve"> distribution of NASM species </w:t>
      </w:r>
      <w:r w:rsidR="00D613FB">
        <w:t xml:space="preserve">causing IMI </w:t>
      </w:r>
      <w:r>
        <w:t xml:space="preserve">varies by parity (see above/below XX), so sampling multiparous cows </w:t>
      </w:r>
      <w:r w:rsidR="00BA5B6F">
        <w:t>exclusively</w:t>
      </w:r>
      <w:r>
        <w:t xml:space="preserve"> will bias which species are included and thereby the resistance profiles of mastitis pathogens described (as resistance patterns are species-specific for NASM).</w:t>
      </w:r>
    </w:p>
    <w:p w14:paraId="15BE85B3" w14:textId="18B04CB8" w:rsidR="002F40AD" w:rsidRPr="00BB7818" w:rsidRDefault="00F17B03" w:rsidP="00FE2175">
      <w:pPr>
        <w:ind w:firstLine="360"/>
      </w:pPr>
      <w:r>
        <w:t>An additional consideration</w:t>
      </w:r>
      <w:r w:rsidR="00C968AF">
        <w:t xml:space="preserve"> </w:t>
      </w:r>
      <w:r w:rsidR="001741E1">
        <w:t xml:space="preserve">for </w:t>
      </w:r>
      <w:r w:rsidR="003D58DA">
        <w:t>studies describing AMR</w:t>
      </w:r>
      <w:r>
        <w:t xml:space="preserve"> </w:t>
      </w:r>
      <w:r w:rsidR="003D58DA">
        <w:t xml:space="preserve">of isolates from bovine mastitis </w:t>
      </w:r>
      <w:r>
        <w:t xml:space="preserve">is </w:t>
      </w:r>
      <w:r w:rsidR="0004322E">
        <w:t>whether</w:t>
      </w:r>
      <w:r w:rsidR="00222546">
        <w:t xml:space="preserve"> the bacteria were associated with cases of subclinical mastitis, clinical mastitis, or both</w:t>
      </w:r>
      <w:r w:rsidR="005B402A">
        <w:t xml:space="preserve"> </w:t>
      </w:r>
      <w:r w:rsidR="009B59C5">
        <w:t xml:space="preserve">(or not specified; Table XX). AMR is more prevalent in NASM isolates associated with clinical </w:t>
      </w:r>
      <w:r w:rsidR="00B27056">
        <w:t>vs. subclinical mastitis</w:t>
      </w:r>
      <w:r w:rsidR="0054581D">
        <w:t xml:space="preserve">, </w:t>
      </w:r>
      <w:r w:rsidR="0002542F">
        <w:t xml:space="preserve">so </w:t>
      </w:r>
      <w:r w:rsidR="00501216">
        <w:t xml:space="preserve">inclusion criteria </w:t>
      </w:r>
      <w:r w:rsidR="0002542F">
        <w:t>around sample type</w:t>
      </w:r>
      <w:r w:rsidR="00501216">
        <w:t xml:space="preserve"> will affect the observed AMR prevalence</w:t>
      </w:r>
      <w:r w:rsidR="00BC01B5">
        <w:t>.</w:t>
      </w:r>
      <w:r w:rsidR="00B27056">
        <w:t xml:space="preserve"> </w:t>
      </w:r>
      <w:r w:rsidR="00BC01B5">
        <w:t xml:space="preserve">Oxacillin resistance was </w:t>
      </w:r>
      <w:r w:rsidR="00540684">
        <w:t xml:space="preserve">found to be </w:t>
      </w:r>
      <w:r w:rsidR="00BC01B5">
        <w:t>more frequent in clinical mastitis isolates (56.5%) than in subclinical mastitis isolates (43.9%</w:t>
      </w:r>
      <w:r w:rsidR="00D041C7">
        <w:t xml:space="preserve">; Frey et al., 2013), </w:t>
      </w:r>
      <w:r w:rsidR="00A42447">
        <w:t xml:space="preserve">and </w:t>
      </w:r>
      <w:r w:rsidR="00A42447">
        <w:rPr>
          <w:rFonts w:cstheme="minorHAnsi"/>
        </w:rPr>
        <w:t>β</w:t>
      </w:r>
      <w:r w:rsidR="00A42447">
        <w:t xml:space="preserve">-lactamase production was more common in subclinical vs. clinical cases </w:t>
      </w:r>
      <w:r w:rsidR="00A42447">
        <w:fldChar w:fldCharType="begin"/>
      </w:r>
      <w:r w:rsidR="00A42447">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fldChar w:fldCharType="separate"/>
      </w:r>
      <w:r w:rsidR="00A42447">
        <w:rPr>
          <w:noProof/>
        </w:rPr>
        <w:t>(Persson Waller et al., 2011)</w:t>
      </w:r>
      <w:r w:rsidR="00A42447">
        <w:fldChar w:fldCharType="end"/>
      </w:r>
      <w:r w:rsidR="00A42447">
        <w:t>.</w:t>
      </w:r>
      <w:r w:rsidR="008C14D2">
        <w:t xml:space="preserve"> </w: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 </w:instrTex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DATA </w:instrText>
      </w:r>
      <w:r w:rsidR="00FC5EB2">
        <w:fldChar w:fldCharType="end"/>
      </w:r>
      <w:r w:rsidR="00FC5EB2">
        <w:fldChar w:fldCharType="separate"/>
      </w:r>
      <w:r w:rsidR="00FC5EB2">
        <w:rPr>
          <w:noProof/>
        </w:rPr>
        <w:t>Wuytack et al. (2020)</w:t>
      </w:r>
      <w:r w:rsidR="00FC5EB2">
        <w:fldChar w:fldCharType="end"/>
      </w:r>
      <w:r w:rsidR="00FC5EB2">
        <w:t xml:space="preserve"> found that carriage of the resistance gene </w:t>
      </w:r>
      <w:r w:rsidR="00FC5EB2">
        <w:rPr>
          <w:i/>
          <w:iCs/>
        </w:rPr>
        <w:t>mecA</w:t>
      </w:r>
      <w:r w:rsidR="00FC5EB2">
        <w:t xml:space="preserve"> </w:t>
      </w:r>
      <w:r w:rsidR="00945406">
        <w:t>was proportionately higher in</w:t>
      </w:r>
      <w:r w:rsidR="00FC5EB2">
        <w:t xml:space="preserve"> NASM isolates causing clinical vs. subclinical infection. </w:t>
      </w:r>
      <w:r w:rsidR="00F503BE">
        <w:t>However</w:t>
      </w:r>
      <w:r w:rsidR="008C14D2">
        <w:t xml:space="preserve">, </w:t>
      </w:r>
      <w:r w:rsidR="000910F0">
        <w:t>as</w:t>
      </w:r>
      <w:r w:rsidR="008A65DC">
        <w:t xml:space="preserve"> </w:t>
      </w:r>
      <w:r w:rsidR="00FE45ED">
        <w:t xml:space="preserve">certain </w:t>
      </w:r>
      <w:r w:rsidR="00AD25CD">
        <w:t>NASM species are more likely to be associated with cases of clinical mastitis vs. subclinical mastitis</w:t>
      </w:r>
      <w:r w:rsidR="00CC58F9">
        <w:t xml:space="preserve"> and vice versa</w:t>
      </w:r>
      <w:r w:rsidR="00E93C52" w:rsidRPr="00E93C52">
        <w:t xml:space="preserve"> (Persson Waller et al., 2011</w:t>
      </w:r>
      <w:r w:rsidR="00E93C52">
        <w:t xml:space="preserve">; although, see </w: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 </w:instrTex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DATA </w:instrText>
      </w:r>
      <w:r w:rsidR="00E93C52">
        <w:fldChar w:fldCharType="end"/>
      </w:r>
      <w:r w:rsidR="00563B4D">
        <w:fldChar w:fldCharType="separate"/>
      </w:r>
      <w:r w:rsidR="00E93C52">
        <w:fldChar w:fldCharType="end"/>
      </w:r>
      <w:r w:rsidR="00E93C52">
        <w:t>Condas et al., 2017</w:t>
      </w:r>
      <w:r w:rsidR="00AE6C8A">
        <w:t>b</w:t>
      </w:r>
      <w:r w:rsidR="00E93C52" w:rsidRPr="00E93C52">
        <w:t>)</w:t>
      </w:r>
      <w:r w:rsidR="00C06567">
        <w:t xml:space="preserve"> </w:t>
      </w:r>
      <w:r w:rsidR="000910F0">
        <w:t>and resistance patterns</w:t>
      </w:r>
      <w:r w:rsidR="008E14C1">
        <w:t xml:space="preserve"> of NASM are species-specific, </w:t>
      </w:r>
      <w:r w:rsidR="0004716B">
        <w:t xml:space="preserve">the </w:t>
      </w:r>
      <w:r w:rsidR="008E14C1">
        <w:t xml:space="preserve">difference in AMR prevalence </w:t>
      </w:r>
      <w:r w:rsidR="0004716B">
        <w:t>between</w:t>
      </w:r>
      <w:r w:rsidR="008E14C1">
        <w:t xml:space="preserve"> </w:t>
      </w:r>
      <w:r w:rsidR="00E370BB">
        <w:t>samples from clinical</w:t>
      </w:r>
      <w:r w:rsidR="008E14C1">
        <w:t xml:space="preserve"> vs. subclinical </w:t>
      </w:r>
      <w:r w:rsidR="0004716B">
        <w:t>may ultimately</w:t>
      </w:r>
      <w:r w:rsidR="00E93C52">
        <w:t xml:space="preserve"> </w:t>
      </w:r>
      <w:r w:rsidR="00BF18B8">
        <w:t xml:space="preserve">result </w:t>
      </w:r>
      <w:r w:rsidR="0028236C">
        <w:t>from</w:t>
      </w:r>
      <w:r w:rsidR="008E14C1">
        <w:t xml:space="preserve"> </w:t>
      </w:r>
      <w:r w:rsidR="0004716B">
        <w:t xml:space="preserve">species </w:t>
      </w:r>
      <w:r w:rsidR="008E14C1">
        <w:t xml:space="preserve">differences </w:t>
      </w:r>
      <w:r w:rsidR="00490593">
        <w:t>between the 2 categories</w:t>
      </w:r>
      <w:r w:rsidR="008E14C1">
        <w:t>.</w:t>
      </w:r>
      <w:r w:rsidR="006F7DD6">
        <w:t xml:space="preserve"> </w:t>
      </w:r>
      <w:r w:rsidR="00775E27">
        <w:t xml:space="preserve">In Persson Waller et al. (2011), </w:t>
      </w:r>
      <w:r w:rsidR="00C77C35" w:rsidRPr="00775E27">
        <w:rPr>
          <w:i/>
          <w:iCs/>
        </w:rPr>
        <w:t>S. epidermidis</w:t>
      </w:r>
      <w:r w:rsidR="00C77C35">
        <w:t xml:space="preserve"> </w:t>
      </w:r>
      <w:r w:rsidR="00201847">
        <w:t xml:space="preserve">and </w:t>
      </w:r>
      <w:r w:rsidR="00201847">
        <w:rPr>
          <w:i/>
          <w:iCs/>
        </w:rPr>
        <w:t xml:space="preserve">S. saprophyticus </w:t>
      </w:r>
      <w:r w:rsidR="00201847">
        <w:t>were</w:t>
      </w:r>
      <w:r w:rsidR="00C77C35">
        <w:t xml:space="preserve"> more prevalent in subclinical </w:t>
      </w:r>
      <w:r w:rsidR="00C36C77">
        <w:t>vs.</w:t>
      </w:r>
      <w:r w:rsidR="00C77C35">
        <w:t xml:space="preserve"> clinical mastitis, while </w:t>
      </w:r>
      <w:r w:rsidR="00C77C35" w:rsidRPr="00775E27">
        <w:rPr>
          <w:i/>
          <w:iCs/>
        </w:rPr>
        <w:t>S</w:t>
      </w:r>
      <w:r w:rsidR="00201847">
        <w:rPr>
          <w:i/>
          <w:iCs/>
        </w:rPr>
        <w:t>.</w:t>
      </w:r>
      <w:r w:rsidR="00C77C35" w:rsidRPr="00775E27">
        <w:rPr>
          <w:i/>
          <w:iCs/>
        </w:rPr>
        <w:t xml:space="preserve"> hyicus</w:t>
      </w:r>
      <w:r w:rsidR="00C77C35">
        <w:t xml:space="preserve"> was more common in clinical mastitis. The</w:t>
      </w:r>
      <w:r w:rsidR="00D65032">
        <w:t xml:space="preserve"> authors </w:t>
      </w:r>
      <w:r w:rsidR="00BF512C">
        <w:t xml:space="preserve">attribute </w:t>
      </w:r>
      <w:r w:rsidR="00C77C35">
        <w:t xml:space="preserve">the higher proportion of penicillin resistance in subclinical </w:t>
      </w:r>
      <w:r w:rsidR="00CE0BBC">
        <w:t>vs.</w:t>
      </w:r>
      <w:r w:rsidR="00C77C35">
        <w:t xml:space="preserve"> clinical isolates to the high prevalence of</w:t>
      </w:r>
      <w:r w:rsidR="00C77C35" w:rsidRPr="00AD1B2F">
        <w:rPr>
          <w:i/>
          <w:iCs/>
        </w:rPr>
        <w:t xml:space="preserve"> S. epidermidis </w:t>
      </w:r>
      <w:r w:rsidR="00BF5F63">
        <w:t xml:space="preserve">and </w:t>
      </w:r>
      <w:r w:rsidR="00BF5F63">
        <w:rPr>
          <w:i/>
          <w:iCs/>
        </w:rPr>
        <w:t xml:space="preserve">S. saprophyticus </w:t>
      </w:r>
      <w:r w:rsidR="00C77C35">
        <w:t>in subclinical mastitis</w:t>
      </w:r>
      <w:r w:rsidR="00AD1B2F">
        <w:t xml:space="preserve"> samples, </w:t>
      </w:r>
      <w:r w:rsidR="000C6EC8">
        <w:t xml:space="preserve">as these species demonstrated </w:t>
      </w:r>
      <w:r w:rsidR="00121CC6">
        <w:t xml:space="preserve">significantly more penicillin resistance </w:t>
      </w:r>
      <w:r w:rsidR="00541130">
        <w:t>compared with</w:t>
      </w:r>
      <w:r w:rsidR="00121CC6">
        <w:t xml:space="preserve"> other NASM species.</w:t>
      </w:r>
      <w:r w:rsidR="00EA7777">
        <w:t xml:space="preserve"> Further support that </w:t>
      </w:r>
      <w:r w:rsidR="00170F1D">
        <w:t>differences in AMR for NASM isolates associated with clinical vs. subclinical</w:t>
      </w:r>
      <w:r w:rsidR="009116DB">
        <w:t xml:space="preserve"> mastitis is </w:t>
      </w:r>
      <w:r w:rsidR="007E45B9">
        <w:t xml:space="preserve">primarily </w:t>
      </w:r>
      <w:r w:rsidR="009116DB">
        <w:t xml:space="preserve">a result of species differences is found in Naushad et al. (2018). </w:t>
      </w:r>
      <w:r w:rsidR="00891F88">
        <w:t xml:space="preserve">In their analyses of </w:t>
      </w:r>
      <w:r w:rsidR="0018332E">
        <w:t xml:space="preserve">328 </w:t>
      </w:r>
      <w:r w:rsidR="009C039A">
        <w:t xml:space="preserve">NASM isolates from subclinical mastitis </w:t>
      </w:r>
      <w:r w:rsidR="0018332E">
        <w:t>and 57 isolates from clinical mastitis,</w:t>
      </w:r>
      <w:r w:rsidR="009C039A">
        <w:t xml:space="preserve"> they found that </w:t>
      </w:r>
      <w:r w:rsidR="004D6F2B">
        <w:t>within the same species</w:t>
      </w:r>
      <w:r w:rsidR="00C77C35">
        <w:t>, no significant differences</w:t>
      </w:r>
      <w:r w:rsidR="004D6F2B">
        <w:t xml:space="preserve"> existed</w:t>
      </w:r>
      <w:r w:rsidR="00C77C35">
        <w:t xml:space="preserve"> in the prevalence of drug-specific AMR or resistance determinants when contrasting the two </w:t>
      </w:r>
      <w:r w:rsidR="00800CFC">
        <w:t>sample types</w:t>
      </w:r>
      <w:r w:rsidR="004D6F2B">
        <w:t>.</w:t>
      </w:r>
      <w:r w:rsidR="003664C9">
        <w:t xml:space="preserve"> </w:t>
      </w:r>
    </w:p>
    <w:p w14:paraId="006715D9" w14:textId="77777777" w:rsidR="00C77C35" w:rsidRPr="00C77C35" w:rsidRDefault="00C77C35" w:rsidP="007C2BD0">
      <w:pPr>
        <w:rPr>
          <w:rFonts w:cstheme="minorHAnsi"/>
          <w:b/>
          <w:bCs/>
          <w:color w:val="212121"/>
          <w:shd w:val="clear" w:color="auto" w:fill="FFFFFF"/>
        </w:rPr>
      </w:pPr>
    </w:p>
    <w:p w14:paraId="48E18AE1" w14:textId="77777777" w:rsidR="00C77C35" w:rsidRDefault="00C77C35" w:rsidP="007C2BD0">
      <w:pPr>
        <w:rPr>
          <w:rFonts w:cstheme="minorHAnsi"/>
          <w:b/>
          <w:bCs/>
          <w:i/>
          <w:iCs/>
          <w:color w:val="212121"/>
          <w:shd w:val="clear" w:color="auto" w:fill="FFFFFF"/>
        </w:rPr>
      </w:pPr>
    </w:p>
    <w:p w14:paraId="7DA5305F" w14:textId="3196CE73" w:rsidR="0050311E" w:rsidRPr="002719EE" w:rsidRDefault="00395131" w:rsidP="007C2BD0">
      <w:pPr>
        <w:rPr>
          <w:rFonts w:cstheme="minorHAnsi"/>
          <w:b/>
          <w:bCs/>
          <w:i/>
          <w:iCs/>
          <w:color w:val="00B0F0"/>
          <w:shd w:val="clear" w:color="auto" w:fill="FFFFFF"/>
        </w:rPr>
      </w:pPr>
      <w:r>
        <w:rPr>
          <w:rFonts w:cstheme="minorHAnsi"/>
          <w:b/>
          <w:bCs/>
          <w:i/>
          <w:iCs/>
          <w:color w:val="00B0F0"/>
          <w:shd w:val="clear" w:color="auto" w:fill="FFFFFF"/>
        </w:rPr>
        <w:t>O</w:t>
      </w:r>
      <w:r w:rsidR="00BA17AF" w:rsidRPr="002719EE">
        <w:rPr>
          <w:rFonts w:cstheme="minorHAnsi"/>
          <w:b/>
          <w:bCs/>
          <w:i/>
          <w:iCs/>
          <w:color w:val="00B0F0"/>
          <w:shd w:val="clear" w:color="auto" w:fill="FFFFFF"/>
        </w:rPr>
        <w:t>ther factors</w:t>
      </w:r>
      <w:r w:rsidR="0049779B" w:rsidRPr="002719EE">
        <w:rPr>
          <w:rFonts w:cstheme="minorHAnsi"/>
          <w:b/>
          <w:bCs/>
          <w:i/>
          <w:iCs/>
          <w:color w:val="00B0F0"/>
          <w:shd w:val="clear" w:color="auto" w:fill="FFFFFF"/>
        </w:rPr>
        <w:t xml:space="preserve"> </w:t>
      </w:r>
      <w:r w:rsidR="00BA4380" w:rsidRPr="002719EE">
        <w:rPr>
          <w:rFonts w:cstheme="minorHAnsi"/>
          <w:b/>
          <w:bCs/>
          <w:i/>
          <w:iCs/>
          <w:color w:val="00B0F0"/>
          <w:shd w:val="clear" w:color="auto" w:fill="FFFFFF"/>
        </w:rPr>
        <w:t>explain</w:t>
      </w:r>
      <w:r>
        <w:rPr>
          <w:rFonts w:cstheme="minorHAnsi"/>
          <w:b/>
          <w:bCs/>
          <w:i/>
          <w:iCs/>
          <w:color w:val="00B0F0"/>
          <w:shd w:val="clear" w:color="auto" w:fill="FFFFFF"/>
        </w:rPr>
        <w:t>ing</w:t>
      </w:r>
      <w:r w:rsidR="00BA4380" w:rsidRPr="002719EE">
        <w:rPr>
          <w:rFonts w:cstheme="minorHAnsi"/>
          <w:b/>
          <w:bCs/>
          <w:i/>
          <w:iCs/>
          <w:color w:val="00B0F0"/>
          <w:shd w:val="clear" w:color="auto" w:fill="FFFFFF"/>
        </w:rPr>
        <w:t xml:space="preserve"> </w:t>
      </w:r>
      <w:r w:rsidR="00BA17AF" w:rsidRPr="002719EE">
        <w:rPr>
          <w:rFonts w:cstheme="minorHAnsi"/>
          <w:b/>
          <w:bCs/>
          <w:i/>
          <w:iCs/>
          <w:color w:val="00B0F0"/>
          <w:shd w:val="clear" w:color="auto" w:fill="FFFFFF"/>
        </w:rPr>
        <w:t>differences in</w:t>
      </w:r>
      <w:r w:rsidR="006D52C6" w:rsidRPr="002719EE">
        <w:rPr>
          <w:rFonts w:cstheme="minorHAnsi"/>
          <w:b/>
          <w:bCs/>
          <w:i/>
          <w:iCs/>
          <w:color w:val="00B0F0"/>
          <w:shd w:val="clear" w:color="auto" w:fill="FFFFFF"/>
        </w:rPr>
        <w:t xml:space="preserve"> antimicrobial </w:t>
      </w:r>
      <w:r w:rsidR="0050311E" w:rsidRPr="002719EE">
        <w:rPr>
          <w:rFonts w:cstheme="minorHAnsi"/>
          <w:b/>
          <w:bCs/>
          <w:i/>
          <w:iCs/>
          <w:color w:val="00B0F0"/>
          <w:shd w:val="clear" w:color="auto" w:fill="FFFFFF"/>
        </w:rPr>
        <w:t>susceptibility</w:t>
      </w:r>
      <w:r w:rsidR="00557502">
        <w:rPr>
          <w:rFonts w:cstheme="minorHAnsi"/>
          <w:b/>
          <w:bCs/>
          <w:i/>
          <w:iCs/>
          <w:color w:val="00B0F0"/>
          <w:shd w:val="clear" w:color="auto" w:fill="FFFFFF"/>
        </w:rPr>
        <w:t xml:space="preserve"> of staphylococci</w:t>
      </w:r>
    </w:p>
    <w:p w14:paraId="41656745" w14:textId="604D02A6" w:rsidR="0050311E" w:rsidRDefault="0050311E"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Most (all) studies didn’t speciate CNS</w:t>
      </w:r>
    </w:p>
    <w:p w14:paraId="2E65F7DA" w14:textId="77777777" w:rsidR="00176EBB" w:rsidRDefault="00176EBB" w:rsidP="00176EBB">
      <w:pPr>
        <w:pStyle w:val="ListParagraph"/>
        <w:ind w:left="360"/>
        <w:rPr>
          <w:rFonts w:cstheme="minorHAnsi"/>
          <w:b/>
          <w:bCs/>
          <w:i/>
          <w:iCs/>
          <w:color w:val="212121"/>
          <w:shd w:val="clear" w:color="auto" w:fill="FFFFFF"/>
        </w:rPr>
      </w:pPr>
    </w:p>
    <w:p w14:paraId="117EF600" w14:textId="48D5E06A" w:rsidR="00405209" w:rsidRDefault="00405209" w:rsidP="005B1789">
      <w:pPr>
        <w:pStyle w:val="ListParagraph"/>
        <w:numPr>
          <w:ilvl w:val="0"/>
          <w:numId w:val="6"/>
        </w:numPr>
        <w:rPr>
          <w:rFonts w:cstheme="minorHAnsi"/>
          <w:b/>
          <w:bCs/>
          <w:i/>
          <w:iCs/>
          <w:color w:val="212121"/>
          <w:shd w:val="clear" w:color="auto" w:fill="FFFFFF"/>
        </w:rPr>
      </w:pPr>
      <w:r w:rsidRPr="0050311E">
        <w:rPr>
          <w:rFonts w:cstheme="minorHAnsi"/>
          <w:b/>
          <w:bCs/>
          <w:i/>
          <w:iCs/>
          <w:color w:val="212121"/>
          <w:shd w:val="clear" w:color="auto" w:fill="FFFFFF"/>
        </w:rPr>
        <w:t xml:space="preserve">Different NASM species vary in </w:t>
      </w:r>
      <w:r>
        <w:rPr>
          <w:rFonts w:cstheme="minorHAnsi"/>
          <w:b/>
          <w:bCs/>
          <w:i/>
          <w:iCs/>
          <w:color w:val="212121"/>
          <w:shd w:val="clear" w:color="auto" w:fill="FFFFFF"/>
        </w:rPr>
        <w:t>AB susceptibility</w:t>
      </w:r>
    </w:p>
    <w:p w14:paraId="0C17D83F" w14:textId="6DB946A9" w:rsidR="00207629" w:rsidRPr="00C331E6" w:rsidRDefault="00FD7E05" w:rsidP="00FD7E05">
      <w:pPr>
        <w:ind w:firstLine="360"/>
        <w:rPr>
          <w:rFonts w:cstheme="minorHAnsi"/>
          <w:color w:val="212121"/>
          <w:shd w:val="clear" w:color="auto" w:fill="FFFFFF"/>
        </w:rPr>
      </w:pPr>
      <w:r>
        <w:rPr>
          <w:rFonts w:cstheme="minorHAnsi"/>
          <w:color w:val="212121"/>
          <w:shd w:val="clear" w:color="auto" w:fill="FFFFFF"/>
        </w:rPr>
        <w:t xml:space="preserve">Table XX summarizes </w:t>
      </w:r>
      <w:r w:rsidR="003B7182">
        <w:rPr>
          <w:rFonts w:cstheme="minorHAnsi"/>
          <w:color w:val="212121"/>
          <w:shd w:val="clear" w:color="auto" w:fill="FFFFFF"/>
        </w:rPr>
        <w:t xml:space="preserve">work describing the </w:t>
      </w:r>
      <w:r w:rsidRPr="00FD7E05">
        <w:rPr>
          <w:rFonts w:cstheme="minorHAnsi"/>
          <w:color w:val="212121"/>
          <w:shd w:val="clear" w:color="auto" w:fill="FFFFFF"/>
        </w:rPr>
        <w:t xml:space="preserve">species-specific antimicrobial susceptibility of staphylococci isolates from bovine </w:t>
      </w:r>
      <w:r w:rsidR="001C5271">
        <w:rPr>
          <w:rFonts w:cstheme="minorHAnsi"/>
          <w:color w:val="212121"/>
          <w:shd w:val="clear" w:color="auto" w:fill="FFFFFF"/>
        </w:rPr>
        <w:t>IMI</w:t>
      </w:r>
      <w:r w:rsidRPr="00FD7E05">
        <w:rPr>
          <w:rFonts w:cstheme="minorHAnsi"/>
          <w:color w:val="212121"/>
          <w:shd w:val="clear" w:color="auto" w:fill="FFFFFF"/>
        </w:rPr>
        <w:t xml:space="preserve">. </w:t>
      </w:r>
      <w:r w:rsidR="001805CF">
        <w:rPr>
          <w:rFonts w:cstheme="minorHAnsi"/>
          <w:color w:val="212121"/>
          <w:shd w:val="clear" w:color="auto" w:fill="FFFFFF"/>
        </w:rPr>
        <w:t>The 10 o</w:t>
      </w:r>
      <w:r w:rsidR="001805CF" w:rsidRPr="00FD7E05">
        <w:rPr>
          <w:rFonts w:cstheme="minorHAnsi"/>
          <w:color w:val="212121"/>
          <w:shd w:val="clear" w:color="auto" w:fill="FFFFFF"/>
        </w:rPr>
        <w:t xml:space="preserve">bservational studies </w:t>
      </w:r>
      <w:r w:rsidRPr="00FD7E05">
        <w:rPr>
          <w:rFonts w:cstheme="minorHAnsi"/>
          <w:color w:val="212121"/>
          <w:shd w:val="clear" w:color="auto" w:fill="FFFFFF"/>
        </w:rPr>
        <w:t xml:space="preserve">included describe phenotypic resistance profiles and </w:t>
      </w:r>
      <w:r w:rsidR="009920F8">
        <w:rPr>
          <w:rFonts w:cstheme="minorHAnsi"/>
          <w:color w:val="212121"/>
          <w:shd w:val="clear" w:color="auto" w:fill="FFFFFF"/>
        </w:rPr>
        <w:t xml:space="preserve">are limited to </w:t>
      </w:r>
      <w:r w:rsidR="003B7182">
        <w:rPr>
          <w:rFonts w:cstheme="minorHAnsi"/>
          <w:color w:val="212121"/>
          <w:shd w:val="clear" w:color="auto" w:fill="FFFFFF"/>
        </w:rPr>
        <w:t>work</w:t>
      </w:r>
      <w:r w:rsidR="009920F8">
        <w:rPr>
          <w:rFonts w:cstheme="minorHAnsi"/>
          <w:color w:val="212121"/>
          <w:shd w:val="clear" w:color="auto" w:fill="FFFFFF"/>
        </w:rPr>
        <w:t xml:space="preserve"> where </w:t>
      </w:r>
      <w:r w:rsidRPr="00FD7E05">
        <w:rPr>
          <w:rFonts w:cstheme="minorHAnsi"/>
          <w:color w:val="212121"/>
          <w:shd w:val="clear" w:color="auto" w:fill="FFFFFF"/>
        </w:rPr>
        <w:t xml:space="preserve">isolates were speciated using genotypic techniques or MALDI-TOF. </w:t>
      </w:r>
      <w:r w:rsidR="00C331E6">
        <w:rPr>
          <w:rFonts w:cstheme="minorHAnsi"/>
          <w:color w:val="212121"/>
          <w:shd w:val="clear" w:color="auto" w:fill="FFFFFF"/>
        </w:rPr>
        <w:t xml:space="preserve">Overall, </w:t>
      </w:r>
      <w:r w:rsidR="002A43D3">
        <w:rPr>
          <w:rFonts w:cstheme="minorHAnsi"/>
          <w:color w:val="212121"/>
          <w:shd w:val="clear" w:color="auto" w:fill="FFFFFF"/>
        </w:rPr>
        <w:t xml:space="preserve">resistance to </w:t>
      </w:r>
      <w:r w:rsidR="00377DEA">
        <w:rPr>
          <w:rFonts w:cstheme="minorHAnsi"/>
          <w:color w:val="212121"/>
          <w:shd w:val="clear" w:color="auto" w:fill="FFFFFF"/>
        </w:rPr>
        <w:t xml:space="preserve">β-lactam </w:t>
      </w:r>
      <w:r w:rsidR="002A43D3">
        <w:rPr>
          <w:rFonts w:cstheme="minorHAnsi"/>
          <w:color w:val="212121"/>
          <w:shd w:val="clear" w:color="auto" w:fill="FFFFFF"/>
        </w:rPr>
        <w:t xml:space="preserve">antibiotics </w:t>
      </w:r>
      <w:r w:rsidR="001D2308">
        <w:rPr>
          <w:rFonts w:cstheme="minorHAnsi"/>
          <w:color w:val="212121"/>
          <w:shd w:val="clear" w:color="auto" w:fill="FFFFFF"/>
        </w:rPr>
        <w:t xml:space="preserve">is the predominant type of </w:t>
      </w:r>
      <w:r w:rsidR="00164303">
        <w:rPr>
          <w:rFonts w:cstheme="minorHAnsi"/>
          <w:color w:val="212121"/>
          <w:shd w:val="clear" w:color="auto" w:fill="FFFFFF"/>
        </w:rPr>
        <w:t>AMR</w:t>
      </w:r>
      <w:r w:rsidR="001D2308">
        <w:rPr>
          <w:rFonts w:cstheme="minorHAnsi"/>
          <w:color w:val="212121"/>
          <w:shd w:val="clear" w:color="auto" w:fill="FFFFFF"/>
        </w:rPr>
        <w:t xml:space="preserve"> present in NASM as a group. </w:t>
      </w:r>
      <w:r w:rsidR="00892B7B">
        <w:rPr>
          <w:rFonts w:cstheme="minorHAnsi"/>
          <w:color w:val="212121"/>
          <w:shd w:val="clear" w:color="auto" w:fill="FFFFFF"/>
        </w:rPr>
        <w:t>The reported proportion</w:t>
      </w:r>
      <w:r w:rsidR="0013086D">
        <w:rPr>
          <w:rFonts w:cstheme="minorHAnsi"/>
          <w:color w:val="212121"/>
          <w:shd w:val="clear" w:color="auto" w:fill="FFFFFF"/>
        </w:rPr>
        <w:t xml:space="preserve"> of</w:t>
      </w:r>
      <w:r w:rsidR="00892B7B">
        <w:rPr>
          <w:rFonts w:cstheme="minorHAnsi"/>
          <w:color w:val="212121"/>
          <w:shd w:val="clear" w:color="auto" w:fill="FFFFFF"/>
        </w:rPr>
        <w:t xml:space="preserve"> NASM isolates with</w:t>
      </w:r>
      <w:r w:rsidR="0013086D">
        <w:rPr>
          <w:rFonts w:cstheme="minorHAnsi"/>
          <w:color w:val="212121"/>
          <w:shd w:val="clear" w:color="auto" w:fill="FFFFFF"/>
        </w:rPr>
        <w:t xml:space="preserve"> β-lactamase resistanc</w:t>
      </w:r>
      <w:r w:rsidR="00892B7B">
        <w:rPr>
          <w:rFonts w:cstheme="minorHAnsi"/>
          <w:color w:val="212121"/>
          <w:shd w:val="clear" w:color="auto" w:fill="FFFFFF"/>
        </w:rPr>
        <w:t xml:space="preserve">e </w:t>
      </w:r>
      <w:r w:rsidR="0013086D">
        <w:rPr>
          <w:rFonts w:cstheme="minorHAnsi"/>
          <w:color w:val="212121"/>
          <w:shd w:val="clear" w:color="auto" w:fill="FFFFFF"/>
        </w:rPr>
        <w:t xml:space="preserve">can be </w:t>
      </w:r>
      <w:r w:rsidR="00892B7B">
        <w:rPr>
          <w:rFonts w:cstheme="minorHAnsi"/>
          <w:color w:val="212121"/>
          <w:shd w:val="clear" w:color="auto" w:fill="FFFFFF"/>
        </w:rPr>
        <w:t>fairly high</w:t>
      </w:r>
      <w:r w:rsidR="007501B0">
        <w:rPr>
          <w:rFonts w:cstheme="minorHAnsi"/>
          <w:color w:val="212121"/>
          <w:shd w:val="clear" w:color="auto" w:fill="FFFFFF"/>
        </w:rPr>
        <w:t xml:space="preserve">, </w:t>
      </w:r>
      <w:r w:rsidR="008F233A">
        <w:rPr>
          <w:rFonts w:cstheme="minorHAnsi"/>
          <w:color w:val="212121"/>
          <w:shd w:val="clear" w:color="auto" w:fill="FFFFFF"/>
        </w:rPr>
        <w:t xml:space="preserve">with 51.6% </w:t>
      </w:r>
      <w:r w:rsidR="00182C58">
        <w:rPr>
          <w:rFonts w:cstheme="minorHAnsi"/>
          <w:color w:val="212121"/>
          <w:shd w:val="clear" w:color="auto" w:fill="FFFFFF"/>
        </w:rPr>
        <w:t xml:space="preserve">phenotypically resistant to penicillin </w:t>
      </w:r>
      <w:r w:rsidR="006C196E">
        <w:rPr>
          <w:rFonts w:cstheme="minorHAnsi"/>
          <w:color w:val="212121"/>
          <w:shd w:val="clear" w:color="auto" w:fill="FFFFFF"/>
        </w:rPr>
        <w:t xml:space="preserve">in </w:t>
      </w:r>
      <w:r w:rsidR="008F233A">
        <w:rPr>
          <w:rFonts w:cstheme="minorHAnsi"/>
          <w:color w:val="212121"/>
          <w:shd w:val="clear" w:color="auto" w:fill="FFFFFF"/>
        </w:rPr>
        <w:t>Argentin</w:t>
      </w:r>
      <w:r w:rsidR="00BC07DC">
        <w:rPr>
          <w:rFonts w:cstheme="minorHAnsi"/>
          <w:color w:val="212121"/>
          <w:shd w:val="clear" w:color="auto" w:fill="FFFFFF"/>
        </w:rPr>
        <w:t>a</w:t>
      </w:r>
      <w:r w:rsidR="008F233A">
        <w:rPr>
          <w:rFonts w:cstheme="minorHAnsi"/>
          <w:color w:val="212121"/>
          <w:shd w:val="clear" w:color="auto" w:fill="FFFFFF"/>
        </w:rPr>
        <w:t xml:space="preserve"> </w: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 </w:instrTex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DATA </w:instrText>
      </w:r>
      <w:r w:rsidR="000D54EA">
        <w:rPr>
          <w:rFonts w:cstheme="minorHAnsi"/>
          <w:color w:val="212121"/>
          <w:shd w:val="clear" w:color="auto" w:fill="FFFFFF"/>
        </w:rPr>
      </w:r>
      <w:r w:rsidR="000D54EA">
        <w:rPr>
          <w:rFonts w:cstheme="minorHAnsi"/>
          <w:color w:val="212121"/>
          <w:shd w:val="clear" w:color="auto" w:fill="FFFFFF"/>
        </w:rPr>
        <w:fldChar w:fldCharType="end"/>
      </w:r>
      <w:r w:rsidR="000D54EA">
        <w:rPr>
          <w:rFonts w:cstheme="minorHAnsi"/>
          <w:color w:val="212121"/>
          <w:shd w:val="clear" w:color="auto" w:fill="FFFFFF"/>
        </w:rPr>
      </w:r>
      <w:r w:rsidR="000D54EA">
        <w:rPr>
          <w:rFonts w:cstheme="minorHAnsi"/>
          <w:color w:val="212121"/>
          <w:shd w:val="clear" w:color="auto" w:fill="FFFFFF"/>
        </w:rPr>
        <w:fldChar w:fldCharType="separate"/>
      </w:r>
      <w:r w:rsidR="000D54EA">
        <w:rPr>
          <w:rFonts w:cstheme="minorHAnsi"/>
          <w:noProof/>
          <w:color w:val="212121"/>
          <w:shd w:val="clear" w:color="auto" w:fill="FFFFFF"/>
        </w:rPr>
        <w:t>(Raspanti et al., 2016)</w:t>
      </w:r>
      <w:r w:rsidR="000D54EA">
        <w:rPr>
          <w:rFonts w:cstheme="minorHAnsi"/>
          <w:color w:val="212121"/>
          <w:shd w:val="clear" w:color="auto" w:fill="FFFFFF"/>
        </w:rPr>
        <w:fldChar w:fldCharType="end"/>
      </w:r>
      <w:r w:rsidR="006C196E">
        <w:rPr>
          <w:rFonts w:cstheme="minorHAnsi"/>
          <w:color w:val="212121"/>
          <w:shd w:val="clear" w:color="auto" w:fill="FFFFFF"/>
        </w:rPr>
        <w:t>,</w:t>
      </w:r>
      <w:r w:rsidR="00182C58">
        <w:rPr>
          <w:rFonts w:cstheme="minorHAnsi"/>
          <w:color w:val="212121"/>
          <w:shd w:val="clear" w:color="auto" w:fill="FFFFFF"/>
        </w:rPr>
        <w:t xml:space="preserve"> </w:t>
      </w:r>
      <w:r w:rsidR="006C196E">
        <w:rPr>
          <w:rFonts w:cstheme="minorHAnsi"/>
          <w:color w:val="212121"/>
          <w:shd w:val="clear" w:color="auto" w:fill="FFFFFF"/>
        </w:rPr>
        <w:t xml:space="preserve">63% phenotypically resistant to penicillin in </w:t>
      </w:r>
      <w:r w:rsidR="00BC07DC">
        <w:rPr>
          <w:rFonts w:cstheme="minorHAnsi"/>
          <w:color w:val="212121"/>
          <w:shd w:val="clear" w:color="auto" w:fill="FFFFFF"/>
        </w:rPr>
        <w:t xml:space="preserve">South Africa </w: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 </w:instrTex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DATA </w:instrText>
      </w:r>
      <w:r w:rsidR="00FA1078">
        <w:rPr>
          <w:rFonts w:cstheme="minorHAnsi"/>
          <w:color w:val="212121"/>
          <w:shd w:val="clear" w:color="auto" w:fill="FFFFFF"/>
        </w:rPr>
      </w:r>
      <w:r w:rsidR="00FA1078">
        <w:rPr>
          <w:rFonts w:cstheme="minorHAnsi"/>
          <w:color w:val="212121"/>
          <w:shd w:val="clear" w:color="auto" w:fill="FFFFFF"/>
        </w:rPr>
        <w:fldChar w:fldCharType="end"/>
      </w:r>
      <w:r w:rsidR="00FA1078">
        <w:rPr>
          <w:rFonts w:cstheme="minorHAnsi"/>
          <w:color w:val="212121"/>
          <w:shd w:val="clear" w:color="auto" w:fill="FFFFFF"/>
        </w:rPr>
      </w:r>
      <w:r w:rsidR="00FA1078">
        <w:rPr>
          <w:rFonts w:cstheme="minorHAnsi"/>
          <w:color w:val="212121"/>
          <w:shd w:val="clear" w:color="auto" w:fill="FFFFFF"/>
        </w:rPr>
        <w:fldChar w:fldCharType="separate"/>
      </w:r>
      <w:r w:rsidR="00FA1078">
        <w:rPr>
          <w:rFonts w:cstheme="minorHAnsi"/>
          <w:noProof/>
          <w:color w:val="212121"/>
          <w:shd w:val="clear" w:color="auto" w:fill="FFFFFF"/>
        </w:rPr>
        <w:t>(Phophi et al., 2019)</w:t>
      </w:r>
      <w:r w:rsidR="00FA1078">
        <w:rPr>
          <w:rFonts w:cstheme="minorHAnsi"/>
          <w:color w:val="212121"/>
          <w:shd w:val="clear" w:color="auto" w:fill="FFFFFF"/>
        </w:rPr>
        <w:fldChar w:fldCharType="end"/>
      </w:r>
      <w:r w:rsidR="00BC07DC">
        <w:rPr>
          <w:rFonts w:cstheme="minorHAnsi"/>
          <w:color w:val="212121"/>
          <w:shd w:val="clear" w:color="auto" w:fill="FFFFFF"/>
        </w:rPr>
        <w:t xml:space="preserve">, </w:t>
      </w:r>
      <w:r w:rsidR="00182C58">
        <w:rPr>
          <w:rFonts w:cstheme="minorHAnsi"/>
          <w:color w:val="212121"/>
          <w:shd w:val="clear" w:color="auto" w:fill="FFFFFF"/>
        </w:rPr>
        <w:t>an</w:t>
      </w:r>
      <w:r w:rsidR="000D54EA">
        <w:rPr>
          <w:rFonts w:cstheme="minorHAnsi"/>
          <w:color w:val="212121"/>
          <w:shd w:val="clear" w:color="auto" w:fill="FFFFFF"/>
        </w:rPr>
        <w:t>d</w:t>
      </w:r>
      <w:r w:rsidR="00182C58">
        <w:rPr>
          <w:rFonts w:cstheme="minorHAnsi"/>
          <w:color w:val="212121"/>
          <w:shd w:val="clear" w:color="auto" w:fill="FFFFFF"/>
        </w:rPr>
        <w:t xml:space="preserve"> 80% of CNS isolates positive for the </w:t>
      </w:r>
      <w:r w:rsidR="00182C58">
        <w:rPr>
          <w:rFonts w:cstheme="minorHAnsi"/>
          <w:i/>
          <w:iCs/>
          <w:color w:val="212121"/>
          <w:shd w:val="clear" w:color="auto" w:fill="FFFFFF"/>
        </w:rPr>
        <w:t xml:space="preserve">blaZ </w:t>
      </w:r>
      <w:r w:rsidR="00182C58">
        <w:rPr>
          <w:rFonts w:cstheme="minorHAnsi"/>
          <w:color w:val="212121"/>
          <w:shd w:val="clear" w:color="auto" w:fill="FFFFFF"/>
        </w:rPr>
        <w:lastRenderedPageBreak/>
        <w:t>gene</w:t>
      </w:r>
      <w:r w:rsidR="000D54EA">
        <w:rPr>
          <w:rFonts w:cstheme="minorHAnsi"/>
          <w:color w:val="212121"/>
          <w:shd w:val="clear" w:color="auto" w:fill="FFFFFF"/>
        </w:rPr>
        <w:t xml:space="preserve"> (encoding </w:t>
      </w:r>
      <w:r w:rsidR="0011566C">
        <w:rPr>
          <w:rFonts w:cstheme="minorHAnsi"/>
          <w:color w:val="212121"/>
          <w:shd w:val="clear" w:color="auto" w:fill="FFFFFF"/>
        </w:rPr>
        <w:t xml:space="preserve">the </w:t>
      </w:r>
      <w:r w:rsidR="0011566C" w:rsidRPr="0011566C">
        <w:rPr>
          <w:rFonts w:cstheme="minorHAnsi"/>
          <w:color w:val="212121"/>
          <w:shd w:val="clear" w:color="auto" w:fill="FFFFFF"/>
        </w:rPr>
        <w:t>production of a β-lactamase enzyme</w:t>
      </w:r>
      <w:r w:rsidR="0011566C">
        <w:rPr>
          <w:rFonts w:cstheme="minorHAnsi"/>
          <w:color w:val="212121"/>
          <w:shd w:val="clear" w:color="auto" w:fill="FFFFFF"/>
        </w:rPr>
        <w:t xml:space="preserve">) in a study from the Netherlands </w:t>
      </w:r>
      <w:r w:rsidR="0011566C">
        <w:rPr>
          <w:rFonts w:cstheme="minorHAnsi"/>
          <w:color w:val="212121"/>
          <w:shd w:val="clear" w:color="auto" w:fill="FFFFFF"/>
        </w:rPr>
        <w:fldChar w:fldCharType="begin"/>
      </w:r>
      <w:r w:rsidR="0011566C">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11566C">
        <w:rPr>
          <w:rFonts w:cstheme="minorHAnsi"/>
          <w:color w:val="212121"/>
          <w:shd w:val="clear" w:color="auto" w:fill="FFFFFF"/>
        </w:rPr>
        <w:fldChar w:fldCharType="separate"/>
      </w:r>
      <w:r w:rsidR="0011566C">
        <w:rPr>
          <w:rFonts w:cstheme="minorHAnsi"/>
          <w:noProof/>
          <w:color w:val="212121"/>
          <w:shd w:val="clear" w:color="auto" w:fill="FFFFFF"/>
        </w:rPr>
        <w:t>(Sampimon, 2009)</w:t>
      </w:r>
      <w:r w:rsidR="0011566C">
        <w:rPr>
          <w:rFonts w:cstheme="minorHAnsi"/>
          <w:color w:val="212121"/>
          <w:shd w:val="clear" w:color="auto" w:fill="FFFFFF"/>
        </w:rPr>
        <w:fldChar w:fldCharType="end"/>
      </w:r>
      <w:r w:rsidR="0011566C">
        <w:rPr>
          <w:rFonts w:cstheme="minorHAnsi"/>
          <w:color w:val="212121"/>
          <w:shd w:val="clear" w:color="auto" w:fill="FFFFFF"/>
        </w:rPr>
        <w:t>.</w:t>
      </w:r>
      <w:r w:rsidR="00182C58">
        <w:rPr>
          <w:rFonts w:cstheme="minorHAnsi"/>
          <w:color w:val="212121"/>
          <w:shd w:val="clear" w:color="auto" w:fill="FFFFFF"/>
        </w:rPr>
        <w:t xml:space="preserve"> </w:t>
      </w:r>
      <w:r w:rsidR="00FA1078">
        <w:rPr>
          <w:rFonts w:cstheme="minorHAnsi"/>
          <w:color w:val="212121"/>
          <w:shd w:val="clear" w:color="auto" w:fill="FFFFFF"/>
        </w:rPr>
        <w:t xml:space="preserve">Proportion of </w:t>
      </w:r>
      <w:r w:rsidR="009C2CD6">
        <w:rPr>
          <w:rFonts w:cstheme="minorHAnsi"/>
          <w:color w:val="212121"/>
          <w:shd w:val="clear" w:color="auto" w:fill="FFFFFF"/>
        </w:rPr>
        <w:t xml:space="preserve">phenotypically </w:t>
      </w:r>
      <w:r w:rsidR="00FA1078">
        <w:rPr>
          <w:rFonts w:cstheme="minorHAnsi"/>
          <w:color w:val="212121"/>
          <w:shd w:val="clear" w:color="auto" w:fill="FFFFFF"/>
        </w:rPr>
        <w:t>penicillin-resistant NASM seems to vary</w:t>
      </w:r>
      <w:r w:rsidR="00BD212A">
        <w:rPr>
          <w:rFonts w:cstheme="minorHAnsi"/>
          <w:color w:val="212121"/>
          <w:shd w:val="clear" w:color="auto" w:fill="FFFFFF"/>
        </w:rPr>
        <w:t xml:space="preserve"> geographically, </w:t>
      </w:r>
      <w:r w:rsidR="00650F3A">
        <w:rPr>
          <w:rFonts w:cstheme="minorHAnsi"/>
          <w:color w:val="212121"/>
          <w:shd w:val="clear" w:color="auto" w:fill="FFFFFF"/>
        </w:rPr>
        <w:t xml:space="preserve">with Nordic countries reporting </w:t>
      </w:r>
      <w:r w:rsidR="009C2CD6">
        <w:rPr>
          <w:rFonts w:cstheme="minorHAnsi"/>
          <w:color w:val="212121"/>
          <w:shd w:val="clear" w:color="auto" w:fill="FFFFFF"/>
        </w:rPr>
        <w:t xml:space="preserve">34%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Nyman et al., 2018)</w:t>
      </w:r>
      <w:r w:rsidR="009C2CD6">
        <w:rPr>
          <w:rFonts w:cstheme="minorHAnsi"/>
          <w:color w:val="212121"/>
          <w:shd w:val="clear" w:color="auto" w:fill="FFFFFF"/>
        </w:rPr>
        <w:fldChar w:fldCharType="end"/>
      </w:r>
      <w:r w:rsidR="00E5627B">
        <w:rPr>
          <w:rFonts w:cstheme="minorHAnsi"/>
          <w:color w:val="212121"/>
          <w:shd w:val="clear" w:color="auto" w:fill="FFFFFF"/>
        </w:rPr>
        <w:t>,</w:t>
      </w:r>
      <w:r w:rsidR="009C2CD6">
        <w:rPr>
          <w:rFonts w:cstheme="minorHAnsi"/>
          <w:color w:val="212121"/>
          <w:shd w:val="clear" w:color="auto" w:fill="FFFFFF"/>
        </w:rPr>
        <w:t xml:space="preserve"> 23%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Fergestad et al., 2021)</w:t>
      </w:r>
      <w:r w:rsidR="009C2CD6">
        <w:rPr>
          <w:rFonts w:cstheme="minorHAnsi"/>
          <w:color w:val="212121"/>
          <w:shd w:val="clear" w:color="auto" w:fill="FFFFFF"/>
        </w:rPr>
        <w:fldChar w:fldCharType="end"/>
      </w:r>
      <w:r w:rsidR="009C2CD6">
        <w:rPr>
          <w:rFonts w:cstheme="minorHAnsi"/>
          <w:color w:val="212121"/>
          <w:shd w:val="clear" w:color="auto" w:fill="FFFFFF"/>
        </w:rPr>
        <w:t xml:space="preserve">, </w:t>
      </w:r>
      <w:r w:rsidR="00444E08">
        <w:rPr>
          <w:rFonts w:cstheme="minorHAnsi"/>
          <w:color w:val="212121"/>
          <w:shd w:val="clear" w:color="auto" w:fill="FFFFFF"/>
        </w:rPr>
        <w:t xml:space="preserve">and 29% </w:t>
      </w:r>
      <w:r w:rsidR="00444E08">
        <w:rPr>
          <w:rFonts w:cstheme="minorHAnsi"/>
          <w:color w:val="212121"/>
          <w:shd w:val="clear" w:color="auto" w:fill="FFFFFF"/>
        </w:rPr>
        <w:fldChar w:fldCharType="begin"/>
      </w:r>
      <w:r w:rsidR="00444E08">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444E08">
        <w:rPr>
          <w:rFonts w:cstheme="minorHAnsi"/>
          <w:color w:val="212121"/>
          <w:shd w:val="clear" w:color="auto" w:fill="FFFFFF"/>
        </w:rPr>
        <w:fldChar w:fldCharType="separate"/>
      </w:r>
      <w:r w:rsidR="00444E08">
        <w:rPr>
          <w:rFonts w:cstheme="minorHAnsi"/>
          <w:noProof/>
          <w:color w:val="212121"/>
          <w:shd w:val="clear" w:color="auto" w:fill="FFFFFF"/>
        </w:rPr>
        <w:t>(Persson Waller et al., 2011)</w:t>
      </w:r>
      <w:r w:rsidR="00444E08">
        <w:rPr>
          <w:rFonts w:cstheme="minorHAnsi"/>
          <w:color w:val="212121"/>
          <w:shd w:val="clear" w:color="auto" w:fill="FFFFFF"/>
        </w:rPr>
        <w:fldChar w:fldCharType="end"/>
      </w:r>
      <w:r w:rsidR="003A7D74">
        <w:rPr>
          <w:rFonts w:cstheme="minorHAnsi"/>
          <w:color w:val="212121"/>
          <w:shd w:val="clear" w:color="auto" w:fill="FFFFFF"/>
        </w:rPr>
        <w:t xml:space="preserve">, while a Korean study </w:t>
      </w:r>
      <w:r w:rsidR="00E5627B">
        <w:rPr>
          <w:rFonts w:cstheme="minorHAnsi"/>
          <w:color w:val="212121"/>
          <w:shd w:val="clear" w:color="auto" w:fill="FFFFFF"/>
        </w:rPr>
        <w:t>found</w:t>
      </w:r>
      <w:r w:rsidR="008731FF">
        <w:rPr>
          <w:rFonts w:cstheme="minorHAnsi"/>
          <w:color w:val="212121"/>
          <w:shd w:val="clear" w:color="auto" w:fill="FFFFFF"/>
        </w:rPr>
        <w:t xml:space="preserve"> 14% of NASM isolates were resistant to penicillin </w: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 </w:instrTex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DATA </w:instrText>
      </w:r>
      <w:r w:rsidR="008731FF">
        <w:rPr>
          <w:rFonts w:cstheme="minorHAnsi"/>
          <w:color w:val="212121"/>
          <w:shd w:val="clear" w:color="auto" w:fill="FFFFFF"/>
        </w:rPr>
      </w:r>
      <w:r w:rsidR="008731FF">
        <w:rPr>
          <w:rFonts w:cstheme="minorHAnsi"/>
          <w:color w:val="212121"/>
          <w:shd w:val="clear" w:color="auto" w:fill="FFFFFF"/>
        </w:rPr>
        <w:fldChar w:fldCharType="end"/>
      </w:r>
      <w:r w:rsidR="008731FF">
        <w:rPr>
          <w:rFonts w:cstheme="minorHAnsi"/>
          <w:color w:val="212121"/>
          <w:shd w:val="clear" w:color="auto" w:fill="FFFFFF"/>
        </w:rPr>
      </w:r>
      <w:r w:rsidR="008731FF">
        <w:rPr>
          <w:rFonts w:cstheme="minorHAnsi"/>
          <w:color w:val="212121"/>
          <w:shd w:val="clear" w:color="auto" w:fill="FFFFFF"/>
        </w:rPr>
        <w:fldChar w:fldCharType="separate"/>
      </w:r>
      <w:r w:rsidR="008731FF">
        <w:rPr>
          <w:rFonts w:cstheme="minorHAnsi"/>
          <w:noProof/>
          <w:color w:val="212121"/>
          <w:shd w:val="clear" w:color="auto" w:fill="FFFFFF"/>
        </w:rPr>
        <w:t>(Kim et al., 2019)</w:t>
      </w:r>
      <w:r w:rsidR="008731FF">
        <w:rPr>
          <w:rFonts w:cstheme="minorHAnsi"/>
          <w:color w:val="212121"/>
          <w:shd w:val="clear" w:color="auto" w:fill="FFFFFF"/>
        </w:rPr>
        <w:fldChar w:fldCharType="end"/>
      </w:r>
      <w:r w:rsidR="00884379">
        <w:rPr>
          <w:rFonts w:cstheme="minorHAnsi"/>
          <w:color w:val="212121"/>
          <w:shd w:val="clear" w:color="auto" w:fill="FFFFFF"/>
        </w:rPr>
        <w:t xml:space="preserve"> and </w: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 </w:instrTex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DATA </w:instrText>
      </w:r>
      <w:r w:rsidR="005A43B8">
        <w:rPr>
          <w:rFonts w:cstheme="minorHAnsi"/>
          <w:color w:val="212121"/>
          <w:shd w:val="clear" w:color="auto" w:fill="FFFFFF"/>
        </w:rPr>
      </w:r>
      <w:r w:rsidR="005A43B8">
        <w:rPr>
          <w:rFonts w:cstheme="minorHAnsi"/>
          <w:color w:val="212121"/>
          <w:shd w:val="clear" w:color="auto" w:fill="FFFFFF"/>
        </w:rPr>
        <w:fldChar w:fldCharType="end"/>
      </w:r>
      <w:r w:rsidR="005A43B8">
        <w:rPr>
          <w:rFonts w:cstheme="minorHAnsi"/>
          <w:color w:val="212121"/>
          <w:shd w:val="clear" w:color="auto" w:fill="FFFFFF"/>
        </w:rPr>
      </w:r>
      <w:r w:rsidR="005A43B8">
        <w:rPr>
          <w:rFonts w:cstheme="minorHAnsi"/>
          <w:color w:val="212121"/>
          <w:shd w:val="clear" w:color="auto" w:fill="FFFFFF"/>
        </w:rPr>
        <w:fldChar w:fldCharType="separate"/>
      </w:r>
      <w:r w:rsidR="005A43B8">
        <w:rPr>
          <w:rFonts w:cstheme="minorHAnsi"/>
          <w:noProof/>
          <w:color w:val="212121"/>
          <w:shd w:val="clear" w:color="auto" w:fill="FFFFFF"/>
        </w:rPr>
        <w:t>Nobrega et al. (2018)</w:t>
      </w:r>
      <w:r w:rsidR="005A43B8">
        <w:rPr>
          <w:rFonts w:cstheme="minorHAnsi"/>
          <w:color w:val="212121"/>
          <w:shd w:val="clear" w:color="auto" w:fill="FFFFFF"/>
        </w:rPr>
        <w:fldChar w:fldCharType="end"/>
      </w:r>
      <w:r w:rsidR="005A43B8">
        <w:rPr>
          <w:rFonts w:cstheme="minorHAnsi"/>
          <w:color w:val="212121"/>
          <w:shd w:val="clear" w:color="auto" w:fill="FFFFFF"/>
        </w:rPr>
        <w:t xml:space="preserve"> </w:t>
      </w:r>
      <w:r w:rsidR="00884379">
        <w:rPr>
          <w:rFonts w:cstheme="minorHAnsi"/>
          <w:color w:val="212121"/>
          <w:shd w:val="clear" w:color="auto" w:fill="FFFFFF"/>
        </w:rPr>
        <w:t>report a prevalence of 1</w:t>
      </w:r>
      <w:r w:rsidR="005A43B8">
        <w:rPr>
          <w:rFonts w:cstheme="minorHAnsi"/>
          <w:color w:val="212121"/>
          <w:shd w:val="clear" w:color="auto" w:fill="FFFFFF"/>
        </w:rPr>
        <w:t>0% in Canad</w:t>
      </w:r>
      <w:r w:rsidR="006B3AF3">
        <w:rPr>
          <w:rFonts w:cstheme="minorHAnsi"/>
          <w:color w:val="212121"/>
          <w:shd w:val="clear" w:color="auto" w:fill="FFFFFF"/>
        </w:rPr>
        <w:t>a</w:t>
      </w:r>
      <w:r w:rsidR="005A43B8">
        <w:rPr>
          <w:rFonts w:cstheme="minorHAnsi"/>
          <w:color w:val="212121"/>
          <w:shd w:val="clear" w:color="auto" w:fill="FFFFFF"/>
        </w:rPr>
        <w:t>.</w:t>
      </w:r>
      <w:r w:rsidR="008C11C3">
        <w:rPr>
          <w:rFonts w:cstheme="minorHAnsi"/>
          <w:color w:val="212121"/>
          <w:shd w:val="clear" w:color="auto" w:fill="FFFFFF"/>
        </w:rPr>
        <w:t xml:space="preserve"> </w:t>
      </w:r>
      <w:r w:rsidR="00900C3D">
        <w:rPr>
          <w:rFonts w:cstheme="minorHAnsi"/>
          <w:color w:val="212121"/>
          <w:shd w:val="clear" w:color="auto" w:fill="FFFFFF"/>
        </w:rPr>
        <w:t>β-lactam antibiotics</w:t>
      </w:r>
      <w:r w:rsidR="00900C3D" w:rsidRPr="00900C3D">
        <w:rPr>
          <w:rFonts w:cstheme="minorHAnsi"/>
          <w:color w:val="212121"/>
          <w:shd w:val="clear" w:color="auto" w:fill="FFFFFF"/>
        </w:rPr>
        <w:t xml:space="preserve"> </w:t>
      </w:r>
      <w:r w:rsidR="00F763FF" w:rsidRPr="00900C3D">
        <w:rPr>
          <w:rFonts w:cstheme="minorHAnsi"/>
          <w:color w:val="212121"/>
          <w:shd w:val="clear" w:color="auto" w:fill="FFFFFF"/>
        </w:rPr>
        <w:t>are</w:t>
      </w:r>
      <w:r w:rsidR="00F763FF">
        <w:rPr>
          <w:rFonts w:cstheme="minorHAnsi"/>
          <w:color w:val="212121"/>
          <w:shd w:val="clear" w:color="auto" w:fill="FFFFFF"/>
        </w:rPr>
        <w:t xml:space="preserve"> among the few </w:t>
      </w:r>
      <w:r w:rsidR="00BB6C8E">
        <w:rPr>
          <w:rFonts w:cstheme="minorHAnsi"/>
          <w:color w:val="212121"/>
          <w:shd w:val="clear" w:color="auto" w:fill="FFFFFF"/>
        </w:rPr>
        <w:t>choices</w:t>
      </w:r>
      <w:r w:rsidR="00F763FF" w:rsidRPr="00900C3D">
        <w:rPr>
          <w:rFonts w:cstheme="minorHAnsi"/>
          <w:color w:val="212121"/>
          <w:shd w:val="clear" w:color="auto" w:fill="FFFFFF"/>
        </w:rPr>
        <w:t xml:space="preserve"> </w:t>
      </w:r>
      <w:r w:rsidR="00F763FF">
        <w:rPr>
          <w:rFonts w:cstheme="minorHAnsi"/>
          <w:color w:val="212121"/>
          <w:shd w:val="clear" w:color="auto" w:fill="FFFFFF"/>
        </w:rPr>
        <w:t>for</w:t>
      </w:r>
      <w:r w:rsidR="00F763FF" w:rsidRPr="00900C3D">
        <w:rPr>
          <w:rFonts w:cstheme="minorHAnsi"/>
          <w:color w:val="212121"/>
          <w:shd w:val="clear" w:color="auto" w:fill="FFFFFF"/>
        </w:rPr>
        <w:t xml:space="preserve"> treat</w:t>
      </w:r>
      <w:r w:rsidR="00F763FF">
        <w:rPr>
          <w:rFonts w:cstheme="minorHAnsi"/>
          <w:color w:val="212121"/>
          <w:shd w:val="clear" w:color="auto" w:fill="FFFFFF"/>
        </w:rPr>
        <w:t>ing</w:t>
      </w:r>
      <w:r w:rsidR="00F763FF" w:rsidRPr="00900C3D">
        <w:rPr>
          <w:rFonts w:cstheme="minorHAnsi"/>
          <w:color w:val="212121"/>
          <w:shd w:val="clear" w:color="auto" w:fill="FFFFFF"/>
        </w:rPr>
        <w:t xml:space="preserve"> mastitis in </w:t>
      </w:r>
      <w:r w:rsidR="00F763FF">
        <w:rPr>
          <w:rFonts w:cstheme="minorHAnsi"/>
          <w:color w:val="212121"/>
          <w:shd w:val="clear" w:color="auto" w:fill="FFFFFF"/>
        </w:rPr>
        <w:t xml:space="preserve">the </w:t>
      </w:r>
      <w:r w:rsidR="00F763FF" w:rsidRPr="00900C3D">
        <w:rPr>
          <w:rFonts w:cstheme="minorHAnsi"/>
          <w:color w:val="212121"/>
          <w:shd w:val="clear" w:color="auto" w:fill="FFFFFF"/>
        </w:rPr>
        <w:t>US</w:t>
      </w:r>
      <w:r w:rsidR="00BB6C8E">
        <w:rPr>
          <w:rFonts w:cstheme="minorHAnsi"/>
          <w:color w:val="212121"/>
          <w:shd w:val="clear" w:color="auto" w:fill="FFFFFF"/>
        </w:rPr>
        <w:t xml:space="preserve">, with first- and third-generation cephalosporins being the </w:t>
      </w:r>
      <w:r w:rsidR="009F4AD6">
        <w:rPr>
          <w:rFonts w:cstheme="minorHAnsi"/>
          <w:color w:val="212121"/>
          <w:shd w:val="clear" w:color="auto" w:fill="FFFFFF"/>
        </w:rPr>
        <w:t>most commonly</w:t>
      </w:r>
      <w:r w:rsidR="007324FB">
        <w:rPr>
          <w:rFonts w:cstheme="minorHAnsi"/>
          <w:color w:val="212121"/>
          <w:shd w:val="clear" w:color="auto" w:fill="FFFFFF"/>
        </w:rPr>
        <w:t>-</w:t>
      </w:r>
      <w:r w:rsidR="009F4AD6">
        <w:rPr>
          <w:rFonts w:cstheme="minorHAnsi"/>
          <w:color w:val="212121"/>
          <w:shd w:val="clear" w:color="auto" w:fill="FFFFFF"/>
        </w:rPr>
        <w:t>used mastitis treatment</w:t>
      </w:r>
      <w:r w:rsidR="00BB6C8E">
        <w:rPr>
          <w:rFonts w:cstheme="minorHAnsi"/>
          <w:color w:val="212121"/>
          <w:shd w:val="clear" w:color="auto" w:fill="FFFFFF"/>
        </w:rPr>
        <w:t xml:space="preserve"> </w: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 </w:instrTex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DATA </w:instrText>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separate"/>
      </w:r>
      <w:r w:rsidR="00BB6C8E" w:rsidRPr="00757406">
        <w:rPr>
          <w:rFonts w:cstheme="minorHAnsi"/>
          <w:noProof/>
          <w:color w:val="212121"/>
          <w:shd w:val="clear" w:color="auto" w:fill="FFFFFF"/>
        </w:rPr>
        <w:t>(USDA, 2016; de Campos et al., 2021)</w:t>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t>.</w:t>
      </w:r>
      <w:r w:rsidR="00027A99" w:rsidRPr="00757406">
        <w:rPr>
          <w:rFonts w:cstheme="minorHAnsi"/>
          <w:color w:val="212121"/>
          <w:shd w:val="clear" w:color="auto" w:fill="FFFFFF"/>
        </w:rPr>
        <w:t xml:space="preserve"> Moderate resistance </w:t>
      </w:r>
      <w:r w:rsidR="00E41C7C" w:rsidRPr="00757406">
        <w:rPr>
          <w:rFonts w:cstheme="minorHAnsi"/>
          <w:color w:val="212121"/>
          <w:shd w:val="clear" w:color="auto" w:fill="FFFFFF"/>
        </w:rPr>
        <w:t xml:space="preserve">has been observed in NASM </w:t>
      </w:r>
      <w:r w:rsidR="00466C6F" w:rsidRPr="00757406">
        <w:rPr>
          <w:rFonts w:cstheme="minorHAnsi"/>
          <w:color w:val="212121"/>
          <w:shd w:val="clear" w:color="auto" w:fill="FFFFFF"/>
        </w:rPr>
        <w:t xml:space="preserve">against tetracycline, </w:t>
      </w:r>
      <w:r w:rsidR="00027A99" w:rsidRPr="00757406">
        <w:rPr>
          <w:rFonts w:cstheme="minorHAnsi"/>
          <w:color w:val="212121"/>
          <w:shd w:val="clear" w:color="auto" w:fill="FFFFFF"/>
        </w:rPr>
        <w:t>another</w:t>
      </w:r>
      <w:r w:rsidR="00466C6F" w:rsidRPr="00757406">
        <w:rPr>
          <w:rFonts w:cstheme="minorHAnsi"/>
          <w:color w:val="212121"/>
          <w:shd w:val="clear" w:color="auto" w:fill="FFFFFF"/>
        </w:rPr>
        <w:t xml:space="preserve"> </w:t>
      </w:r>
      <w:r w:rsidR="00E41C7C" w:rsidRPr="00757406">
        <w:rPr>
          <w:rFonts w:cstheme="minorHAnsi"/>
          <w:color w:val="212121"/>
          <w:shd w:val="clear" w:color="auto" w:fill="FFFFFF"/>
        </w:rPr>
        <w:t>highly important antimicrobial frequently used in dairy herds</w:t>
      </w:r>
      <w:r w:rsidR="00466C6F" w:rsidRPr="00757406">
        <w:rPr>
          <w:rFonts w:cstheme="minorHAnsi"/>
          <w:color w:val="212121"/>
          <w:shd w:val="clear" w:color="auto" w:fill="FFFFFF"/>
        </w:rPr>
        <w:t xml:space="preserve">, with </w:t>
      </w:r>
      <w:r w:rsidR="004A2DA9" w:rsidRPr="00757406">
        <w:t>30.1%,</w:t>
      </w:r>
      <w:r w:rsidR="0010402B" w:rsidRPr="00757406">
        <w:t xml:space="preserve"> 20.9%, and 10% </w:t>
      </w:r>
      <w:r w:rsidR="004A2DA9" w:rsidRPr="00757406">
        <w:t xml:space="preserve">of isolates </w:t>
      </w:r>
      <w:r w:rsidR="00557C8D">
        <w:t xml:space="preserve">reported to be </w:t>
      </w:r>
      <w:r w:rsidR="004A2DA9" w:rsidRPr="00757406">
        <w:t>resistant in Argentina</w:t>
      </w:r>
      <w:r w:rsidR="0010402B" w:rsidRPr="00757406">
        <w:t>, India, and Canada, respectively (Raspanti et al., 2016; Mahato et al., 2017; Nobrega et al. 2018).</w:t>
      </w:r>
      <w:r w:rsidR="0010402B">
        <w:rPr>
          <w:rFonts w:cstheme="minorHAnsi"/>
          <w:color w:val="212121"/>
          <w:shd w:val="clear" w:color="auto" w:fill="FFFFFF"/>
        </w:rPr>
        <w:t xml:space="preserve"> </w:t>
      </w:r>
      <w:r w:rsidR="00AF7ACB">
        <w:rPr>
          <w:rFonts w:cstheme="minorHAnsi"/>
          <w:color w:val="212121"/>
          <w:shd w:val="clear" w:color="auto" w:fill="FFFFFF"/>
        </w:rPr>
        <w:t>Th</w:t>
      </w:r>
      <w:r w:rsidR="00557C8D">
        <w:rPr>
          <w:rFonts w:cstheme="minorHAnsi"/>
          <w:color w:val="212121"/>
          <w:shd w:val="clear" w:color="auto" w:fill="FFFFFF"/>
        </w:rPr>
        <w:t>is</w:t>
      </w:r>
      <w:r w:rsidR="00AF7ACB">
        <w:rPr>
          <w:rFonts w:cstheme="minorHAnsi"/>
          <w:color w:val="212121"/>
          <w:shd w:val="clear" w:color="auto" w:fill="FFFFFF"/>
        </w:rPr>
        <w:t xml:space="preserve"> marked geographic variation in resistance patterns </w:t>
      </w:r>
      <w:r w:rsidR="00243133">
        <w:rPr>
          <w:rFonts w:cstheme="minorHAnsi"/>
          <w:color w:val="212121"/>
          <w:shd w:val="clear" w:color="auto" w:fill="FFFFFF"/>
        </w:rPr>
        <w:t xml:space="preserve">may </w:t>
      </w:r>
      <w:r w:rsidR="00AF7ACB">
        <w:rPr>
          <w:rFonts w:cstheme="minorHAnsi"/>
          <w:color w:val="212121"/>
          <w:shd w:val="clear" w:color="auto" w:fill="FFFFFF"/>
        </w:rPr>
        <w:t xml:space="preserve">likely </w:t>
      </w:r>
      <w:r w:rsidR="00243133">
        <w:rPr>
          <w:rFonts w:cstheme="minorHAnsi"/>
          <w:color w:val="212121"/>
          <w:shd w:val="clear" w:color="auto" w:fill="FFFFFF"/>
        </w:rPr>
        <w:t xml:space="preserve">be </w:t>
      </w:r>
      <w:r w:rsidR="00AF7ACB">
        <w:rPr>
          <w:rFonts w:cstheme="minorHAnsi"/>
          <w:color w:val="212121"/>
          <w:shd w:val="clear" w:color="auto" w:fill="FFFFFF"/>
        </w:rPr>
        <w:t>due to</w:t>
      </w:r>
      <w:r w:rsidR="00E8343B">
        <w:rPr>
          <w:rFonts w:cstheme="minorHAnsi"/>
          <w:color w:val="212121"/>
          <w:shd w:val="clear" w:color="auto" w:fill="FFFFFF"/>
        </w:rPr>
        <w:t xml:space="preserve"> differing selective pressure</w:t>
      </w:r>
      <w:r w:rsidR="00243133">
        <w:rPr>
          <w:rFonts w:cstheme="minorHAnsi"/>
          <w:color w:val="212121"/>
          <w:shd w:val="clear" w:color="auto" w:fill="FFFFFF"/>
        </w:rPr>
        <w:t xml:space="preserve"> in dairy farm systems</w:t>
      </w:r>
      <w:r w:rsidR="00E8343B">
        <w:rPr>
          <w:rFonts w:cstheme="minorHAnsi"/>
          <w:color w:val="212121"/>
          <w:shd w:val="clear" w:color="auto" w:fill="FFFFFF"/>
        </w:rPr>
        <w:t xml:space="preserve"> </w:t>
      </w:r>
      <w:r w:rsidR="00A07E27">
        <w:rPr>
          <w:rFonts w:cstheme="minorHAnsi"/>
          <w:color w:val="212121"/>
          <w:shd w:val="clear" w:color="auto" w:fill="FFFFFF"/>
        </w:rPr>
        <w:t>around the world</w:t>
      </w:r>
      <w:r w:rsidR="00304C22">
        <w:rPr>
          <w:rFonts w:cstheme="minorHAnsi"/>
          <w:color w:val="212121"/>
          <w:shd w:val="clear" w:color="auto" w:fill="FFFFFF"/>
        </w:rPr>
        <w:t>. W</w:t>
      </w:r>
      <w:r w:rsidR="00E8343B">
        <w:rPr>
          <w:rFonts w:cstheme="minorHAnsi"/>
          <w:color w:val="212121"/>
          <w:shd w:val="clear" w:color="auto" w:fill="FFFFFF"/>
        </w:rPr>
        <w:t xml:space="preserve">hich </w:t>
      </w:r>
      <w:r w:rsidR="00304C22">
        <w:rPr>
          <w:rFonts w:cstheme="minorHAnsi"/>
          <w:color w:val="212121"/>
          <w:shd w:val="clear" w:color="auto" w:fill="FFFFFF"/>
        </w:rPr>
        <w:t xml:space="preserve">specific </w:t>
      </w:r>
      <w:r w:rsidR="00E8343B">
        <w:rPr>
          <w:rFonts w:cstheme="minorHAnsi"/>
          <w:color w:val="212121"/>
          <w:shd w:val="clear" w:color="auto" w:fill="FFFFFF"/>
        </w:rPr>
        <w:t>antimicrobials are most</w:t>
      </w:r>
      <w:r w:rsidR="00A07E27">
        <w:rPr>
          <w:rFonts w:cstheme="minorHAnsi"/>
          <w:color w:val="212121"/>
          <w:shd w:val="clear" w:color="auto" w:fill="FFFFFF"/>
        </w:rPr>
        <w:t xml:space="preserve"> typically used</w:t>
      </w:r>
      <w:r w:rsidR="00304C22">
        <w:rPr>
          <w:rFonts w:cstheme="minorHAnsi"/>
          <w:color w:val="212121"/>
          <w:shd w:val="clear" w:color="auto" w:fill="FFFFFF"/>
        </w:rPr>
        <w:t xml:space="preserve"> </w:t>
      </w:r>
      <w:r w:rsidR="00B126F3">
        <w:rPr>
          <w:rFonts w:cstheme="minorHAnsi"/>
          <w:color w:val="212121"/>
          <w:shd w:val="clear" w:color="auto" w:fill="FFFFFF"/>
        </w:rPr>
        <w:t xml:space="preserve">to treat mastitis </w:t>
      </w:r>
      <w:r w:rsidR="00304C22">
        <w:rPr>
          <w:rFonts w:cstheme="minorHAnsi"/>
          <w:color w:val="212121"/>
          <w:shd w:val="clear" w:color="auto" w:fill="FFFFFF"/>
        </w:rPr>
        <w:t>and</w:t>
      </w:r>
      <w:r w:rsidR="00A07E27">
        <w:rPr>
          <w:rFonts w:cstheme="minorHAnsi"/>
          <w:color w:val="212121"/>
          <w:shd w:val="clear" w:color="auto" w:fill="FFFFFF"/>
        </w:rPr>
        <w:t xml:space="preserve"> in what amount, </w:t>
      </w:r>
      <w:r w:rsidR="00304C22">
        <w:rPr>
          <w:rFonts w:cstheme="minorHAnsi"/>
          <w:color w:val="212121"/>
          <w:shd w:val="clear" w:color="auto" w:fill="FFFFFF"/>
        </w:rPr>
        <w:t xml:space="preserve">as well as </w:t>
      </w:r>
      <w:r w:rsidR="00A07E27">
        <w:rPr>
          <w:rFonts w:cstheme="minorHAnsi"/>
          <w:color w:val="212121"/>
          <w:shd w:val="clear" w:color="auto" w:fill="FFFFFF"/>
        </w:rPr>
        <w:t xml:space="preserve">the </w:t>
      </w:r>
      <w:r w:rsidR="00914F33">
        <w:rPr>
          <w:rFonts w:cstheme="minorHAnsi"/>
          <w:color w:val="212121"/>
          <w:shd w:val="clear" w:color="auto" w:fill="FFFFFF"/>
        </w:rPr>
        <w:t>various</w:t>
      </w:r>
      <w:r w:rsidR="00AF7ACB">
        <w:rPr>
          <w:rFonts w:cstheme="minorHAnsi"/>
          <w:color w:val="212121"/>
          <w:shd w:val="clear" w:color="auto" w:fill="FFFFFF"/>
        </w:rPr>
        <w:t xml:space="preserve"> regulation around </w:t>
      </w:r>
      <w:r w:rsidR="00A07E27">
        <w:rPr>
          <w:rFonts w:cstheme="minorHAnsi"/>
          <w:color w:val="212121"/>
          <w:shd w:val="clear" w:color="auto" w:fill="FFFFFF"/>
        </w:rPr>
        <w:t>their usage</w:t>
      </w:r>
      <w:r w:rsidR="00B126F3">
        <w:rPr>
          <w:rFonts w:cstheme="minorHAnsi"/>
          <w:color w:val="212121"/>
          <w:shd w:val="clear" w:color="auto" w:fill="FFFFFF"/>
        </w:rPr>
        <w:t>,</w:t>
      </w:r>
      <w:r w:rsidR="008C5D7A">
        <w:rPr>
          <w:rFonts w:cstheme="minorHAnsi"/>
          <w:color w:val="212121"/>
          <w:shd w:val="clear" w:color="auto" w:fill="FFFFFF"/>
        </w:rPr>
        <w:t xml:space="preserve"> varies from country to country</w:t>
      </w:r>
      <w:r w:rsidR="00A07E27">
        <w:rPr>
          <w:rFonts w:cstheme="minorHAnsi"/>
          <w:color w:val="212121"/>
          <w:shd w:val="clear" w:color="auto" w:fill="FFFFFF"/>
        </w:rPr>
        <w:t xml:space="preserve">. </w:t>
      </w:r>
    </w:p>
    <w:p w14:paraId="2B2C57A0" w14:textId="4DF005B6" w:rsidR="00AC0089" w:rsidRDefault="001E442E" w:rsidP="00AC0089">
      <w:pPr>
        <w:ind w:firstLine="360"/>
        <w:rPr>
          <w:rFonts w:cstheme="minorHAnsi"/>
          <w:color w:val="212121"/>
          <w:shd w:val="clear" w:color="auto" w:fill="FFFFFF"/>
        </w:rPr>
      </w:pPr>
      <w:r w:rsidRPr="001E442E">
        <w:rPr>
          <w:rFonts w:cstheme="minorHAnsi"/>
          <w:color w:val="212121"/>
          <w:shd w:val="clear" w:color="auto" w:fill="FFFFFF"/>
        </w:rPr>
        <w:t xml:space="preserve">Another factor </w:t>
      </w:r>
      <w:r w:rsidR="001404ED">
        <w:rPr>
          <w:rFonts w:cstheme="minorHAnsi"/>
          <w:color w:val="212121"/>
          <w:shd w:val="clear" w:color="auto" w:fill="FFFFFF"/>
        </w:rPr>
        <w:t>contributing to</w:t>
      </w:r>
      <w:r w:rsidR="005A0AF5">
        <w:rPr>
          <w:rFonts w:cstheme="minorHAnsi"/>
          <w:color w:val="212121"/>
          <w:shd w:val="clear" w:color="auto" w:fill="FFFFFF"/>
        </w:rPr>
        <w:t xml:space="preserve"> </w:t>
      </w:r>
      <w:r w:rsidRPr="001E442E">
        <w:rPr>
          <w:rFonts w:cstheme="minorHAnsi"/>
          <w:color w:val="212121"/>
          <w:shd w:val="clear" w:color="auto" w:fill="FFFFFF"/>
        </w:rPr>
        <w:t xml:space="preserve">differences in </w:t>
      </w:r>
      <w:r w:rsidR="005A0AF5">
        <w:rPr>
          <w:rFonts w:cstheme="minorHAnsi"/>
          <w:color w:val="212121"/>
          <w:shd w:val="clear" w:color="auto" w:fill="FFFFFF"/>
        </w:rPr>
        <w:t>AMR</w:t>
      </w:r>
      <w:r w:rsidR="007030F4">
        <w:rPr>
          <w:rFonts w:cstheme="minorHAnsi"/>
          <w:color w:val="212121"/>
          <w:shd w:val="clear" w:color="auto" w:fill="FFFFFF"/>
        </w:rPr>
        <w:t xml:space="preserve"> among staphylococci as a group</w:t>
      </w:r>
      <w:r w:rsidRPr="001E442E">
        <w:rPr>
          <w:rFonts w:cstheme="minorHAnsi"/>
          <w:color w:val="212121"/>
          <w:shd w:val="clear" w:color="auto" w:fill="FFFFFF"/>
        </w:rPr>
        <w:t xml:space="preserve"> </w:t>
      </w:r>
      <w:r w:rsidR="005A0AF5">
        <w:rPr>
          <w:rFonts w:cstheme="minorHAnsi"/>
          <w:color w:val="212121"/>
          <w:shd w:val="clear" w:color="auto" w:fill="FFFFFF"/>
        </w:rPr>
        <w:t>is</w:t>
      </w:r>
      <w:r w:rsidR="00D442C5">
        <w:rPr>
          <w:rFonts w:cstheme="minorHAnsi"/>
          <w:color w:val="212121"/>
          <w:shd w:val="clear" w:color="auto" w:fill="FFFFFF"/>
        </w:rPr>
        <w:t xml:space="preserve"> </w:t>
      </w:r>
      <w:r w:rsidR="00140234">
        <w:rPr>
          <w:rFonts w:cstheme="minorHAnsi"/>
          <w:color w:val="212121"/>
          <w:shd w:val="clear" w:color="auto" w:fill="FFFFFF"/>
        </w:rPr>
        <w:t xml:space="preserve">that </w:t>
      </w:r>
      <w:r w:rsidRPr="001E442E">
        <w:rPr>
          <w:rFonts w:cstheme="minorHAnsi"/>
          <w:color w:val="212121"/>
          <w:shd w:val="clear" w:color="auto" w:fill="FFFFFF"/>
        </w:rPr>
        <w:t>distribution</w:t>
      </w:r>
      <w:r w:rsidR="00D67B23">
        <w:rPr>
          <w:rFonts w:cstheme="minorHAnsi"/>
          <w:color w:val="212121"/>
          <w:shd w:val="clear" w:color="auto" w:fill="FFFFFF"/>
        </w:rPr>
        <w:t xml:space="preserve"> and prevalence</w:t>
      </w:r>
      <w:r w:rsidRPr="001E442E">
        <w:rPr>
          <w:rFonts w:cstheme="minorHAnsi"/>
          <w:color w:val="212121"/>
          <w:shd w:val="clear" w:color="auto" w:fill="FFFFFF"/>
        </w:rPr>
        <w:t xml:space="preserve"> of NAS</w:t>
      </w:r>
      <w:r w:rsidR="005A0AF5">
        <w:rPr>
          <w:rFonts w:cstheme="minorHAnsi"/>
          <w:color w:val="212121"/>
          <w:shd w:val="clear" w:color="auto" w:fill="FFFFFF"/>
        </w:rPr>
        <w:t>M</w:t>
      </w:r>
      <w:r w:rsidRPr="001E442E">
        <w:rPr>
          <w:rFonts w:cstheme="minorHAnsi"/>
          <w:color w:val="212121"/>
          <w:shd w:val="clear" w:color="auto" w:fill="FFFFFF"/>
        </w:rPr>
        <w:t xml:space="preserve"> species</w:t>
      </w:r>
      <w:r w:rsidR="00D442C5">
        <w:rPr>
          <w:rFonts w:cstheme="minorHAnsi"/>
          <w:color w:val="212121"/>
          <w:shd w:val="clear" w:color="auto" w:fill="FFFFFF"/>
        </w:rPr>
        <w:t xml:space="preserve"> </w:t>
      </w:r>
      <w:r w:rsidR="00D67B23">
        <w:rPr>
          <w:rFonts w:cstheme="minorHAnsi"/>
          <w:color w:val="212121"/>
          <w:shd w:val="clear" w:color="auto" w:fill="FFFFFF"/>
        </w:rPr>
        <w:t xml:space="preserve">varies geographically </w:t>
      </w:r>
      <w:r w:rsidR="00D442C5">
        <w:rPr>
          <w:rFonts w:cstheme="minorHAnsi"/>
          <w:color w:val="212121"/>
          <w:shd w:val="clear" w:color="auto" w:fill="FFFFFF"/>
        </w:rPr>
        <w:t>(SEE</w:t>
      </w:r>
      <w:r w:rsidR="006012F4">
        <w:rPr>
          <w:rFonts w:cstheme="minorHAnsi"/>
          <w:color w:val="212121"/>
          <w:shd w:val="clear" w:color="auto" w:fill="FFFFFF"/>
        </w:rPr>
        <w:t xml:space="preserve"> above/below;</w:t>
      </w:r>
      <w:r w:rsidR="00D442C5">
        <w:rPr>
          <w:rFonts w:cstheme="minorHAnsi"/>
          <w:color w:val="212121"/>
          <w:shd w:val="clear" w:color="auto" w:fill="FFFFFF"/>
        </w:rPr>
        <w:t xml:space="preserve"> XX)</w:t>
      </w:r>
      <w:r w:rsidR="005A0AF5">
        <w:rPr>
          <w:rFonts w:cstheme="minorHAnsi"/>
          <w:color w:val="212121"/>
          <w:shd w:val="clear" w:color="auto" w:fill="FFFFFF"/>
        </w:rPr>
        <w:t xml:space="preserve">. </w:t>
      </w:r>
      <w:r w:rsidR="007C0421" w:rsidRPr="00DC1675">
        <w:rPr>
          <w:rFonts w:cstheme="minorHAnsi"/>
          <w:color w:val="212121"/>
          <w:shd w:val="clear" w:color="auto" w:fill="FFFFFF"/>
        </w:rPr>
        <w:t>S</w:t>
      </w:r>
      <w:r w:rsidR="00D574C3" w:rsidRPr="00DC1675">
        <w:rPr>
          <w:rFonts w:cstheme="minorHAnsi"/>
          <w:color w:val="212121"/>
          <w:shd w:val="clear" w:color="auto" w:fill="FFFFFF"/>
        </w:rPr>
        <w:t xml:space="preserve">tudies comparing </w:t>
      </w:r>
      <w:r w:rsidR="00ED232A" w:rsidRPr="00DC1675">
        <w:rPr>
          <w:rFonts w:cstheme="minorHAnsi"/>
          <w:color w:val="212121"/>
          <w:shd w:val="clear" w:color="auto" w:fill="FFFFFF"/>
        </w:rPr>
        <w:t xml:space="preserve">resistance profiles of NASM </w:t>
      </w:r>
      <w:r w:rsidR="007C0421" w:rsidRPr="00DC1675">
        <w:rPr>
          <w:rFonts w:cstheme="minorHAnsi"/>
          <w:color w:val="212121"/>
          <w:shd w:val="clear" w:color="auto" w:fill="FFFFFF"/>
        </w:rPr>
        <w:t xml:space="preserve">by species consistently show that </w:t>
      </w:r>
      <w:r w:rsidR="00164303">
        <w:rPr>
          <w:rFonts w:cstheme="minorHAnsi"/>
          <w:color w:val="212121"/>
          <w:shd w:val="clear" w:color="auto" w:fill="FFFFFF"/>
        </w:rPr>
        <w:t>AMR</w:t>
      </w:r>
      <w:r w:rsidR="007C0421" w:rsidRPr="00DC1675">
        <w:rPr>
          <w:rFonts w:cstheme="minorHAnsi"/>
          <w:color w:val="212121"/>
          <w:shd w:val="clear" w:color="auto" w:fill="FFFFFF"/>
        </w:rPr>
        <w:t xml:space="preserve"> profile varies between species </w: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 </w:instrTex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DATA </w:instrText>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separate"/>
      </w:r>
      <w:r w:rsidR="007C0421" w:rsidRPr="00DC1675">
        <w:rPr>
          <w:rFonts w:cstheme="minorHAnsi"/>
          <w:noProof/>
          <w:color w:val="212121"/>
          <w:shd w:val="clear" w:color="auto" w:fill="FFFFFF"/>
        </w:rPr>
        <w:t>(Sampimon, 2009; Persson Waller et al., 2011; Taponen et al., 2016; Nobrega et al., 2018; Fergestad et al., 2021; Taponen et al., 2023)</w:t>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t>.</w:t>
      </w:r>
      <w:r w:rsidR="00440E03" w:rsidRPr="00DC1675">
        <w:rPr>
          <w:rFonts w:cstheme="minorHAnsi"/>
          <w:color w:val="212121"/>
          <w:shd w:val="clear" w:color="auto" w:fill="FFFFFF"/>
        </w:rPr>
        <w:t xml:space="preserve"> Overall, both p</w:t>
      </w:r>
      <w:r w:rsidR="007C0421" w:rsidRPr="00DC1675">
        <w:t xml:space="preserve">henotypic resistance and resistance genes </w:t>
      </w:r>
      <w:r w:rsidR="008C2903" w:rsidRPr="00DC1675">
        <w:t>are</w:t>
      </w:r>
      <w:r w:rsidR="007C0421" w:rsidRPr="00DC1675">
        <w:t xml:space="preserve"> relatively rare in </w:t>
      </w:r>
      <w:r w:rsidR="008C2903" w:rsidRPr="00DC1675">
        <w:t xml:space="preserve">the most common species, </w:t>
      </w:r>
      <w:r w:rsidR="007C0421" w:rsidRPr="00DC1675">
        <w:rPr>
          <w:i/>
          <w:iCs/>
        </w:rPr>
        <w:t>S. chromogenes</w:t>
      </w:r>
      <w:r w:rsidR="0054244A" w:rsidRPr="00DC1675">
        <w:rPr>
          <w:i/>
          <w:iCs/>
        </w:rPr>
        <w:t xml:space="preserve">, </w:t>
      </w:r>
      <w:r w:rsidR="00861C4B" w:rsidRPr="00DC1675">
        <w:t xml:space="preserve">in comparison to other </w:t>
      </w:r>
      <w:r w:rsidR="00787A8D">
        <w:t>NASM</w:t>
      </w:r>
      <w:r w:rsidR="00CC1605" w:rsidRPr="00DC1675">
        <w:t xml:space="preserve"> </w:t>
      </w:r>
      <w:r w:rsidR="00CC1605" w:rsidRPr="00DC1675">
        <w:fldChar w:fldCharType="begin"/>
      </w:r>
      <w:r w:rsidR="00CC1605"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CC1605" w:rsidRPr="00DC1675">
        <w:fldChar w:fldCharType="separate"/>
      </w:r>
      <w:r w:rsidR="00CC1605" w:rsidRPr="00DC1675">
        <w:rPr>
          <w:noProof/>
        </w:rPr>
        <w:t>(Sampimon, 2009; Persson Waller et al., 2011)</w:t>
      </w:r>
      <w:r w:rsidR="00CC1605" w:rsidRPr="00DC1675">
        <w:fldChar w:fldCharType="end"/>
      </w:r>
      <w:r w:rsidR="00CC1605" w:rsidRPr="00DC1675">
        <w:t xml:space="preserve">. A notable exception is </w:t>
      </w:r>
      <w:r w:rsidR="0054244A" w:rsidRPr="00DC1675">
        <w:t xml:space="preserve">the presence of </w:t>
      </w:r>
      <w:r w:rsidR="0054244A" w:rsidRPr="00DC1675">
        <w:rPr>
          <w:i/>
          <w:iCs/>
        </w:rPr>
        <w:t>blaZ</w:t>
      </w:r>
      <w:r w:rsidR="00861C4B" w:rsidRPr="00DC1675">
        <w:t xml:space="preserve"> </w:t>
      </w:r>
      <w:r w:rsidR="00CC1605" w:rsidRPr="00DC1675">
        <w:t>gene, which was found in 80% of all 170</w:t>
      </w:r>
      <w:r w:rsidR="002E0955" w:rsidRPr="00DC1675">
        <w:t xml:space="preserve"> CNS</w:t>
      </w:r>
      <w:r w:rsidR="00CC1605" w:rsidRPr="00DC1675">
        <w:t xml:space="preserve"> </w:t>
      </w:r>
      <w:r w:rsidR="008E1514" w:rsidRPr="00DC1675">
        <w:t xml:space="preserve">isolates </w:t>
      </w:r>
      <w:r w:rsidR="002E0955" w:rsidRPr="00DC1675">
        <w:t xml:space="preserve">and 87% </w:t>
      </w:r>
      <w:r w:rsidR="008E1514" w:rsidRPr="00DC1675">
        <w:t xml:space="preserve">of </w:t>
      </w:r>
      <w:r w:rsidR="008E1514" w:rsidRPr="00DC1675">
        <w:rPr>
          <w:i/>
          <w:iCs/>
        </w:rPr>
        <w:t xml:space="preserve">S. chromogenes </w:t>
      </w:r>
      <w:r w:rsidR="00CC1605" w:rsidRPr="00DC1675">
        <w:t xml:space="preserve">in a </w:t>
      </w:r>
      <w:r w:rsidR="00065A85" w:rsidRPr="00DC1675">
        <w:t xml:space="preserve">Flemish study </w:t>
      </w:r>
      <w:r w:rsidR="00065A85" w:rsidRPr="00DC1675">
        <w:fldChar w:fldCharType="begin"/>
      </w:r>
      <w:r w:rsidR="00065A85"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065A85" w:rsidRPr="00DC1675">
        <w:fldChar w:fldCharType="separate"/>
      </w:r>
      <w:r w:rsidR="00065A85" w:rsidRPr="00DC1675">
        <w:rPr>
          <w:noProof/>
        </w:rPr>
        <w:t>(Sampimon, 2009)</w:t>
      </w:r>
      <w:r w:rsidR="00065A85" w:rsidRPr="00DC1675">
        <w:fldChar w:fldCharType="end"/>
      </w:r>
      <w:r w:rsidR="00065A85" w:rsidRPr="00DC1675">
        <w:t>.</w:t>
      </w:r>
      <w:r w:rsidR="00680D06" w:rsidRPr="00DC1675">
        <w:t xml:space="preserve"> </w:t>
      </w:r>
      <w:r w:rsidR="007C0421" w:rsidRPr="00DC1675">
        <w:rPr>
          <w:rFonts w:cstheme="minorHAnsi"/>
        </w:rPr>
        <w:t>β</w:t>
      </w:r>
      <w:r w:rsidR="007C0421" w:rsidRPr="00DC1675">
        <w:t>-lactamase production was</w:t>
      </w:r>
      <w:r w:rsidR="00680D06" w:rsidRPr="00DC1675">
        <w:t xml:space="preserve"> significantly lower for </w:t>
      </w:r>
      <w:r w:rsidR="00680D06" w:rsidRPr="00DC1675">
        <w:rPr>
          <w:i/>
          <w:iCs/>
        </w:rPr>
        <w:t>S. chromogenes</w:t>
      </w:r>
      <w:r w:rsidR="007C0421" w:rsidRPr="00DC1675">
        <w:t xml:space="preserve"> </w:t>
      </w:r>
      <w:r w:rsidR="007A7FD2">
        <w:t>vs.</w:t>
      </w:r>
      <w:r w:rsidR="008E1514" w:rsidRPr="00DC1675">
        <w:t xml:space="preserve"> </w:t>
      </w:r>
      <w:r w:rsidR="007C0421" w:rsidRPr="00DC1675">
        <w:rPr>
          <w:i/>
          <w:iCs/>
        </w:rPr>
        <w:t>S. epidermidis</w:t>
      </w:r>
      <w:r w:rsidR="007C0421" w:rsidRPr="00DC1675">
        <w:t xml:space="preserve"> and </w:t>
      </w:r>
      <w:r w:rsidR="007C0421" w:rsidRPr="00DC1675">
        <w:rPr>
          <w:i/>
          <w:iCs/>
        </w:rPr>
        <w:t>S. haemolyticus</w:t>
      </w:r>
      <w:r w:rsidR="007C0421" w:rsidRPr="00DC1675">
        <w:t xml:space="preserve"> </w:t>
      </w:r>
      <w:r w:rsidR="00851AA0" w:rsidRPr="00DC1675">
        <w:t xml:space="preserve">in Sweden </w:t>
      </w:r>
      <w:r w:rsidR="003624D2" w:rsidRPr="00DC1675">
        <w:fldChar w:fldCharType="begin"/>
      </w:r>
      <w:r w:rsidR="003624D2"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3624D2" w:rsidRPr="00DC1675">
        <w:fldChar w:fldCharType="separate"/>
      </w:r>
      <w:r w:rsidR="003624D2" w:rsidRPr="00DC1675">
        <w:rPr>
          <w:noProof/>
        </w:rPr>
        <w:t>(Persson Waller et al., 2011)</w:t>
      </w:r>
      <w:r w:rsidR="003624D2" w:rsidRPr="00DC1675">
        <w:fldChar w:fldCharType="end"/>
      </w:r>
      <w:r w:rsidR="00B95E86" w:rsidRPr="00DC1675">
        <w:t xml:space="preserve">. </w:t>
      </w:r>
      <w:r w:rsidR="00D47F66" w:rsidRPr="00DC1675">
        <w:t>Although a</w:t>
      </w:r>
      <w:r w:rsidR="004028E6" w:rsidRPr="00DC1675">
        <w:t xml:space="preserve"> smaller-scale study in Argentina found a </w:t>
      </w:r>
      <w:r w:rsidR="00451336">
        <w:t xml:space="preserve">relatively </w:t>
      </w:r>
      <w:r w:rsidR="004028E6" w:rsidRPr="00DC1675">
        <w:t xml:space="preserve">high proportion of </w:t>
      </w:r>
      <w:r w:rsidR="004028E6" w:rsidRPr="00DC1675">
        <w:rPr>
          <w:i/>
          <w:iCs/>
        </w:rPr>
        <w:t>S</w:t>
      </w:r>
      <w:r w:rsidR="00D47F66" w:rsidRPr="00DC1675">
        <w:rPr>
          <w:i/>
          <w:iCs/>
        </w:rPr>
        <w:t>.</w:t>
      </w:r>
      <w:r w:rsidR="004028E6" w:rsidRPr="00DC1675">
        <w:rPr>
          <w:i/>
          <w:iCs/>
        </w:rPr>
        <w:t xml:space="preserve"> chromogenes</w:t>
      </w:r>
      <w:r w:rsidR="004028E6" w:rsidRPr="00DC1675">
        <w:t xml:space="preserve"> were resistant to penicillin</w:t>
      </w:r>
      <w:r w:rsidR="00D47F66" w:rsidRPr="00DC1675">
        <w:t xml:space="preserve"> (45.1%)</w:t>
      </w:r>
      <w:r w:rsidR="00786FE4" w:rsidRPr="00DC1675">
        <w:t>,</w:t>
      </w:r>
      <w:r w:rsidR="00D47F66" w:rsidRPr="00DC1675">
        <w:t xml:space="preserve"> </w:t>
      </w:r>
      <w:r w:rsidR="007D70B8" w:rsidRPr="00DC1675">
        <w:t xml:space="preserve">both </w:t>
      </w:r>
      <w:r w:rsidR="007D70B8" w:rsidRPr="00DC1675">
        <w:rPr>
          <w:i/>
          <w:iCs/>
        </w:rPr>
        <w:t>S. haemolyticus</w:t>
      </w:r>
      <w:r w:rsidR="007D70B8" w:rsidRPr="00DC1675">
        <w:t xml:space="preserve"> and </w:t>
      </w:r>
      <w:r w:rsidR="007D70B8" w:rsidRPr="00DC1675">
        <w:rPr>
          <w:i/>
          <w:iCs/>
        </w:rPr>
        <w:t>S. xylosus</w:t>
      </w:r>
      <w:r w:rsidR="007D70B8" w:rsidRPr="00DC1675">
        <w:t xml:space="preserve"> had a</w:t>
      </w:r>
      <w:r w:rsidR="00451336">
        <w:t>n even</w:t>
      </w:r>
      <w:r w:rsidR="007D70B8" w:rsidRPr="00DC1675">
        <w:t xml:space="preserve"> higher proportion of </w:t>
      </w:r>
      <w:r w:rsidR="000733F1">
        <w:t>penicillin-resistant</w:t>
      </w:r>
      <w:r w:rsidR="007D70B8" w:rsidRPr="00DC1675">
        <w:t xml:space="preserve"> isolates (</w:t>
      </w:r>
      <w:r w:rsidR="00B03E09" w:rsidRPr="00DC1675">
        <w:t>58.6% and 92.</w:t>
      </w:r>
      <w:r w:rsidR="00FC0A30" w:rsidRPr="00DC1675">
        <w:t>9</w:t>
      </w:r>
      <w:r w:rsidR="00B03E09" w:rsidRPr="00DC1675">
        <w:t>%, respectively; Raspanti et al., 2016).</w:t>
      </w:r>
      <w:r w:rsidR="00000C11" w:rsidRPr="00DC1675">
        <w:t xml:space="preserve"> Across a number of studies, </w:t>
      </w:r>
      <w:r w:rsidR="00435BA3" w:rsidRPr="00DC1675">
        <w:t xml:space="preserve">authors </w:t>
      </w:r>
      <w:r w:rsidR="00AF74E9">
        <w:t>report</w:t>
      </w:r>
      <w:r w:rsidR="00435BA3" w:rsidRPr="00DC1675">
        <w:t xml:space="preserve"> some less-commonly isolated NASM species carried the</w:t>
      </w:r>
      <w:r w:rsidR="006D48F8">
        <w:t xml:space="preserve"> most</w:t>
      </w:r>
      <w:r w:rsidR="00435BA3" w:rsidRPr="00DC1675">
        <w:t xml:space="preserve"> concerning AMR profiles. </w:t>
      </w:r>
      <w:r w:rsidR="007722B7" w:rsidRPr="00DC1675">
        <w:t xml:space="preserve">Sampimon et al. (2011) found </w:t>
      </w:r>
      <w:r w:rsidR="000C4CAA" w:rsidRPr="00DC1675">
        <w:t xml:space="preserve">a high prevalence of genotypic resistance (particularly </w:t>
      </w:r>
      <w:r w:rsidR="000C4CAA" w:rsidRPr="00DC1675">
        <w:rPr>
          <w:i/>
          <w:iCs/>
        </w:rPr>
        <w:t>mecA</w:t>
      </w:r>
      <w:r w:rsidR="000C4CAA" w:rsidRPr="00DC1675">
        <w:t>) or presence of multiple resistance genes in species with relatively a low prevalence (</w:t>
      </w:r>
      <w:r w:rsidR="000C4CAA" w:rsidRPr="00DC1675">
        <w:rPr>
          <w:i/>
          <w:iCs/>
        </w:rPr>
        <w:t>S. cohnii, S. equorum, S. fleurettii, S. sciuri</w:t>
      </w:r>
      <w:r w:rsidR="000C4CAA" w:rsidRPr="00DC1675">
        <w:t>).</w:t>
      </w:r>
      <w:r w:rsidR="00C17987" w:rsidRPr="00DC1675">
        <w:t xml:space="preserve"> In Nobrega et al. (2018), resistance to quinupristin/dalfopristin </w:t>
      </w:r>
      <w:r w:rsidR="00497C60" w:rsidRPr="00DC1675">
        <w:t xml:space="preserve">(a combination of </w:t>
      </w:r>
      <w:r w:rsidR="00695CB2" w:rsidRPr="00DC1675">
        <w:t xml:space="preserve">2 drugs used to treat serious nosocomial infections in humans) </w:t>
      </w:r>
      <w:r w:rsidR="00C17987" w:rsidRPr="00DC1675">
        <w:t xml:space="preserve">was common in </w:t>
      </w:r>
      <w:r w:rsidR="00C17987" w:rsidRPr="00DC1675">
        <w:rPr>
          <w:i/>
          <w:iCs/>
        </w:rPr>
        <w:t>S. gallinarum</w:t>
      </w:r>
      <w:r w:rsidR="00C17987" w:rsidRPr="00DC1675">
        <w:t xml:space="preserve"> (98% prevalence</w:t>
      </w:r>
      <w:r w:rsidR="008A5C83">
        <w:t xml:space="preserve"> of resistance among isolates</w:t>
      </w:r>
      <w:r w:rsidR="00C17987" w:rsidRPr="00DC1675">
        <w:t xml:space="preserve">), and </w:t>
      </w:r>
      <w:r w:rsidR="00C17987" w:rsidRPr="00DC1675">
        <w:rPr>
          <w:i/>
          <w:iCs/>
        </w:rPr>
        <w:t>S. cohnii</w:t>
      </w:r>
      <w:r w:rsidR="00C17987" w:rsidRPr="00DC1675">
        <w:t xml:space="preserve"> and </w:t>
      </w:r>
      <w:r w:rsidR="00C17987" w:rsidRPr="00DC1675">
        <w:rPr>
          <w:i/>
          <w:iCs/>
        </w:rPr>
        <w:t>S. arlettae</w:t>
      </w:r>
      <w:r w:rsidR="00C17987" w:rsidRPr="00DC1675">
        <w:t xml:space="preserve"> were frequently resistant to erythromycin (prevalence of 63 and 100%, respectively). The authors </w:t>
      </w:r>
      <w:r w:rsidR="006F606F">
        <w:t>specifically</w:t>
      </w:r>
      <w:r w:rsidR="00695CB2" w:rsidRPr="00DC1675">
        <w:t xml:space="preserve"> </w:t>
      </w:r>
      <w:r w:rsidR="00C17987" w:rsidRPr="00DC1675">
        <w:t xml:space="preserve">highlight </w:t>
      </w:r>
      <w:r w:rsidR="00C17987" w:rsidRPr="00DC1675">
        <w:rPr>
          <w:i/>
          <w:iCs/>
        </w:rPr>
        <w:t>S. arlettae</w:t>
      </w:r>
      <w:r w:rsidR="00C17987" w:rsidRPr="00DC1675">
        <w:t xml:space="preserve"> as particularly concerning in its AMR profile; it had the highest prevalence of AMR against penicillin (61%), ampicillin (23%), erythromycin (100%), pirlimycin (18%) and clindamycin (99.9%), as well as the highest prevalence of </w:t>
      </w:r>
      <w:r w:rsidR="000C7448">
        <w:t>multidrug resistance</w:t>
      </w:r>
      <w:r w:rsidR="00C17987" w:rsidRPr="00DC1675">
        <w:t>.</w:t>
      </w:r>
      <w:r w:rsidR="008A0D8B" w:rsidRPr="00DC1675">
        <w:t xml:space="preserve"> </w:t>
      </w:r>
      <w:r w:rsidR="00EB73DD" w:rsidRPr="00DC1675">
        <w:t xml:space="preserve">A number of studies also </w:t>
      </w:r>
      <w:r w:rsidR="005776E7" w:rsidRPr="00DC1675">
        <w:t>call attention to</w:t>
      </w:r>
      <w:r w:rsidR="00EB73DD" w:rsidRPr="00DC1675">
        <w:t xml:space="preserve"> concerning AMR patterns for </w:t>
      </w:r>
      <w:r w:rsidR="00EB73DD" w:rsidRPr="00DC1675">
        <w:rPr>
          <w:i/>
          <w:iCs/>
        </w:rPr>
        <w:t>S. epidermidis,</w:t>
      </w:r>
      <w:r w:rsidR="00EB73DD" w:rsidRPr="00DC1675">
        <w:t xml:space="preserve"> </w:t>
      </w:r>
      <w:r w:rsidR="008130FB" w:rsidRPr="00DC1675">
        <w:t xml:space="preserve">which is moderately common in the US and Canada but one of the predominant species found in Nordic countries. </w:t>
      </w:r>
      <w:r w:rsidR="00B24E46">
        <w:t xml:space="preserve">In Sampimon et al. (2009), </w:t>
      </w:r>
      <w:r w:rsidR="00B24E46" w:rsidRPr="00DC1675">
        <w:rPr>
          <w:i/>
          <w:iCs/>
        </w:rPr>
        <w:t>S. epidermidis</w:t>
      </w:r>
      <w:r w:rsidR="003B3539">
        <w:t xml:space="preserve"> </w:t>
      </w:r>
      <w:r w:rsidR="00B24E46" w:rsidRPr="00DC1675">
        <w:t>was the second most commonly</w:t>
      </w:r>
      <w:r w:rsidR="00FB490F">
        <w:t>-</w:t>
      </w:r>
      <w:r w:rsidR="00B24E46" w:rsidRPr="00DC1675">
        <w:t xml:space="preserve">found species, </w:t>
      </w:r>
      <w:r w:rsidR="00FB490F">
        <w:t xml:space="preserve">it </w:t>
      </w:r>
      <w:r w:rsidR="00B24E46" w:rsidRPr="00DC1675">
        <w:t>carried multiple resistance genes in ~50% of isolates, and phenotypic penicillin resistance was more common compared to other CNS</w:t>
      </w:r>
      <w:r w:rsidR="009C63A1">
        <w:t xml:space="preserve">. </w:t>
      </w:r>
      <w:r w:rsidR="0048024F">
        <w:t>T</w:t>
      </w:r>
      <w:r w:rsidR="009C63A1" w:rsidRPr="00DC1675">
        <w:rPr>
          <w:rFonts w:cstheme="minorHAnsi"/>
          <w:bdr w:val="none" w:sz="0" w:space="0" w:color="auto" w:frame="1"/>
          <w:shd w:val="clear" w:color="auto" w:fill="FFFFFF"/>
        </w:rPr>
        <w:t xml:space="preserve">he proportion of penicillin-resistant </w:t>
      </w:r>
      <w:r w:rsidR="0048024F">
        <w:rPr>
          <w:rFonts w:cstheme="minorHAnsi"/>
          <w:bdr w:val="none" w:sz="0" w:space="0" w:color="auto" w:frame="1"/>
          <w:shd w:val="clear" w:color="auto" w:fill="FFFFFF"/>
        </w:rPr>
        <w:t>isolates w</w:t>
      </w:r>
      <w:r w:rsidR="00FB490F">
        <w:rPr>
          <w:rFonts w:cstheme="minorHAnsi"/>
          <w:bdr w:val="none" w:sz="0" w:space="0" w:color="auto" w:frame="1"/>
          <w:shd w:val="clear" w:color="auto" w:fill="FFFFFF"/>
        </w:rPr>
        <w:t>as</w:t>
      </w:r>
      <w:r w:rsidR="009C63A1" w:rsidRPr="00DC1675">
        <w:rPr>
          <w:rFonts w:cstheme="minorHAnsi"/>
          <w:bdr w:val="none" w:sz="0" w:space="0" w:color="auto" w:frame="1"/>
          <w:shd w:val="clear" w:color="auto" w:fill="FFFFFF"/>
        </w:rPr>
        <w:t xml:space="preserve"> highest </w:t>
      </w:r>
      <w:r w:rsidR="0048024F">
        <w:rPr>
          <w:rFonts w:cstheme="minorHAnsi"/>
          <w:bdr w:val="none" w:sz="0" w:space="0" w:color="auto" w:frame="1"/>
          <w:shd w:val="clear" w:color="auto" w:fill="FFFFFF"/>
        </w:rPr>
        <w:t>for</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48024F">
        <w:rPr>
          <w:rFonts w:cstheme="minorHAnsi"/>
          <w:i/>
          <w:iCs/>
          <w:bdr w:val="none" w:sz="0" w:space="0" w:color="auto" w:frame="1"/>
          <w:shd w:val="clear" w:color="auto" w:fill="FFFFFF"/>
        </w:rPr>
        <w:t xml:space="preserve"> </w:t>
      </w:r>
      <w:r w:rsidR="0048024F">
        <w:rPr>
          <w:rFonts w:cstheme="minorHAnsi"/>
          <w:bdr w:val="none" w:sz="0" w:space="0" w:color="auto" w:frame="1"/>
          <w:shd w:val="clear" w:color="auto" w:fill="FFFFFF"/>
        </w:rPr>
        <w:t>in a Finnish study</w:t>
      </w:r>
      <w:r w:rsidR="00441AB6">
        <w:rPr>
          <w:rFonts w:cstheme="minorHAnsi"/>
          <w:bdr w:val="none" w:sz="0" w:space="0" w:color="auto" w:frame="1"/>
          <w:shd w:val="clear" w:color="auto" w:fill="FFFFFF"/>
        </w:rPr>
        <w:t xml:space="preserve"> compared to other NASM</w:t>
      </w:r>
      <w:r w:rsidR="009C63A1" w:rsidRPr="00DC1675">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t>with</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9C63A1" w:rsidRPr="00DC1675">
        <w:rPr>
          <w:rFonts w:cstheme="minorHAnsi"/>
          <w:bdr w:val="none" w:sz="0" w:space="0" w:color="auto" w:frame="1"/>
          <w:shd w:val="clear" w:color="auto" w:fill="FFFFFF"/>
        </w:rPr>
        <w:t xml:space="preserve"> accounting for 6/8 NAS</w:t>
      </w:r>
      <w:r w:rsidR="00441AB6">
        <w:rPr>
          <w:rFonts w:cstheme="minorHAnsi"/>
          <w:bdr w:val="none" w:sz="0" w:space="0" w:color="auto" w:frame="1"/>
          <w:shd w:val="clear" w:color="auto" w:fill="FFFFFF"/>
        </w:rPr>
        <w:t>M</w:t>
      </w:r>
      <w:r w:rsidR="009C63A1" w:rsidRPr="00DC1675">
        <w:rPr>
          <w:rFonts w:cstheme="minorHAnsi"/>
          <w:bdr w:val="none" w:sz="0" w:space="0" w:color="auto" w:frame="1"/>
          <w:shd w:val="clear" w:color="auto" w:fill="FFFFFF"/>
        </w:rPr>
        <w:t xml:space="preserve"> isolates carrying the </w:t>
      </w:r>
      <w:r w:rsidR="009C63A1" w:rsidRPr="00DC1675">
        <w:rPr>
          <w:rFonts w:cstheme="minorHAnsi"/>
          <w:i/>
          <w:iCs/>
          <w:bdr w:val="none" w:sz="0" w:space="0" w:color="auto" w:frame="1"/>
          <w:shd w:val="clear" w:color="auto" w:fill="FFFFFF"/>
        </w:rPr>
        <w:t>mecA</w:t>
      </w:r>
      <w:r w:rsidR="009C63A1" w:rsidRPr="00DC1675">
        <w:rPr>
          <w:rFonts w:cstheme="minorHAnsi"/>
          <w:bdr w:val="none" w:sz="0" w:space="0" w:color="auto" w:frame="1"/>
          <w:shd w:val="clear" w:color="auto" w:fill="FFFFFF"/>
        </w:rPr>
        <w:t xml:space="preserve"> gene</w:t>
      </w:r>
      <w:r w:rsidR="0048024F">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fldChar w:fldCharType="begin"/>
      </w:r>
      <w:r w:rsidR="0048024F">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48024F">
        <w:rPr>
          <w:rFonts w:cstheme="minorHAnsi"/>
          <w:bdr w:val="none" w:sz="0" w:space="0" w:color="auto" w:frame="1"/>
          <w:shd w:val="clear" w:color="auto" w:fill="FFFFFF"/>
        </w:rPr>
        <w:fldChar w:fldCharType="separate"/>
      </w:r>
      <w:r w:rsidR="0048024F">
        <w:rPr>
          <w:rFonts w:cstheme="minorHAnsi"/>
          <w:noProof/>
          <w:bdr w:val="none" w:sz="0" w:space="0" w:color="auto" w:frame="1"/>
          <w:shd w:val="clear" w:color="auto" w:fill="FFFFFF"/>
        </w:rPr>
        <w:t>(Taponen et al., 2023)</w:t>
      </w:r>
      <w:r w:rsidR="0048024F">
        <w:rPr>
          <w:rFonts w:cstheme="minorHAnsi"/>
          <w:bdr w:val="none" w:sz="0" w:space="0" w:color="auto" w:frame="1"/>
          <w:shd w:val="clear" w:color="auto" w:fill="FFFFFF"/>
        </w:rPr>
        <w:fldChar w:fldCharType="end"/>
      </w:r>
      <w:r w:rsidR="009C63A1" w:rsidRPr="00DC1675">
        <w:rPr>
          <w:rFonts w:cstheme="minorHAnsi"/>
          <w:bdr w:val="none" w:sz="0" w:space="0" w:color="auto" w:frame="1"/>
          <w:shd w:val="clear" w:color="auto" w:fill="FFFFFF"/>
        </w:rPr>
        <w:t>.</w:t>
      </w:r>
      <w:r w:rsidR="0048024F">
        <w:rPr>
          <w:rFonts w:cstheme="minorHAnsi"/>
          <w:bdr w:val="none" w:sz="0" w:space="0" w:color="auto" w:frame="1"/>
          <w:shd w:val="clear" w:color="auto" w:fill="FFFFFF"/>
        </w:rPr>
        <w:t xml:space="preserve"> Similarly, </w:t>
      </w:r>
      <w:r w:rsidR="00767782" w:rsidRPr="00DC1675">
        <w:rPr>
          <w:rFonts w:cstheme="minorHAnsi"/>
        </w:rPr>
        <w:t>β</w:t>
      </w:r>
      <w:r w:rsidR="00767782" w:rsidRPr="00DC1675">
        <w:t xml:space="preserve">-lactamase production was higher for </w:t>
      </w:r>
      <w:r w:rsidR="00767782" w:rsidRPr="00DC1675">
        <w:rPr>
          <w:i/>
          <w:iCs/>
        </w:rPr>
        <w:t>S. epidermidis</w:t>
      </w:r>
      <w:r w:rsidR="00767782" w:rsidRPr="00DC1675">
        <w:t xml:space="preserve"> </w:t>
      </w:r>
      <w:r w:rsidR="00767782">
        <w:t xml:space="preserve">compared to other species </w:t>
      </w:r>
      <w:r w:rsidR="00767782">
        <w:fldChar w:fldCharType="begin"/>
      </w:r>
      <w:r w:rsidR="00767782">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767782">
        <w:fldChar w:fldCharType="separate"/>
      </w:r>
      <w:r w:rsidR="00767782">
        <w:rPr>
          <w:noProof/>
        </w:rPr>
        <w:t>(Persson Waller et al., 2011)</w:t>
      </w:r>
      <w:r w:rsidR="00767782">
        <w:fldChar w:fldCharType="end"/>
      </w:r>
      <w:r w:rsidR="00767782">
        <w:t>,</w:t>
      </w:r>
      <w:r w:rsidR="00245039">
        <w:t xml:space="preserve"> </w:t>
      </w:r>
      <w:r w:rsidR="00331E3D">
        <w:t xml:space="preserve">and </w:t>
      </w:r>
      <w:r w:rsidR="00607054">
        <w:t>it</w:t>
      </w:r>
      <w:r w:rsidR="007D5E56">
        <w:rPr>
          <w:i/>
          <w:iCs/>
        </w:rPr>
        <w:t xml:space="preserve"> </w:t>
      </w:r>
      <w:r w:rsidR="007D5E56">
        <w:t xml:space="preserve">was one of a few species where </w:t>
      </w:r>
      <w:r w:rsidR="00245039" w:rsidRPr="007D5E56">
        <w:t>AMR</w:t>
      </w:r>
      <w:r w:rsidR="00331E3D">
        <w:t xml:space="preserve"> (including resistance to </w:t>
      </w:r>
      <w:r w:rsidR="00331E3D" w:rsidRPr="00DC1675">
        <w:t>trimethoprim-sulfonamide</w:t>
      </w:r>
      <w:r w:rsidR="00331E3D">
        <w:t>)</w:t>
      </w:r>
      <w:r w:rsidR="00245039" w:rsidRPr="00DC1675">
        <w:t xml:space="preserve"> was </w:t>
      </w:r>
      <w:r w:rsidR="00331E3D">
        <w:t xml:space="preserve">most </w:t>
      </w:r>
      <w:r w:rsidR="00245039" w:rsidRPr="00DC1675">
        <w:t xml:space="preserve">frequently observed </w:t>
      </w:r>
      <w:r w:rsidR="007D5E56">
        <w:t xml:space="preserve">in </w:t>
      </w:r>
      <w:r w:rsidR="00677776">
        <w:t xml:space="preserve">Fergestad et al. (2021). Lastly, Taponen et </w:t>
      </w:r>
      <w:r w:rsidR="00677776">
        <w:lastRenderedPageBreak/>
        <w:t xml:space="preserve">al. (2016) found that </w:t>
      </w:r>
      <w:r w:rsidR="00F9161A" w:rsidRPr="00DC1675">
        <w:rPr>
          <w:i/>
          <w:iCs/>
        </w:rPr>
        <w:t>S. epidermidis</w:t>
      </w:r>
      <w:r w:rsidR="00F9161A" w:rsidRPr="00DC1675">
        <w:t xml:space="preserve"> was the most resistant among the four major species studied, several isolates were multidrug resistant, and 19% of isolates were </w:t>
      </w:r>
      <w:r w:rsidR="00F9161A" w:rsidRPr="00DC1675">
        <w:rPr>
          <w:i/>
          <w:iCs/>
        </w:rPr>
        <w:t>mecA</w:t>
      </w:r>
      <w:r w:rsidR="00F9161A" w:rsidRPr="00DC1675">
        <w:t>-positive (encoding methicillin resistance).</w:t>
      </w:r>
      <w:r w:rsidR="00807F9C">
        <w:rPr>
          <w:rFonts w:cstheme="minorHAnsi"/>
          <w:color w:val="212121"/>
          <w:shd w:val="clear" w:color="auto" w:fill="FFFFFF"/>
        </w:rPr>
        <w:t xml:space="preserve"> </w:t>
      </w:r>
    </w:p>
    <w:p w14:paraId="12A742FE" w14:textId="7973495D" w:rsidR="00806960" w:rsidRDefault="00807F9C" w:rsidP="00AC0089">
      <w:pPr>
        <w:ind w:firstLine="360"/>
        <w:rPr>
          <w:rFonts w:cstheme="minorHAnsi"/>
        </w:rPr>
      </w:pPr>
      <w:r>
        <w:rPr>
          <w:rFonts w:cstheme="minorHAnsi"/>
          <w:color w:val="212121"/>
          <w:shd w:val="clear" w:color="auto" w:fill="FFFFFF"/>
        </w:rPr>
        <w:t>Ev</w:t>
      </w:r>
      <w:r w:rsidR="00885DFE">
        <w:rPr>
          <w:rFonts w:cstheme="minorHAnsi"/>
          <w:color w:val="212121"/>
          <w:shd w:val="clear" w:color="auto" w:fill="FFFFFF"/>
        </w:rPr>
        <w:t>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linked to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w:t>
      </w:r>
      <w:r w:rsidR="003B7F91">
        <w:rPr>
          <w:rFonts w:cstheme="minorHAnsi"/>
        </w:rPr>
        <w:t xml:space="preserve">certain </w:t>
      </w:r>
      <w:r>
        <w:rPr>
          <w:rFonts w:cstheme="minorHAnsi"/>
        </w:rPr>
        <w:t xml:space="preserve">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The link</w:t>
      </w:r>
      <w:r w:rsidR="003B7F91">
        <w:rPr>
          <w:rFonts w:cstheme="minorHAnsi"/>
        </w:rPr>
        <w:t>age</w:t>
      </w:r>
      <w:r>
        <w:rPr>
          <w:rFonts w:cstheme="minorHAnsi"/>
        </w:rPr>
        <w:t xml:space="preserv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r w:rsidRPr="00080D9A">
        <w:rPr>
          <w:rFonts w:cstheme="minorHAnsi"/>
          <w:i/>
          <w:iCs/>
        </w:rPr>
        <w:t>blaZ</w:t>
      </w:r>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23C4A1B6" w14:textId="77777777" w:rsidR="009217C4" w:rsidRPr="004B4D61" w:rsidRDefault="009217C4" w:rsidP="009217C4">
      <w:pPr>
        <w:rPr>
          <w:rFonts w:cstheme="minorHAnsi"/>
          <w:b/>
          <w:bCs/>
          <w:i/>
          <w:iCs/>
          <w:color w:val="FF0000"/>
        </w:rPr>
      </w:pPr>
      <w:r w:rsidRPr="004B4D61">
        <w:rPr>
          <w:rFonts w:cstheme="minorHAnsi"/>
          <w:b/>
          <w:bCs/>
          <w:i/>
          <w:iCs/>
          <w:color w:val="FF0000"/>
        </w:rPr>
        <w:t>Not sure where this goes:</w:t>
      </w:r>
    </w:p>
    <w:p w14:paraId="497C9AB5" w14:textId="1F6D48AB" w:rsidR="009217C4" w:rsidRPr="004E7E86" w:rsidRDefault="009217C4" w:rsidP="009217C4">
      <w:pPr>
        <w:ind w:firstLine="360"/>
        <w:rPr>
          <w:rFonts w:cstheme="minorHAnsi"/>
        </w:rPr>
      </w:pPr>
      <w:r>
        <w:rPr>
          <w:rFonts w:cstheme="minorHAnsi"/>
        </w:rPr>
        <w:t>A related factor</w:t>
      </w:r>
      <w:r>
        <w:rPr>
          <w:rFonts w:cstheme="minorHAnsi"/>
        </w:rPr>
        <w:t xml:space="preserve"> explaining some variation in AMR carriage of mastitis isolates is clonal dissemination within a particular herd. Consistent with the behavior of a contagious mastitis pathogen, a particular strain or strains of </w:t>
      </w:r>
      <w:r>
        <w:rPr>
          <w:rFonts w:cstheme="minorHAnsi"/>
          <w:i/>
          <w:iCs/>
        </w:rPr>
        <w:t>S. aureus</w:t>
      </w:r>
      <w:r>
        <w:rPr>
          <w:rFonts w:cstheme="minorHAnsi"/>
        </w:rPr>
        <w:t xml:space="preserve"> will predominant for any given herd </w: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ange et al., 1999; Zadoks et al., 2000; Freu et al., 2022)</w:t>
      </w:r>
      <w:r>
        <w:rPr>
          <w:rFonts w:cstheme="minorHAnsi"/>
        </w:rPr>
        <w:fldChar w:fldCharType="end"/>
      </w:r>
      <w:r>
        <w:rPr>
          <w:rFonts w:cstheme="minorHAnsi"/>
        </w:rPr>
        <w:t xml:space="preserve">. If the dominant strain of </w:t>
      </w:r>
      <w:r>
        <w:rPr>
          <w:rFonts w:cstheme="minorHAnsi"/>
          <w:i/>
          <w:iCs/>
        </w:rPr>
        <w:t>S. aureus</w:t>
      </w:r>
      <w:r>
        <w:rPr>
          <w:rFonts w:cstheme="minorHAnsi"/>
        </w:rPr>
        <w:t xml:space="preserve"> causing IMI in a dairy herd happens to carry a certain AMR determinant, a high proportion of isolates from that herd will likely be phenotypically resistant to that particular antimicrobial: not as a result of environmental pressures and selection, but strictly as a consequence of phylogeny and the behavior of the pathogen itself. As </w: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 </w:instrTex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all et al. (2008)</w:t>
      </w:r>
      <w:r>
        <w:rPr>
          <w:rFonts w:cstheme="minorHAnsi"/>
        </w:rPr>
        <w:fldChar w:fldCharType="end"/>
      </w:r>
      <w:r>
        <w:rPr>
          <w:rFonts w:cstheme="minorHAnsi"/>
        </w:rPr>
        <w:t xml:space="preserve"> point out, this effect of a dominant strain type within a herd can lead to issues of non-independence between isolates from a particular farm. This would especially be a problem for studies enrolling a relatively small number of herds. Pol and Ruegg (2007a) directly address this issue in their study of 40 herds. They state that i</w:t>
      </w:r>
      <w:r w:rsidRPr="00960A5C">
        <w:rPr>
          <w:rFonts w:cstheme="minorHAnsi"/>
        </w:rPr>
        <w:t>n order to avoid statistical dependence, only 1 isolate per cow and no more than 20 isolates per herd were included in the analysis</w:t>
      </w:r>
      <w:r>
        <w:rPr>
          <w:rFonts w:cstheme="minorHAnsi"/>
        </w:rPr>
        <w:t xml:space="preserve">; additionally, they report the range of isolates used per herd for the different categories of mastitis pathogens. </w:t>
      </w:r>
    </w:p>
    <w:p w14:paraId="515E252A" w14:textId="77777777" w:rsidR="009217C4" w:rsidRDefault="009217C4" w:rsidP="00AC0089">
      <w:pPr>
        <w:ind w:firstLine="360"/>
        <w:rPr>
          <w:rFonts w:cstheme="minorHAnsi"/>
          <w:color w:val="212121"/>
          <w:shd w:val="clear" w:color="auto" w:fill="FFFFFF"/>
        </w:rPr>
      </w:pPr>
    </w:p>
    <w:p w14:paraId="779EFC34" w14:textId="77777777" w:rsidR="0075072E" w:rsidRPr="0049779B" w:rsidRDefault="0075072E" w:rsidP="0075072E">
      <w:pPr>
        <w:pStyle w:val="ListParagraph"/>
        <w:ind w:left="1800"/>
        <w:rPr>
          <w:rFonts w:cstheme="minorHAnsi"/>
          <w:b/>
          <w:bCs/>
          <w:i/>
          <w:iCs/>
          <w:color w:val="212121"/>
          <w:shd w:val="clear" w:color="auto" w:fill="FFFFFF"/>
        </w:rPr>
      </w:pPr>
    </w:p>
    <w:p w14:paraId="3519DD1A" w14:textId="144E0E15" w:rsidR="00B2465A" w:rsidRPr="0075072E" w:rsidRDefault="00EF7BC6" w:rsidP="0075072E">
      <w:pPr>
        <w:pStyle w:val="ListParagraph"/>
        <w:numPr>
          <w:ilvl w:val="0"/>
          <w:numId w:val="6"/>
        </w:numPr>
        <w:rPr>
          <w:rFonts w:cstheme="minorHAnsi"/>
          <w:b/>
          <w:bCs/>
          <w:i/>
          <w:iCs/>
          <w:color w:val="212121"/>
          <w:shd w:val="clear" w:color="auto" w:fill="FFFFFF"/>
        </w:rPr>
      </w:pPr>
      <w:r w:rsidRPr="0075072E">
        <w:rPr>
          <w:rFonts w:cstheme="minorHAnsi"/>
          <w:b/>
          <w:bCs/>
          <w:i/>
          <w:iCs/>
          <w:color w:val="212121"/>
          <w:shd w:val="clear" w:color="auto" w:fill="FFFFFF"/>
        </w:rPr>
        <w:t>Different animal factors and mgmt. factors influence what NAS</w:t>
      </w:r>
      <w:r w:rsidR="00BA4380" w:rsidRPr="0075072E">
        <w:rPr>
          <w:rFonts w:cstheme="minorHAnsi"/>
          <w:b/>
          <w:bCs/>
          <w:i/>
          <w:iCs/>
          <w:color w:val="212121"/>
          <w:shd w:val="clear" w:color="auto" w:fill="FFFFFF"/>
        </w:rPr>
        <w:t>M species predominate for a farm, animal</w:t>
      </w:r>
    </w:p>
    <w:p w14:paraId="5262C10B" w14:textId="2109A895" w:rsidR="00D670EE" w:rsidRPr="00F43961" w:rsidRDefault="001A47C1" w:rsidP="00D63F05">
      <w:pPr>
        <w:ind w:firstLine="360"/>
      </w:pPr>
      <w:r>
        <w:t>N</w:t>
      </w:r>
      <w:r w:rsidR="004850EA">
        <w:t xml:space="preserve">umerous </w:t>
      </w:r>
      <w:r w:rsidR="00663C79">
        <w:t>regional</w:t>
      </w:r>
      <w:r w:rsidR="006547E9">
        <w:t xml:space="preserve"> and </w:t>
      </w:r>
      <w:r w:rsidR="00663C79">
        <w:t xml:space="preserve">herd-level factors </w:t>
      </w:r>
      <w:r w:rsidR="004850EA">
        <w:t>risk-factors</w:t>
      </w:r>
      <w:r w:rsidR="00046DC2">
        <w:t xml:space="preserve"> have been identified</w:t>
      </w:r>
      <w:r w:rsidR="004850EA">
        <w:t xml:space="preserve"> </w:t>
      </w:r>
      <w:r>
        <w:t>explain</w:t>
      </w:r>
      <w:r w:rsidR="00536691">
        <w:t>ing some of</w:t>
      </w:r>
      <w:r>
        <w:t xml:space="preserve"> the diversity </w:t>
      </w:r>
      <w:r w:rsidR="00D62AD4">
        <w:t xml:space="preserve">and prevalence </w:t>
      </w:r>
      <w:r>
        <w:t xml:space="preserve">of </w:t>
      </w:r>
      <w:r w:rsidR="00D62AD4">
        <w:t xml:space="preserve">different </w:t>
      </w:r>
      <w:r>
        <w:t xml:space="preserve">NASM species </w:t>
      </w:r>
      <w:r w:rsidR="00E85568">
        <w:t xml:space="preserve">associated with </w:t>
      </w:r>
      <w:r w:rsidR="00E9519C">
        <w:t xml:space="preserve">mastitis and </w:t>
      </w:r>
      <w:r w:rsidR="00171D5C">
        <w:t>bulk tank milk</w:t>
      </w:r>
      <w:r w:rsidR="00E2176D">
        <w:t>.</w:t>
      </w:r>
      <w:r w:rsidR="00124AD3">
        <w:t xml:space="preserve"> </w:t>
      </w:r>
      <w:r w:rsidR="00213335">
        <w:t>Different times of year were associated with higher</w:t>
      </w:r>
      <w:r w:rsidR="00E064C5">
        <w:t xml:space="preserve"> likelihood of </w:t>
      </w:r>
      <w:r w:rsidR="000120F8">
        <w:t>IMI</w:t>
      </w:r>
      <w:r w:rsidR="00DB301D">
        <w:t xml:space="preserve"> for </w:t>
      </w:r>
      <w:r w:rsidR="00DB301D">
        <w:rPr>
          <w:i/>
          <w:iCs/>
        </w:rPr>
        <w:t xml:space="preserve">S. chromogenes, </w:t>
      </w:r>
      <w:r w:rsidR="000A26D2">
        <w:rPr>
          <w:i/>
          <w:iCs/>
        </w:rPr>
        <w:t xml:space="preserve">S. haemolyticus, </w:t>
      </w:r>
      <w:r w:rsidR="006C58BB">
        <w:rPr>
          <w:i/>
          <w:iCs/>
        </w:rPr>
        <w:t xml:space="preserve">S. xylosus, </w:t>
      </w:r>
      <w:r w:rsidR="006C58BB">
        <w:t xml:space="preserve">and </w:t>
      </w:r>
      <w:r w:rsidR="006C58BB">
        <w:rPr>
          <w:i/>
          <w:iCs/>
        </w:rPr>
        <w:t>S. warneri</w:t>
      </w:r>
      <w:r w:rsidR="002429E0">
        <w:rPr>
          <w:i/>
          <w:iCs/>
        </w:rPr>
        <w:t xml:space="preserve"> </w:t>
      </w:r>
      <w:r w:rsidR="002429E0">
        <w:t xml:space="preserve">in </w: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 </w:instrTex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DATA </w:instrText>
      </w:r>
      <w:r w:rsidR="002429E0">
        <w:fldChar w:fldCharType="end"/>
      </w:r>
      <w:r w:rsidR="002429E0">
        <w:fldChar w:fldCharType="separate"/>
      </w:r>
      <w:r w:rsidR="002429E0">
        <w:rPr>
          <w:noProof/>
        </w:rPr>
        <w:t>Dolder et al. (2017)</w:t>
      </w:r>
      <w:r w:rsidR="002429E0">
        <w:fldChar w:fldCharType="end"/>
      </w:r>
      <w:r w:rsidR="00FA1B08">
        <w:t xml:space="preserve">, and </w:t>
      </w:r>
      <w:r w:rsidR="00FA1B08">
        <w:rPr>
          <w:i/>
          <w:iCs/>
        </w:rPr>
        <w:t>S. cohnii, S. simulans,</w:t>
      </w:r>
      <w:r w:rsidR="00F030B8">
        <w:rPr>
          <w:i/>
          <w:iCs/>
        </w:rPr>
        <w:t xml:space="preserve"> S. sciuri</w:t>
      </w:r>
      <w:r w:rsidR="00F030B8">
        <w:t xml:space="preserve"> in BTM in</w:t>
      </w:r>
      <w:r w:rsidR="00587F5D">
        <w:t xml:space="preserve"> </w: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 </w:instrTex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DATA </w:instrText>
      </w:r>
      <w:r w:rsidR="00587F5D">
        <w:fldChar w:fldCharType="end"/>
      </w:r>
      <w:r w:rsidR="00587F5D">
        <w:fldChar w:fldCharType="separate"/>
      </w:r>
      <w:r w:rsidR="00587F5D">
        <w:rPr>
          <w:noProof/>
        </w:rPr>
        <w:t>De Visscher et al. (2017)</w:t>
      </w:r>
      <w:r w:rsidR="00587F5D">
        <w:fldChar w:fldCharType="end"/>
      </w:r>
      <w:r w:rsidR="00F030B8">
        <w:t>.</w:t>
      </w:r>
      <w:r w:rsidR="005757A4">
        <w:t xml:space="preserve"> </w:t>
      </w:r>
      <w:r w:rsidR="004D2364">
        <w:t>Geographical d</w:t>
      </w:r>
      <w:r w:rsidR="005757A4">
        <w:t xml:space="preserve">ifferences in </w:t>
      </w:r>
      <w:r w:rsidR="004D2364">
        <w:t xml:space="preserve">NASM </w:t>
      </w:r>
      <w:r w:rsidR="005757A4">
        <w:t xml:space="preserve">species diversity </w:t>
      </w:r>
      <w:r w:rsidR="00C90C68">
        <w:t xml:space="preserve">among quartermilk samples </w:t>
      </w:r>
      <w:r w:rsidR="004D2364">
        <w:t xml:space="preserve">have been documented, between 4 regions </w:t>
      </w:r>
      <w:r w:rsidR="00C85989">
        <w:t>in</w:t>
      </w:r>
      <w:r w:rsidR="004D2364">
        <w:t xml:space="preserve"> Canada</w:t>
      </w:r>
      <w:r w:rsidR="00072D76">
        <w:t xml:space="preserve"> </w:t>
      </w:r>
      <w:r w:rsidR="008C645A">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8C645A">
        <w:fldChar w:fldCharType="separate"/>
      </w:r>
      <w:r w:rsidR="00E93C52">
        <w:rPr>
          <w:noProof/>
        </w:rPr>
        <w:t>(Condas et al., 2017a)</w:t>
      </w:r>
      <w:r w:rsidR="008C645A">
        <w:fldChar w:fldCharType="end"/>
      </w:r>
      <w:r w:rsidR="008C645A">
        <w:t xml:space="preserve"> </w:t>
      </w:r>
      <w:r w:rsidR="00C90C68">
        <w:t>and</w:t>
      </w:r>
      <w:r w:rsidR="008C645A">
        <w:t xml:space="preserve"> 4 states in the US</w:t>
      </w:r>
      <w:r w:rsidR="00072D76">
        <w:t xml:space="preserve"> </w: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 </w:instrTex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DATA </w:instrText>
      </w:r>
      <w:r w:rsidR="00D56305">
        <w:fldChar w:fldCharType="end"/>
      </w:r>
      <w:r w:rsidR="00D56305">
        <w:fldChar w:fldCharType="separate"/>
      </w:r>
      <w:r w:rsidR="00D56305">
        <w:rPr>
          <w:noProof/>
        </w:rPr>
        <w:t>(Jenkins et al., 2019)</w:t>
      </w:r>
      <w:r w:rsidR="00D56305">
        <w:fldChar w:fldCharType="end"/>
      </w:r>
      <w:r w:rsidR="00D56305">
        <w:t xml:space="preserve">. </w:t>
      </w:r>
      <w:r w:rsidR="0030351A">
        <w:t xml:space="preserve">Although </w:t>
      </w:r>
      <w:r w:rsidR="0030351A">
        <w:rPr>
          <w:i/>
          <w:iCs/>
        </w:rPr>
        <w:t>S. chromogenes</w:t>
      </w:r>
      <w:r w:rsidR="0030351A">
        <w:t xml:space="preserve"> is the </w:t>
      </w:r>
      <w:r w:rsidR="00A31FE0">
        <w:t>dominant</w:t>
      </w:r>
      <w:r w:rsidR="005A4B4D">
        <w:t xml:space="preserve"> </w:t>
      </w:r>
      <w:r w:rsidR="0030351A">
        <w:t xml:space="preserve">species causing </w:t>
      </w:r>
      <w:r w:rsidR="001C5271">
        <w:t>IMI</w:t>
      </w:r>
      <w:r w:rsidR="00F374EB">
        <w:t xml:space="preserve"> in many countries</w:t>
      </w:r>
      <w:r w:rsidR="00AE68C0">
        <w:t xml:space="preserve"> (as summarized in </w:t>
      </w:r>
      <w:r w:rsidR="00AE68C0">
        <w:fldChar w:fldCharType="begin"/>
      </w:r>
      <w:r w:rsidR="00AE68C0">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563B4D">
        <w:fldChar w:fldCharType="separate"/>
      </w:r>
      <w:r w:rsidR="00AE68C0">
        <w:fldChar w:fldCharType="end"/>
      </w:r>
      <w:r w:rsidR="00AE68C0">
        <w:t xml:space="preserve">De Buck et al., 2021), </w:t>
      </w:r>
      <w:r w:rsidR="00922CB9">
        <w:rPr>
          <w:i/>
          <w:iCs/>
        </w:rPr>
        <w:t xml:space="preserve">S. epidermidis </w:t>
      </w:r>
      <w:r w:rsidR="009E7D4F">
        <w:t xml:space="preserve">(closely followed by </w:t>
      </w:r>
      <w:r w:rsidR="009E7D4F" w:rsidRPr="00D5424A">
        <w:rPr>
          <w:i/>
          <w:iCs/>
        </w:rPr>
        <w:t>S. simulans</w:t>
      </w:r>
      <w:r w:rsidR="009E7D4F">
        <w:t xml:space="preserve">) </w:t>
      </w:r>
      <w:r w:rsidR="001C005D" w:rsidRPr="009E7D4F">
        <w:t>was</w:t>
      </w:r>
      <w:r w:rsidR="001C005D">
        <w:t xml:space="preserve"> </w:t>
      </w:r>
      <w:r w:rsidR="00DF2FAE">
        <w:t>the most commonly-found species in</w:t>
      </w:r>
      <w:r w:rsidR="009E7D4F">
        <w:t xml:space="preserve"> both</w:t>
      </w:r>
      <w:r w:rsidR="00DF2FAE">
        <w:t xml:space="preserve"> a Finnish </w:t>
      </w:r>
      <w:r w:rsidR="00D5424A">
        <w:fldChar w:fldCharType="begin"/>
      </w:r>
      <w:r w:rsidR="00D5424A">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D5424A">
        <w:fldChar w:fldCharType="separate"/>
      </w:r>
      <w:r w:rsidR="00D5424A">
        <w:rPr>
          <w:noProof/>
        </w:rPr>
        <w:t>(Taponen et al., 2022)</w:t>
      </w:r>
      <w:r w:rsidR="00D5424A">
        <w:fldChar w:fldCharType="end"/>
      </w:r>
      <w:r w:rsidR="00D5424A">
        <w:t xml:space="preserve"> and a Swedish study </w:t>
      </w:r>
      <w:r w:rsidR="00D5424A">
        <w:fldChar w:fldCharType="begin"/>
      </w:r>
      <w:r w:rsidR="00D5424A">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D5424A">
        <w:fldChar w:fldCharType="separate"/>
      </w:r>
      <w:r w:rsidR="00D5424A">
        <w:rPr>
          <w:noProof/>
        </w:rPr>
        <w:t>(Nyman et al., 2018)</w:t>
      </w:r>
      <w:r w:rsidR="00D5424A">
        <w:fldChar w:fldCharType="end"/>
      </w:r>
      <w:r w:rsidR="00D5424A">
        <w:t>.</w:t>
      </w:r>
      <w:r w:rsidR="00FF0906">
        <w:t xml:space="preserve"> </w:t>
      </w:r>
      <w:r w:rsidR="00592FF1">
        <w:t xml:space="preserve">It is difficult to </w:t>
      </w:r>
      <w:r w:rsidR="00226FD6">
        <w:t>discern w</w:t>
      </w:r>
      <w:r w:rsidR="00700E2C">
        <w:t>hether or not these differences in species diversity are truly a function of geograph</w:t>
      </w:r>
      <w:r w:rsidR="00FF78AF">
        <w:t>ical variation</w:t>
      </w:r>
      <w:r w:rsidR="00700E2C">
        <w:t xml:space="preserve">, or are a result </w:t>
      </w:r>
      <w:r w:rsidR="00FF0906" w:rsidRPr="00FF0906">
        <w:t>o</w:t>
      </w:r>
      <w:r w:rsidR="00FF78AF">
        <w:t>f</w:t>
      </w:r>
      <w:r w:rsidR="00FF0906" w:rsidRPr="00FF0906">
        <w:t xml:space="preserve"> farms in the same region shar</w:t>
      </w:r>
      <w:r w:rsidR="00FF78AF">
        <w:t>ing</w:t>
      </w:r>
      <w:r w:rsidR="00FF0906" w:rsidRPr="00FF0906">
        <w:t xml:space="preserve"> certain </w:t>
      </w:r>
      <w:r w:rsidR="00FF78AF">
        <w:t>management</w:t>
      </w:r>
      <w:r w:rsidR="00FF0906" w:rsidRPr="00FF0906">
        <w:t xml:space="preserve"> practices </w:t>
      </w:r>
      <w:r w:rsidR="00191103">
        <w:t>resulting in similar</w:t>
      </w:r>
      <w:r w:rsidR="00FF0906" w:rsidRPr="00FF0906">
        <w:t xml:space="preserve"> </w:t>
      </w:r>
      <w:r w:rsidR="00644738">
        <w:t xml:space="preserve">NASM </w:t>
      </w:r>
      <w:r w:rsidR="00FF0906" w:rsidRPr="00FF0906">
        <w:t>species prevalence and diversity</w:t>
      </w:r>
      <w:r w:rsidR="00167231">
        <w:t>.</w:t>
      </w:r>
      <w:r w:rsidR="001044A6">
        <w:t xml:space="preserve"> A</w:t>
      </w:r>
      <w:r w:rsidR="00F23AE4">
        <w:t>t the herd level, facility type</w:t>
      </w:r>
      <w:r w:rsidR="00217A28">
        <w:t xml:space="preserve"> has been shown to </w:t>
      </w:r>
      <w:r w:rsidR="00084402">
        <w:t>explain some of the diversity of NASM species</w:t>
      </w:r>
      <w:r w:rsidR="00811A19">
        <w:t>:</w:t>
      </w:r>
      <w:r w:rsidR="00A101C9">
        <w:t xml:space="preserve"> </w:t>
      </w:r>
      <w:r w:rsidR="00970B6F">
        <w:t xml:space="preserve">for herds using a tiestall barn, </w:t>
      </w:r>
      <w:r w:rsidR="00A101C9">
        <w:t xml:space="preserve">prevalence of IMI due to </w:t>
      </w:r>
      <w:r w:rsidR="00811A19">
        <w:rPr>
          <w:i/>
          <w:iCs/>
        </w:rPr>
        <w:t>S. simulans</w:t>
      </w:r>
      <w:r w:rsidR="00811A19">
        <w:t xml:space="preserve">, </w:t>
      </w:r>
      <w:r w:rsidR="00811A19">
        <w:rPr>
          <w:i/>
          <w:iCs/>
        </w:rPr>
        <w:t xml:space="preserve">S. xylosus, S. cohnii, S. saprophyticus, S. capitis, </w:t>
      </w:r>
      <w:r w:rsidR="00811A19">
        <w:t xml:space="preserve">and </w:t>
      </w:r>
      <w:r w:rsidR="00811A19">
        <w:rPr>
          <w:i/>
          <w:iCs/>
        </w:rPr>
        <w:t xml:space="preserve">S. arlettae </w:t>
      </w:r>
      <w:r w:rsidR="00A101C9">
        <w:t>was higher</w:t>
      </w:r>
      <w:r w:rsidR="00970B6F">
        <w:t xml:space="preserve">, </w:t>
      </w:r>
      <w:r w:rsidR="00A101C9">
        <w:t xml:space="preserve">and </w:t>
      </w:r>
      <w:r w:rsidR="006E3D64">
        <w:t>prevalence</w:t>
      </w:r>
      <w:r w:rsidR="00CA4337">
        <w:t xml:space="preserve"> for </w:t>
      </w:r>
      <w:r w:rsidR="00CA4337">
        <w:rPr>
          <w:i/>
          <w:iCs/>
        </w:rPr>
        <w:lastRenderedPageBreak/>
        <w:t>S. epidermidis</w:t>
      </w:r>
      <w:r w:rsidR="006E3D64">
        <w:t xml:space="preserve"> was lower</w:t>
      </w:r>
      <w:r w:rsidR="00CA4337">
        <w:rPr>
          <w:i/>
          <w:iCs/>
        </w:rPr>
        <w:t xml:space="preserve"> </w:t>
      </w:r>
      <w:r w:rsidR="00CA4337"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CA4337" w:rsidRPr="00CA4337">
        <w:fldChar w:fldCharType="separate"/>
      </w:r>
      <w:r w:rsidR="00E93C52">
        <w:rPr>
          <w:noProof/>
        </w:rPr>
        <w:t>(Condas et al., 2017a)</w:t>
      </w:r>
      <w:r w:rsidR="00CA4337" w:rsidRPr="00CA4337">
        <w:fldChar w:fldCharType="end"/>
      </w:r>
      <w:r w:rsidR="00CA4337">
        <w:rPr>
          <w:i/>
          <w:iCs/>
        </w:rPr>
        <w:t>.</w:t>
      </w:r>
      <w:r w:rsidR="006E3D64">
        <w:t xml:space="preserve"> </w:t>
      </w:r>
      <w:r w:rsidR="00E53110">
        <w:t>H</w:t>
      </w:r>
      <w:r w:rsidR="006E3D64">
        <w:t xml:space="preserve">erds </w:t>
      </w:r>
      <w:r w:rsidR="00615559">
        <w:t xml:space="preserve">in Canada </w:t>
      </w:r>
      <w:r w:rsidR="006E3D64">
        <w:t>using a bedded pack system</w:t>
      </w:r>
      <w:r w:rsidR="00E53110">
        <w:t xml:space="preserve"> were at higher relative risk for IMI due to </w:t>
      </w:r>
      <w:r w:rsidR="006E3D64">
        <w:rPr>
          <w:i/>
          <w:iCs/>
        </w:rPr>
        <w:t xml:space="preserve">S. chromogenes </w:t>
      </w:r>
      <w:r w:rsidR="006E3D64">
        <w:t xml:space="preserve">and </w:t>
      </w:r>
      <w:r w:rsidR="006E3D64">
        <w:rPr>
          <w:i/>
          <w:iCs/>
        </w:rPr>
        <w:t xml:space="preserve">S. sciuri </w:t>
      </w:r>
      <w:r w:rsidR="00615559"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615559" w:rsidRPr="00615559">
        <w:fldChar w:fldCharType="separate"/>
      </w:r>
      <w:r w:rsidR="00E93C52">
        <w:rPr>
          <w:noProof/>
        </w:rPr>
        <w:t>(Condas et al., 2017a)</w:t>
      </w:r>
      <w:r w:rsidR="00615559" w:rsidRPr="00615559">
        <w:fldChar w:fldCharType="end"/>
      </w:r>
      <w:r w:rsidR="00615559">
        <w:t xml:space="preserve">, while </w: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 </w:instrTex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DATA </w:instrText>
      </w:r>
      <w:r w:rsidR="0005124D">
        <w:fldChar w:fldCharType="end"/>
      </w:r>
      <w:r w:rsidR="0005124D">
        <w:fldChar w:fldCharType="separate"/>
      </w:r>
      <w:r w:rsidR="0005124D">
        <w:rPr>
          <w:noProof/>
        </w:rPr>
        <w:t>Adkins et al. (2022)</w:t>
      </w:r>
      <w:r w:rsidR="0005124D">
        <w:fldChar w:fldCharType="end"/>
      </w:r>
      <w:r w:rsidR="00D670EE">
        <w:t xml:space="preserve"> found </w:t>
      </w:r>
      <w:r w:rsidR="00D670EE" w:rsidRPr="00D670EE">
        <w:rPr>
          <w:i/>
          <w:iCs/>
        </w:rPr>
        <w:t>S. cohnii</w:t>
      </w:r>
      <w:r w:rsidR="00D670EE">
        <w:t xml:space="preserve">, </w:t>
      </w:r>
      <w:r w:rsidR="00D670EE" w:rsidRPr="00D670EE">
        <w:rPr>
          <w:i/>
          <w:iCs/>
        </w:rPr>
        <w:t>S. hyicus</w:t>
      </w:r>
      <w:r w:rsidR="00D670EE">
        <w:t xml:space="preserve">, and </w:t>
      </w:r>
      <w:r w:rsidR="00D670EE" w:rsidRPr="00D670EE">
        <w:rPr>
          <w:i/>
          <w:iCs/>
        </w:rPr>
        <w:t>S. pseudintermedius</w:t>
      </w:r>
      <w:r w:rsidR="00D670EE">
        <w:t xml:space="preserve"> in BTM from sand-bedded freestalls</w:t>
      </w:r>
      <w:r w:rsidR="009D7FE3">
        <w:t xml:space="preserve"> (but not bedded packs)</w:t>
      </w:r>
      <w:r w:rsidR="00D670EE">
        <w:t>,</w:t>
      </w:r>
      <w:r w:rsidR="00D42544">
        <w:t xml:space="preserve"> and </w:t>
      </w:r>
      <w:r w:rsidR="00D670EE" w:rsidRPr="00D42544">
        <w:rPr>
          <w:i/>
          <w:iCs/>
        </w:rPr>
        <w:t>S. pasteuri</w:t>
      </w:r>
      <w:r w:rsidR="00D670EE">
        <w:t xml:space="preserve"> </w:t>
      </w:r>
      <w:r w:rsidR="00D670EE" w:rsidRPr="00D42544">
        <w:rPr>
          <w:i/>
          <w:iCs/>
        </w:rPr>
        <w:t>and S. piscifermentan</w:t>
      </w:r>
      <w:r w:rsidR="00D670EE">
        <w:t xml:space="preserve">s </w:t>
      </w:r>
      <w:r w:rsidR="00D42544">
        <w:t xml:space="preserve">were unique to BTM </w:t>
      </w:r>
      <w:r w:rsidR="009D7FE3">
        <w:t>from bedded packs.</w:t>
      </w:r>
      <w:r w:rsidR="00C23199">
        <w:t xml:space="preserve"> In a study by</w:t>
      </w:r>
      <w:r w:rsidR="002D1BC6">
        <w:t xml:space="preserve"> </w: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 </w:instrTex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DATA </w:instrText>
      </w:r>
      <w:r w:rsidR="00C23199">
        <w:fldChar w:fldCharType="end"/>
      </w:r>
      <w:r w:rsidR="00C23199">
        <w:fldChar w:fldCharType="separate"/>
      </w:r>
      <w:r w:rsidR="00C23199">
        <w:rPr>
          <w:noProof/>
        </w:rPr>
        <w:t>Piessens et al. (2011)</w:t>
      </w:r>
      <w:r w:rsidR="00C23199">
        <w:fldChar w:fldCharType="end"/>
      </w:r>
      <w:r w:rsidR="00C23199">
        <w:t xml:space="preserve">, </w:t>
      </w:r>
      <w:r w:rsidR="00A80D18">
        <w:t xml:space="preserve">sawdust bedding material was associated with IMI due to </w:t>
      </w:r>
      <w:r w:rsidR="00A80D18">
        <w:rPr>
          <w:i/>
          <w:iCs/>
        </w:rPr>
        <w:t xml:space="preserve">S. </w:t>
      </w:r>
      <w:r w:rsidR="00463EBB">
        <w:rPr>
          <w:i/>
          <w:iCs/>
        </w:rPr>
        <w:t xml:space="preserve">xylosus </w:t>
      </w:r>
      <w:r w:rsidR="00463EBB">
        <w:t xml:space="preserve">and </w:t>
      </w:r>
      <w:r w:rsidR="00463EBB">
        <w:rPr>
          <w:i/>
          <w:iCs/>
        </w:rPr>
        <w:t>S. succinus</w:t>
      </w:r>
      <w:r w:rsidR="00463EBB">
        <w:t xml:space="preserve"> for Belgian </w:t>
      </w:r>
      <w:r w:rsidR="0001553B">
        <w:t>dairy herds.</w:t>
      </w:r>
      <w:r w:rsidR="00C01FCC">
        <w:t xml:space="preserve"> </w: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 </w:instrTex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DATA </w:instrText>
      </w:r>
      <w:r w:rsidR="00C01FCC">
        <w:fldChar w:fldCharType="end"/>
      </w:r>
      <w:r w:rsidR="00C01FCC">
        <w:fldChar w:fldCharType="separate"/>
      </w:r>
      <w:r w:rsidR="00C01FCC">
        <w:rPr>
          <w:noProof/>
        </w:rPr>
        <w:t>De Visscher et al. (2017)</w:t>
      </w:r>
      <w:r w:rsidR="00C01FCC">
        <w:fldChar w:fldCharType="end"/>
      </w:r>
      <w:r w:rsidR="00AD7B33">
        <w:t xml:space="preserve"> identified a</w:t>
      </w:r>
      <w:r w:rsidR="00C90EAA">
        <w:t xml:space="preserve"> number of</w:t>
      </w:r>
      <w:r w:rsidR="001F37D7">
        <w:t xml:space="preserve"> management practices around milking protocol and hygiene associated with </w:t>
      </w:r>
      <w:r w:rsidR="007D1CD1">
        <w:t xml:space="preserve">the presence of different </w:t>
      </w:r>
      <w:r w:rsidR="00B22314">
        <w:t>NASM species</w:t>
      </w:r>
      <w:r w:rsidR="00AD7B33">
        <w:t xml:space="preserve"> in BTM</w:t>
      </w:r>
      <w:r w:rsidR="00B44E15">
        <w:t>. These</w:t>
      </w:r>
      <w:r w:rsidR="00B22314">
        <w:t xml:space="preserve"> includ</w:t>
      </w:r>
      <w:r w:rsidR="00B44E15">
        <w:t>e</w:t>
      </w:r>
      <w:r w:rsidR="00B22314">
        <w:t xml:space="preserve"> </w:t>
      </w:r>
      <w:r w:rsidR="005F390E">
        <w:t xml:space="preserve">a decreased risk for </w:t>
      </w:r>
      <w:r w:rsidR="005F390E">
        <w:rPr>
          <w:i/>
          <w:iCs/>
        </w:rPr>
        <w:t>S. xylosus,</w:t>
      </w:r>
      <w:r w:rsidR="00C01FCC">
        <w:rPr>
          <w:i/>
          <w:iCs/>
        </w:rPr>
        <w:t xml:space="preserve"> S. simulans, </w:t>
      </w:r>
      <w:r w:rsidR="00C01FCC">
        <w:t xml:space="preserve">and </w:t>
      </w:r>
      <w:r w:rsidR="00C01FCC">
        <w:rPr>
          <w:i/>
          <w:iCs/>
        </w:rPr>
        <w:t>S. chromogenes</w:t>
      </w:r>
      <w:r w:rsidR="00C01FCC">
        <w:t xml:space="preserve"> </w:t>
      </w:r>
      <w:r w:rsidR="00AD7B33">
        <w:t xml:space="preserve">in BTM from herds that clip udders, </w:t>
      </w:r>
      <w:r w:rsidR="00632921">
        <w:t xml:space="preserve">a decreased risk of </w:t>
      </w:r>
      <w:r w:rsidR="00632921">
        <w:rPr>
          <w:i/>
          <w:iCs/>
        </w:rPr>
        <w:t xml:space="preserve">S. devriesei </w:t>
      </w:r>
      <w:r w:rsidR="00632921">
        <w:t xml:space="preserve">in herds with consistent glove use during milking, </w:t>
      </w:r>
      <w:r w:rsidR="002C6FF4">
        <w:t xml:space="preserve">an increased likelihood of </w:t>
      </w:r>
      <w:r w:rsidR="002C6FF4">
        <w:rPr>
          <w:i/>
          <w:iCs/>
        </w:rPr>
        <w:t>S. cohnii</w:t>
      </w:r>
      <w:r w:rsidR="002C6FF4">
        <w:t xml:space="preserve"> in herds </w:t>
      </w:r>
      <w:r w:rsidR="008E6B51">
        <w:t xml:space="preserve">sharing towels between cows when drying udders, </w:t>
      </w:r>
      <w:r w:rsidR="009C0AEC">
        <w:t xml:space="preserve">and a </w:t>
      </w:r>
      <w:r w:rsidR="00D3631B">
        <w:t>de</w:t>
      </w:r>
      <w:r w:rsidR="009C0AEC">
        <w:t xml:space="preserve">creased likelihood of </w:t>
      </w:r>
      <w:r w:rsidR="009C0AEC">
        <w:rPr>
          <w:i/>
          <w:iCs/>
        </w:rPr>
        <w:t xml:space="preserve">S. haemolyticus, S. cohnii, </w:t>
      </w:r>
      <w:r w:rsidR="009C0AEC">
        <w:t xml:space="preserve">and </w:t>
      </w:r>
      <w:r w:rsidR="009C0AEC">
        <w:rPr>
          <w:i/>
          <w:iCs/>
        </w:rPr>
        <w:t>S. simulans</w:t>
      </w:r>
      <w:r w:rsidR="00D3631B">
        <w:rPr>
          <w:i/>
          <w:iCs/>
        </w:rPr>
        <w:t xml:space="preserve"> </w:t>
      </w:r>
      <w:r w:rsidR="00D3631B">
        <w:t>in herds that flushed or steamed milking units after use.</w:t>
      </w:r>
      <w:r w:rsidR="004F5098">
        <w:t xml:space="preserve"> </w:t>
      </w:r>
      <w:r w:rsidR="00BC0B61">
        <w:fldChar w:fldCharType="begin"/>
      </w:r>
      <w:r w:rsidR="00BC0B61">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BC0B61">
        <w:fldChar w:fldCharType="separate"/>
      </w:r>
      <w:r w:rsidR="00BC0B61">
        <w:rPr>
          <w:noProof/>
        </w:rPr>
        <w:t>Hogan et al. (1987)</w:t>
      </w:r>
      <w:r w:rsidR="00BC0B61">
        <w:fldChar w:fldCharType="end"/>
      </w:r>
      <w:r w:rsidR="00C74061">
        <w:t xml:space="preserve"> found more IMI due to </w:t>
      </w:r>
      <w:r w:rsidR="00C74061">
        <w:rPr>
          <w:i/>
          <w:iCs/>
        </w:rPr>
        <w:t>S. epidermidis</w:t>
      </w:r>
      <w:r w:rsidR="00C74061">
        <w:t xml:space="preserve"> </w:t>
      </w:r>
      <w:r w:rsidR="00E7025F">
        <w:t xml:space="preserve">in herds using no </w:t>
      </w:r>
      <w:r w:rsidR="007118CA">
        <w:t xml:space="preserve">teat </w:t>
      </w:r>
      <w:r w:rsidR="00E7025F">
        <w:t>dip compared to herds</w:t>
      </w:r>
      <w:r w:rsidR="00F43961">
        <w:t xml:space="preserve"> that did, that that </w:t>
      </w:r>
      <w:r w:rsidR="00F43961">
        <w:rPr>
          <w:i/>
          <w:iCs/>
        </w:rPr>
        <w:t xml:space="preserve">S. hyicus </w:t>
      </w:r>
      <w:r w:rsidR="00F43961">
        <w:t xml:space="preserve">constituted a greater proportion of </w:t>
      </w:r>
      <w:r w:rsidR="002634C6">
        <w:t xml:space="preserve">staphylococci IMI in herds that used teat dip vs. herds that did not. However, it should be noted that speciation of staphylococci </w:t>
      </w:r>
      <w:r w:rsidR="00E45604">
        <w:t xml:space="preserve">in this study </w:t>
      </w:r>
      <w:r w:rsidR="002634C6">
        <w:t>was performed using a biochemical test</w:t>
      </w:r>
      <w:r w:rsidR="000C7CA3">
        <w:t xml:space="preserve">, which may have had limited </w:t>
      </w:r>
      <w:r w:rsidR="00887F58">
        <w:t xml:space="preserve">typeability and accuracy for identification of bovine staphylococci isolates </w: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 </w:instrTex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DATA </w:instrText>
      </w:r>
      <w:r w:rsidR="00887F58">
        <w:fldChar w:fldCharType="end"/>
      </w:r>
      <w:r w:rsidR="00887F58">
        <w:fldChar w:fldCharType="separate"/>
      </w:r>
      <w:r w:rsidR="00887F58">
        <w:rPr>
          <w:noProof/>
        </w:rPr>
        <w:t>(Vanderhaeghen et al., 2015)</w:t>
      </w:r>
      <w:r w:rsidR="00887F58">
        <w:fldChar w:fldCharType="end"/>
      </w:r>
      <w:r w:rsidR="00887F58">
        <w:t xml:space="preserve">. </w:t>
      </w:r>
      <w:r w:rsidR="0036320A">
        <w:t>Lastly, s</w:t>
      </w:r>
      <w:r w:rsidR="00947812">
        <w:t xml:space="preserve">ome herd-level management factors associated with </w:t>
      </w:r>
      <w:r w:rsidR="00854EB7">
        <w:t xml:space="preserve">NASM diversity </w:t>
      </w:r>
      <w:r w:rsidR="0036320A">
        <w:t xml:space="preserve">were related to feed and water provided to dairy cows: </w: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 </w:instrTex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DATA </w:instrText>
      </w:r>
      <w:r w:rsidR="0036320A">
        <w:fldChar w:fldCharType="end"/>
      </w:r>
      <w:r w:rsidR="0036320A">
        <w:fldChar w:fldCharType="separate"/>
      </w:r>
      <w:r w:rsidR="0036320A">
        <w:rPr>
          <w:noProof/>
        </w:rPr>
        <w:t>De Visscher et al. (2017)</w:t>
      </w:r>
      <w:r w:rsidR="0036320A">
        <w:fldChar w:fldCharType="end"/>
      </w:r>
      <w:r w:rsidR="0036320A">
        <w:t xml:space="preserve"> found </w:t>
      </w:r>
      <w:r w:rsidR="00CA1AB6">
        <w:t xml:space="preserve">an increased likelihood of </w:t>
      </w:r>
      <w:r w:rsidR="000450D5">
        <w:rPr>
          <w:i/>
          <w:iCs/>
        </w:rPr>
        <w:t xml:space="preserve">S. simulans </w:t>
      </w:r>
      <w:r w:rsidR="000450D5">
        <w:t xml:space="preserve">in BTM if </w:t>
      </w:r>
      <w:r w:rsidR="00FF30F0">
        <w:t xml:space="preserve">drinking water for </w:t>
      </w:r>
      <w:r w:rsidR="000450D5">
        <w:t xml:space="preserve">cows </w:t>
      </w:r>
      <w:r w:rsidR="00FF30F0">
        <w:t>was from a</w:t>
      </w:r>
      <w:r w:rsidR="00CA1AB6" w:rsidRPr="00CA1AB6">
        <w:t xml:space="preserve"> public supply </w:t>
      </w:r>
      <w:r w:rsidR="00FF30F0">
        <w:t xml:space="preserve">(vs. well), </w:t>
      </w:r>
      <w:r w:rsidR="00DB4A43">
        <w:t xml:space="preserve">and </w: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 </w:instrTex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DATA </w:instrText>
      </w:r>
      <w:r w:rsidR="00724DE0">
        <w:fldChar w:fldCharType="end"/>
      </w:r>
      <w:r w:rsidR="00724DE0">
        <w:fldChar w:fldCharType="separate"/>
      </w:r>
      <w:r w:rsidR="00724DE0">
        <w:rPr>
          <w:noProof/>
        </w:rPr>
        <w:t>Petzer et al. (2022)</w:t>
      </w:r>
      <w:r w:rsidR="00724DE0">
        <w:fldChar w:fldCharType="end"/>
      </w:r>
      <w:r w:rsidR="00724DE0">
        <w:t xml:space="preserve"> reported p</w:t>
      </w:r>
      <w:r w:rsidR="00724DE0" w:rsidRPr="00724DE0">
        <w:t xml:space="preserve">roportionally more </w:t>
      </w:r>
      <w:r w:rsidR="00724DE0">
        <w:t xml:space="preserve">IMI due to </w:t>
      </w:r>
      <w:r w:rsidR="00724DE0" w:rsidRPr="00724DE0">
        <w:rPr>
          <w:i/>
          <w:iCs/>
        </w:rPr>
        <w:t>S. chromogenes</w:t>
      </w:r>
      <w:r w:rsidR="00724DE0" w:rsidRPr="00724DE0">
        <w:t xml:space="preserve"> from </w:t>
      </w:r>
      <w:r w:rsidR="00724DE0">
        <w:t xml:space="preserve">herds that were </w:t>
      </w:r>
      <w:r w:rsidR="00724DE0" w:rsidRPr="00724DE0">
        <w:t xml:space="preserve">pasture-based </w:t>
      </w:r>
      <w:r w:rsidR="00724DE0">
        <w:t>compared to those that fed</w:t>
      </w:r>
      <w:r w:rsidR="00724DE0" w:rsidRPr="00724DE0">
        <w:t xml:space="preserve"> TMR, </w:t>
      </w:r>
      <w:r w:rsidR="00724DE0">
        <w:t>while</w:t>
      </w:r>
      <w:r w:rsidR="00724DE0" w:rsidRPr="00724DE0">
        <w:t xml:space="preserve"> </w:t>
      </w:r>
      <w:r w:rsidR="00724DE0" w:rsidRPr="00724DE0">
        <w:rPr>
          <w:i/>
          <w:iCs/>
        </w:rPr>
        <w:t>S. haemolyticus</w:t>
      </w:r>
      <w:r w:rsidR="00724DE0" w:rsidRPr="00724DE0">
        <w:t xml:space="preserve"> was more prevalent among </w:t>
      </w:r>
      <w:r w:rsidR="00724DE0">
        <w:t xml:space="preserve">the </w:t>
      </w:r>
      <w:r w:rsidR="00724DE0" w:rsidRPr="00724DE0">
        <w:t>TMR herds</w:t>
      </w:r>
      <w:r w:rsidR="00282E2F">
        <w:t>.</w:t>
      </w:r>
    </w:p>
    <w:p w14:paraId="020C15B6" w14:textId="54768A9D" w:rsidR="0034179A" w:rsidRPr="009D29B2" w:rsidRDefault="00611F1B" w:rsidP="00D63F05">
      <w:pPr>
        <w:ind w:firstLine="360"/>
      </w:pPr>
      <w:r>
        <w:t xml:space="preserve">In addition to herd and regional differences, </w:t>
      </w:r>
      <w:r w:rsidR="0083360F">
        <w:t xml:space="preserve">cow-level factors determining NASM </w:t>
      </w:r>
      <w:r w:rsidR="00C64FC2">
        <w:t xml:space="preserve">diversity and prevalence have also been identified. </w:t>
      </w:r>
      <w:r w:rsidR="00830002">
        <w:t xml:space="preserve">Both </w:t>
      </w:r>
      <w:r w:rsidR="00852457">
        <w:fldChar w:fldCharType="begin"/>
      </w:r>
      <w:r w:rsidR="00852457">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852457">
        <w:fldChar w:fldCharType="separate"/>
      </w:r>
      <w:r w:rsidR="00852457">
        <w:rPr>
          <w:noProof/>
        </w:rPr>
        <w:t>Thorberg et al. (2009)</w:t>
      </w:r>
      <w:r w:rsidR="00852457">
        <w:fldChar w:fldCharType="end"/>
      </w:r>
      <w:r w:rsidR="00852457">
        <w:t xml:space="preserve"> and </w:t>
      </w:r>
      <w:r w:rsidR="00852457">
        <w:fldChar w:fldCharType="begin"/>
      </w:r>
      <w:r w:rsidR="00852457">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852457">
        <w:fldChar w:fldCharType="separate"/>
      </w:r>
      <w:r w:rsidR="00852457">
        <w:rPr>
          <w:noProof/>
        </w:rPr>
        <w:t>Mork et al. (2012)</w:t>
      </w:r>
      <w:r w:rsidR="00852457">
        <w:fldChar w:fldCharType="end"/>
      </w:r>
      <w:r w:rsidR="006840ED">
        <w:t xml:space="preserve"> found that </w:t>
      </w:r>
      <w:r w:rsidR="006840ED">
        <w:rPr>
          <w:i/>
          <w:iCs/>
        </w:rPr>
        <w:t>S. chromogenes</w:t>
      </w:r>
      <w:r w:rsidR="006840ED">
        <w:t xml:space="preserve"> was more likely to be </w:t>
      </w:r>
      <w:r w:rsidR="00D96C9F">
        <w:t xml:space="preserve">isolated from first-lactation animals, while </w:t>
      </w:r>
      <w:r w:rsidR="00D96C9F">
        <w:rPr>
          <w:i/>
          <w:iCs/>
        </w:rPr>
        <w:t>S. epidermidis</w:t>
      </w:r>
      <w:r w:rsidR="00D96C9F">
        <w:t xml:space="preserve"> was found </w:t>
      </w:r>
      <w:r w:rsidR="000968DB">
        <w:t xml:space="preserve">more often </w:t>
      </w:r>
      <w:r w:rsidR="00D96C9F">
        <w:t>in third-lactation and older</w:t>
      </w:r>
      <w:r w:rsidR="00B0449B">
        <w:t xml:space="preserve"> cows. These findings are consistent with </w:t>
      </w:r>
      <w:r w:rsidR="00BD3784">
        <w:t xml:space="preserve">three other studies reporting </w:t>
      </w:r>
      <w:r w:rsidR="00BD3784">
        <w:rPr>
          <w:i/>
          <w:iCs/>
        </w:rPr>
        <w:t xml:space="preserve">S. chromogenes, S. xylosus, </w:t>
      </w:r>
      <w:r w:rsidR="00BD3784">
        <w:t xml:space="preserve">and </w:t>
      </w:r>
      <w:r w:rsidR="00BD3784">
        <w:rPr>
          <w:i/>
          <w:iCs/>
        </w:rPr>
        <w:t>S. simulans</w:t>
      </w:r>
      <w:r w:rsidR="00BD3784">
        <w:t xml:space="preserve"> were more commonly found in heifers vs. third-lactation and older cows</w:t>
      </w:r>
      <w:r w:rsidR="0042674F">
        <w:t xml:space="preserve"> </w:t>
      </w:r>
      <w:r w:rsidR="0042674F">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 </w:instrText>
      </w:r>
      <w:r w:rsidR="00E93C52">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DATA </w:instrText>
      </w:r>
      <w:r w:rsidR="00E93C52">
        <w:fldChar w:fldCharType="end"/>
      </w:r>
      <w:r w:rsidR="0042674F">
        <w:fldChar w:fldCharType="separate"/>
      </w:r>
      <w:r w:rsidR="00E93C52">
        <w:rPr>
          <w:noProof/>
        </w:rPr>
        <w:t>(De Visscher et al., 2016; Condas et al., 2017a; Nyman et al., 2018)</w:t>
      </w:r>
      <w:r w:rsidR="0042674F">
        <w:fldChar w:fldCharType="end"/>
      </w:r>
      <w:r w:rsidR="00E07A1C">
        <w:t xml:space="preserve">. </w:t>
      </w:r>
      <w:r w:rsidR="000009F2">
        <w:t xml:space="preserve">Various NASM species </w:t>
      </w:r>
      <w:r w:rsidR="00C00071">
        <w:t xml:space="preserve">causing IMI </w:t>
      </w:r>
      <w:r w:rsidR="000009F2">
        <w:t xml:space="preserve">are predominant at different stages within a lactation: </w: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 </w:instrTex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DATA </w:instrText>
      </w:r>
      <w:r w:rsidR="009758C5">
        <w:fldChar w:fldCharType="end"/>
      </w:r>
      <w:r w:rsidR="009758C5">
        <w:fldChar w:fldCharType="separate"/>
      </w:r>
      <w:r w:rsidR="009758C5">
        <w:rPr>
          <w:noProof/>
        </w:rPr>
        <w:t>Dolder et al. (2017)</w:t>
      </w:r>
      <w:r w:rsidR="009758C5">
        <w:fldChar w:fldCharType="end"/>
      </w:r>
      <w:r w:rsidR="009758C5">
        <w:t xml:space="preserve"> found that </w:t>
      </w:r>
      <w:r w:rsidR="009758C5">
        <w:rPr>
          <w:i/>
          <w:iCs/>
        </w:rPr>
        <w:t>S. xylosus</w:t>
      </w:r>
      <w:r w:rsidR="009758C5">
        <w:t xml:space="preserve"> was more commonly found in early lactation, </w:t>
      </w:r>
      <w:r w:rsidR="009633BB">
        <w:t>and</w:t>
      </w:r>
      <w:r w:rsidR="009758C5">
        <w:t xml:space="preserve"> </w:t>
      </w:r>
      <w:r w:rsidR="009758C5" w:rsidRPr="009758C5">
        <w:rPr>
          <w:i/>
          <w:iCs/>
        </w:rPr>
        <w:t>S. warneri</w:t>
      </w:r>
      <w:r w:rsidR="00275F06">
        <w:t xml:space="preserve"> </w:t>
      </w:r>
      <w:r w:rsidR="009758C5">
        <w:t xml:space="preserve">was </w:t>
      </w:r>
      <w:r w:rsidR="009633BB">
        <w:t>isolated from</w:t>
      </w:r>
      <w:r w:rsidR="009758C5">
        <w:t xml:space="preserve"> mid- to late-lactation animals</w:t>
      </w:r>
      <w:r w:rsidR="00FC121E">
        <w:t xml:space="preserve">, while </w:t>
      </w:r>
      <w:r w:rsidR="00FC121E">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 </w:instrText>
      </w:r>
      <w:r w:rsidR="00E93C52">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DATA </w:instrText>
      </w:r>
      <w:r w:rsidR="00E93C52">
        <w:fldChar w:fldCharType="end"/>
      </w:r>
      <w:r w:rsidR="00FC121E">
        <w:fldChar w:fldCharType="separate"/>
      </w:r>
      <w:r w:rsidR="00E93C52">
        <w:rPr>
          <w:noProof/>
        </w:rPr>
        <w:t>Condas et al. (2017a)</w:t>
      </w:r>
      <w:r w:rsidR="00FC121E">
        <w:fldChar w:fldCharType="end"/>
      </w:r>
      <w:r w:rsidR="00FC121E">
        <w:t xml:space="preserve"> </w:t>
      </w:r>
      <w:r w:rsidR="00191843">
        <w:t>report t</w:t>
      </w:r>
      <w:r w:rsidR="00FC121E">
        <w:t xml:space="preserve">he prevalence of </w:t>
      </w:r>
      <w:r w:rsidR="00FC121E" w:rsidRPr="00191843">
        <w:rPr>
          <w:i/>
          <w:iCs/>
        </w:rPr>
        <w:t>S. chromogenes, S</w:t>
      </w:r>
      <w:r w:rsidR="00191843" w:rsidRPr="00191843">
        <w:rPr>
          <w:i/>
          <w:iCs/>
        </w:rPr>
        <w:t>.</w:t>
      </w:r>
      <w:r w:rsidR="00FC121E" w:rsidRPr="00191843">
        <w:rPr>
          <w:i/>
          <w:iCs/>
        </w:rPr>
        <w:t xml:space="preserve"> gallinarum, S</w:t>
      </w:r>
      <w:r w:rsidR="00191843" w:rsidRPr="00191843">
        <w:rPr>
          <w:i/>
          <w:iCs/>
        </w:rPr>
        <w:t>.</w:t>
      </w:r>
      <w:r w:rsidR="00FC121E" w:rsidRPr="00191843">
        <w:rPr>
          <w:i/>
          <w:iCs/>
        </w:rPr>
        <w:t xml:space="preserve"> cohnii,</w:t>
      </w:r>
      <w:r w:rsidR="00FC121E">
        <w:t xml:space="preserve"> and </w:t>
      </w:r>
      <w:r w:rsidR="00FC121E" w:rsidRPr="00191843">
        <w:rPr>
          <w:i/>
          <w:iCs/>
        </w:rPr>
        <w:t>S</w:t>
      </w:r>
      <w:r w:rsidR="00191843" w:rsidRPr="00191843">
        <w:rPr>
          <w:i/>
          <w:iCs/>
        </w:rPr>
        <w:t>.</w:t>
      </w:r>
      <w:r w:rsidR="00FC121E" w:rsidRPr="00191843">
        <w:rPr>
          <w:i/>
          <w:iCs/>
        </w:rPr>
        <w:t xml:space="preserve"> capitis</w:t>
      </w:r>
      <w:r w:rsidR="00FC121E">
        <w:t xml:space="preserve"> </w:t>
      </w:r>
      <w:r w:rsidR="00191843">
        <w:t xml:space="preserve">to be highest </w:t>
      </w:r>
      <w:r w:rsidR="00095D86">
        <w:t>at freshening,</w:t>
      </w:r>
      <w:r w:rsidR="00FC121E">
        <w:t xml:space="preserve"> and the prevalence of </w:t>
      </w:r>
      <w:r w:rsidR="00FC121E" w:rsidRPr="00095D86">
        <w:rPr>
          <w:i/>
          <w:iCs/>
        </w:rPr>
        <w:t>S. chromogenes, S.</w:t>
      </w:r>
      <w:r w:rsidR="00191843" w:rsidRPr="00095D86">
        <w:rPr>
          <w:i/>
          <w:iCs/>
        </w:rPr>
        <w:t xml:space="preserve"> </w:t>
      </w:r>
      <w:r w:rsidR="00FC121E" w:rsidRPr="00095D86">
        <w:rPr>
          <w:i/>
          <w:iCs/>
        </w:rPr>
        <w:t>haemolyticus, S. xylosus,</w:t>
      </w:r>
      <w:r w:rsidR="00FC121E">
        <w:t xml:space="preserve"> and </w:t>
      </w:r>
      <w:r w:rsidR="00FC121E" w:rsidRPr="00095D86">
        <w:rPr>
          <w:i/>
          <w:iCs/>
        </w:rPr>
        <w:t>S. cohnii</w:t>
      </w:r>
      <w:r w:rsidR="00FC121E">
        <w:t xml:space="preserve"> increased </w:t>
      </w:r>
      <w:r w:rsidR="009E69CD">
        <w:t>throughout</w:t>
      </w:r>
      <w:r w:rsidR="00191843">
        <w:t xml:space="preserve"> </w:t>
      </w:r>
      <w:r w:rsidR="00FC121E">
        <w:t>lactation.</w:t>
      </w:r>
      <w:r w:rsidR="00896239">
        <w:t xml:space="preserve"> In Belgian herds,</w:t>
      </w:r>
      <w:r w:rsidR="00896239" w:rsidRPr="00896239">
        <w:t xml:space="preserve"> </w:t>
      </w:r>
      <w:r w:rsidR="000E2623">
        <w:rPr>
          <w:i/>
          <w:iCs/>
        </w:rPr>
        <w:t>S. chromogenes</w:t>
      </w:r>
      <w:r w:rsidR="000E2623">
        <w:t xml:space="preserve"> </w:t>
      </w:r>
      <w:r w:rsidR="00692597">
        <w:t>wa</w:t>
      </w:r>
      <w:r w:rsidR="000E2623">
        <w:t>s</w:t>
      </w:r>
      <w:r w:rsidR="00896239" w:rsidRPr="00896239">
        <w:t xml:space="preserve"> </w:t>
      </w:r>
      <w:r w:rsidR="00692597">
        <w:t xml:space="preserve">the </w:t>
      </w:r>
      <w:r w:rsidR="00896239" w:rsidRPr="00896239">
        <w:t>predominant species</w:t>
      </w:r>
      <w:r w:rsidR="000E2623">
        <w:t xml:space="preserve"> causing IMI</w:t>
      </w:r>
      <w:r w:rsidR="00896239" w:rsidRPr="00896239">
        <w:t xml:space="preserve"> both at </w:t>
      </w:r>
      <w:r w:rsidR="008252EB">
        <w:t>parturition</w:t>
      </w:r>
      <w:r w:rsidR="00896239" w:rsidRPr="00896239">
        <w:t xml:space="preserve"> and throughout lactation</w:t>
      </w:r>
      <w:r w:rsidR="008252EB">
        <w:t>; the</w:t>
      </w:r>
      <w:r w:rsidR="005650EC">
        <w:t xml:space="preserve"> </w:t>
      </w:r>
      <w:r w:rsidR="008252EB">
        <w:t xml:space="preserve">next most commonly seen species at freshening </w:t>
      </w:r>
      <w:r w:rsidR="00692597">
        <w:t>we</w:t>
      </w:r>
      <w:r w:rsidR="008252EB">
        <w:t xml:space="preserve">re </w:t>
      </w:r>
      <w:r w:rsidR="00896239" w:rsidRPr="005650EC">
        <w:rPr>
          <w:i/>
          <w:iCs/>
        </w:rPr>
        <w:t>S</w:t>
      </w:r>
      <w:r w:rsidR="008252EB" w:rsidRPr="005650EC">
        <w:rPr>
          <w:i/>
          <w:iCs/>
        </w:rPr>
        <w:t>.</w:t>
      </w:r>
      <w:r w:rsidR="00896239" w:rsidRPr="005650EC">
        <w:rPr>
          <w:i/>
          <w:iCs/>
        </w:rPr>
        <w:t xml:space="preserve"> sciuri</w:t>
      </w:r>
      <w:r w:rsidR="00896239" w:rsidRPr="00896239">
        <w:t xml:space="preserve"> and </w:t>
      </w:r>
      <w:r w:rsidR="00896239" w:rsidRPr="005650EC">
        <w:rPr>
          <w:i/>
          <w:iCs/>
        </w:rPr>
        <w:t>S</w:t>
      </w:r>
      <w:r w:rsidR="008252EB" w:rsidRPr="005650EC">
        <w:rPr>
          <w:i/>
          <w:iCs/>
        </w:rPr>
        <w:t>.</w:t>
      </w:r>
      <w:r w:rsidR="00896239" w:rsidRPr="005650EC">
        <w:rPr>
          <w:i/>
          <w:iCs/>
        </w:rPr>
        <w:t xml:space="preserve"> cohnii</w:t>
      </w:r>
      <w:r w:rsidR="00896239" w:rsidRPr="00896239">
        <w:t xml:space="preserve"> (De Visscher</w:t>
      </w:r>
      <w:r w:rsidR="005650EC">
        <w:t xml:space="preserve"> et al.,</w:t>
      </w:r>
      <w:r w:rsidR="00896239" w:rsidRPr="00896239">
        <w:t xml:space="preserve"> 2016)</w:t>
      </w:r>
      <w:r w:rsidR="002D03F0">
        <w:t>, while</w:t>
      </w:r>
      <w:r w:rsidR="00896239" w:rsidRPr="00896239">
        <w:t xml:space="preserve"> </w:t>
      </w:r>
      <w:r w:rsidR="00896239" w:rsidRPr="009E69CD">
        <w:rPr>
          <w:i/>
          <w:iCs/>
        </w:rPr>
        <w:t>S</w:t>
      </w:r>
      <w:r w:rsidR="002D03F0" w:rsidRPr="009E69CD">
        <w:rPr>
          <w:i/>
          <w:iCs/>
        </w:rPr>
        <w:t>.</w:t>
      </w:r>
      <w:r w:rsidR="00896239" w:rsidRPr="009E69CD">
        <w:rPr>
          <w:i/>
          <w:iCs/>
        </w:rPr>
        <w:t xml:space="preserve"> simulans, S</w:t>
      </w:r>
      <w:r w:rsidR="002D03F0" w:rsidRPr="009E69CD">
        <w:rPr>
          <w:i/>
          <w:iCs/>
        </w:rPr>
        <w:t>.</w:t>
      </w:r>
      <w:r w:rsidR="00896239" w:rsidRPr="009E69CD">
        <w:rPr>
          <w:i/>
          <w:iCs/>
        </w:rPr>
        <w:t xml:space="preserve"> xylosus, S</w:t>
      </w:r>
      <w:r w:rsidR="002D03F0" w:rsidRPr="009E69CD">
        <w:rPr>
          <w:i/>
          <w:iCs/>
        </w:rPr>
        <w:t>.</w:t>
      </w:r>
      <w:r w:rsidR="00896239" w:rsidRPr="009E69CD">
        <w:rPr>
          <w:i/>
          <w:iCs/>
        </w:rPr>
        <w:t xml:space="preserve"> epidermidis, </w:t>
      </w:r>
      <w:r w:rsidR="009E69CD">
        <w:t>and</w:t>
      </w:r>
      <w:r w:rsidR="009E69CD">
        <w:rPr>
          <w:i/>
          <w:iCs/>
        </w:rPr>
        <w:t xml:space="preserve"> </w:t>
      </w:r>
      <w:r w:rsidR="00896239" w:rsidRPr="009E69CD">
        <w:rPr>
          <w:i/>
          <w:iCs/>
        </w:rPr>
        <w:t>S</w:t>
      </w:r>
      <w:r w:rsidR="002D03F0" w:rsidRPr="009E69CD">
        <w:rPr>
          <w:i/>
          <w:iCs/>
        </w:rPr>
        <w:t>.</w:t>
      </w:r>
      <w:r w:rsidR="00896239" w:rsidRPr="009E69CD">
        <w:rPr>
          <w:i/>
          <w:iCs/>
        </w:rPr>
        <w:t xml:space="preserve"> haemolyticus</w:t>
      </w:r>
      <w:r w:rsidR="00896239" w:rsidRPr="00896239">
        <w:t xml:space="preserve"> </w:t>
      </w:r>
      <w:r w:rsidR="002D03F0">
        <w:t xml:space="preserve">were the next most common causes for NASM IMI </w:t>
      </w:r>
      <w:r w:rsidR="00896239" w:rsidRPr="00896239">
        <w:t>during lactation</w:t>
      </w:r>
      <w:r w:rsidR="005A6C5D">
        <w:t xml:space="preserve"> </w: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 </w:instrTex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DATA </w:instrText>
      </w:r>
      <w:r w:rsidR="005A6C5D">
        <w:fldChar w:fldCharType="end"/>
      </w:r>
      <w:r w:rsidR="005A6C5D">
        <w:fldChar w:fldCharType="separate"/>
      </w:r>
      <w:r w:rsidR="005A6C5D">
        <w:rPr>
          <w:noProof/>
        </w:rPr>
        <w:t>(Piessens et al., 2011; Supré et al., 2011)</w:t>
      </w:r>
      <w:r w:rsidR="005A6C5D">
        <w:fldChar w:fldCharType="end"/>
      </w:r>
      <w:r w:rsidR="005A6C5D">
        <w:t>.</w:t>
      </w:r>
      <w:r w:rsidR="00B409B1">
        <w:t xml:space="preserve"> </w:t>
      </w:r>
      <w:r w:rsidR="00BE334B" w:rsidRPr="00BE334B">
        <w:t>Dirty teats</w:t>
      </w:r>
      <w:r w:rsidR="00BE334B">
        <w:t xml:space="preserve"> have been </w:t>
      </w:r>
      <w:r w:rsidR="00362830">
        <w:t>associated with an increased likelihood of IMI due to</w:t>
      </w:r>
      <w:r w:rsidR="00BE334B" w:rsidRPr="00BE334B">
        <w:t xml:space="preserve"> </w:t>
      </w:r>
      <w:r w:rsidR="00362830" w:rsidRPr="00362830">
        <w:rPr>
          <w:i/>
          <w:iCs/>
        </w:rPr>
        <w:t xml:space="preserve">S. </w:t>
      </w:r>
      <w:r w:rsidR="00BE334B" w:rsidRPr="00362830">
        <w:rPr>
          <w:i/>
          <w:iCs/>
        </w:rPr>
        <w:t xml:space="preserve">cohnii, </w:t>
      </w:r>
      <w:r w:rsidR="00362830" w:rsidRPr="00362830">
        <w:rPr>
          <w:i/>
          <w:iCs/>
        </w:rPr>
        <w:t xml:space="preserve">S. </w:t>
      </w:r>
      <w:r w:rsidR="00BE334B" w:rsidRPr="00362830">
        <w:rPr>
          <w:i/>
          <w:iCs/>
        </w:rPr>
        <w:t xml:space="preserve">equorum, </w:t>
      </w:r>
      <w:r w:rsidR="00362830" w:rsidRPr="00362830">
        <w:rPr>
          <w:i/>
          <w:iCs/>
        </w:rPr>
        <w:t xml:space="preserve">S. </w:t>
      </w:r>
      <w:r w:rsidR="00BE334B" w:rsidRPr="00362830">
        <w:rPr>
          <w:i/>
          <w:iCs/>
        </w:rPr>
        <w:t>saprophyticus,</w:t>
      </w:r>
      <w:r w:rsidR="004D699C">
        <w:rPr>
          <w:i/>
          <w:iCs/>
        </w:rPr>
        <w:t xml:space="preserve"> </w:t>
      </w:r>
      <w:r w:rsidR="004D699C">
        <w:t>and</w:t>
      </w:r>
      <w:r w:rsidR="00BE334B" w:rsidRPr="00362830">
        <w:rPr>
          <w:i/>
          <w:iCs/>
        </w:rPr>
        <w:t xml:space="preserve"> </w:t>
      </w:r>
      <w:r w:rsidR="00362830" w:rsidRPr="00362830">
        <w:rPr>
          <w:i/>
          <w:iCs/>
        </w:rPr>
        <w:t xml:space="preserve">S. </w:t>
      </w:r>
      <w:r w:rsidR="00BE334B" w:rsidRPr="00362830">
        <w:rPr>
          <w:i/>
          <w:iCs/>
        </w:rPr>
        <w:t>sciuri</w:t>
      </w:r>
      <w:r w:rsidR="00362830" w:rsidRPr="00362830">
        <w:rPr>
          <w:i/>
          <w:iCs/>
        </w:rPr>
        <w:t>,</w:t>
      </w:r>
      <w:r w:rsidR="00362830">
        <w:t xml:space="preserve"> which the authors </w:t>
      </w:r>
      <w:r w:rsidR="00AA2ADE">
        <w:t xml:space="preserve">point out is consistent with </w:t>
      </w:r>
      <w:r w:rsidR="002567AB">
        <w:t xml:space="preserve">a likely environmental origin for these species </w: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 </w:instrTex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DATA </w:instrText>
      </w:r>
      <w:r w:rsidR="002567AB">
        <w:fldChar w:fldCharType="end"/>
      </w:r>
      <w:r w:rsidR="002567AB">
        <w:fldChar w:fldCharType="separate"/>
      </w:r>
      <w:r w:rsidR="002567AB">
        <w:rPr>
          <w:noProof/>
        </w:rPr>
        <w:t>(De Visscher et al., 2016)</w:t>
      </w:r>
      <w:r w:rsidR="002567AB">
        <w:fldChar w:fldCharType="end"/>
      </w:r>
      <w:r w:rsidR="002567AB">
        <w:t xml:space="preserve">. </w:t>
      </w:r>
      <w:r w:rsidR="00F56D06">
        <w:t xml:space="preserve">Even physical features of the udder and teats have been associated with different NASM species </w:t>
      </w:r>
      <w:r w:rsidR="00677EE2">
        <w:t>(</w:t>
      </w:r>
      <w:r w:rsidR="002A2B65" w:rsidRPr="00896239">
        <w:t>De Visscher</w:t>
      </w:r>
      <w:r w:rsidR="002A2B65">
        <w:t xml:space="preserve"> et al.,</w:t>
      </w:r>
      <w:r w:rsidR="002A2B65" w:rsidRPr="00896239">
        <w:t xml:space="preserve"> 2016</w:t>
      </w:r>
      <w:r w:rsidR="00961511">
        <w:t xml:space="preserve">: </w:t>
      </w:r>
      <w:r w:rsidR="00677EE2">
        <w:t xml:space="preserve">quarters with an inverted teat end had higher odds of being infected with </w:t>
      </w:r>
      <w:r w:rsidR="00677EE2" w:rsidRPr="00961511">
        <w:rPr>
          <w:i/>
          <w:iCs/>
        </w:rPr>
        <w:t xml:space="preserve">S. chromogenes, S. simulans, </w:t>
      </w:r>
      <w:r w:rsidR="00677EE2" w:rsidRPr="00961511">
        <w:t xml:space="preserve">or </w:t>
      </w:r>
      <w:r w:rsidR="00677EE2" w:rsidRPr="00961511">
        <w:rPr>
          <w:i/>
          <w:iCs/>
        </w:rPr>
        <w:t>S. xylosus</w:t>
      </w:r>
      <w:r w:rsidR="00961511">
        <w:t xml:space="preserve">; Dolder et al., 2017: </w:t>
      </w:r>
      <w:r w:rsidR="009D29B2">
        <w:t xml:space="preserve">udder edema was a risk factor for IMI with </w:t>
      </w:r>
      <w:r w:rsidR="009D29B2">
        <w:rPr>
          <w:i/>
          <w:iCs/>
        </w:rPr>
        <w:t>S. chromogenes</w:t>
      </w:r>
      <w:r w:rsidR="002A2B65" w:rsidRPr="00896239">
        <w:t>)</w:t>
      </w:r>
      <w:r w:rsidR="009D29B2">
        <w:t>.</w:t>
      </w:r>
    </w:p>
    <w:p w14:paraId="354E9C34" w14:textId="77777777" w:rsidR="00DB31D1" w:rsidRDefault="00DB31D1" w:rsidP="00DB31D1">
      <w:pPr>
        <w:pStyle w:val="ListParagraph"/>
        <w:spacing w:after="0"/>
        <w:ind w:left="3600"/>
        <w:rPr>
          <w:b/>
          <w:bCs/>
          <w:i/>
          <w:iCs/>
        </w:rPr>
      </w:pPr>
    </w:p>
    <w:p w14:paraId="39031D08" w14:textId="67128A22" w:rsidR="00B2465A" w:rsidRDefault="00B2465A"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lastRenderedPageBreak/>
        <w:t>Therefore, without speciation, can’t fully attribute differences</w:t>
      </w:r>
      <w:r w:rsidR="00D110BD">
        <w:rPr>
          <w:rFonts w:cstheme="minorHAnsi"/>
          <w:b/>
          <w:bCs/>
          <w:i/>
          <w:iCs/>
          <w:color w:val="212121"/>
          <w:shd w:val="clear" w:color="auto" w:fill="FFFFFF"/>
        </w:rPr>
        <w:t xml:space="preserve"> to organic vs. conventional mgmt.; </w:t>
      </w:r>
      <w:r w:rsidR="00E3652B">
        <w:rPr>
          <w:rFonts w:cstheme="minorHAnsi"/>
          <w:b/>
          <w:bCs/>
          <w:i/>
          <w:iCs/>
          <w:color w:val="212121"/>
          <w:shd w:val="clear" w:color="auto" w:fill="FFFFFF"/>
        </w:rPr>
        <w:t xml:space="preserve">good deal of </w:t>
      </w:r>
      <w:r>
        <w:rPr>
          <w:rFonts w:cstheme="minorHAnsi"/>
          <w:b/>
          <w:bCs/>
          <w:i/>
          <w:iCs/>
          <w:color w:val="212121"/>
          <w:shd w:val="clear" w:color="auto" w:fill="FFFFFF"/>
        </w:rPr>
        <w:t>difference</w:t>
      </w:r>
      <w:r w:rsidR="00E3652B">
        <w:rPr>
          <w:rFonts w:cstheme="minorHAnsi"/>
          <w:b/>
          <w:bCs/>
          <w:i/>
          <w:iCs/>
          <w:color w:val="212121"/>
          <w:shd w:val="clear" w:color="auto" w:fill="FFFFFF"/>
        </w:rPr>
        <w:t xml:space="preserve"> could</w:t>
      </w:r>
      <w:r>
        <w:rPr>
          <w:rFonts w:cstheme="minorHAnsi"/>
          <w:b/>
          <w:bCs/>
          <w:i/>
          <w:iCs/>
          <w:color w:val="212121"/>
          <w:shd w:val="clear" w:color="auto" w:fill="FFFFFF"/>
        </w:rPr>
        <w:t xml:space="preserve"> </w:t>
      </w:r>
      <w:r w:rsidR="00E3652B">
        <w:rPr>
          <w:rFonts w:cstheme="minorHAnsi"/>
          <w:b/>
          <w:bCs/>
          <w:i/>
          <w:iCs/>
          <w:color w:val="212121"/>
          <w:shd w:val="clear" w:color="auto" w:fill="FFFFFF"/>
        </w:rPr>
        <w:t xml:space="preserve">likely due to </w:t>
      </w:r>
      <w:r>
        <w:rPr>
          <w:rFonts w:cstheme="minorHAnsi"/>
          <w:b/>
          <w:bCs/>
          <w:i/>
          <w:iCs/>
          <w:color w:val="212121"/>
          <w:shd w:val="clear" w:color="auto" w:fill="FFFFFF"/>
        </w:rPr>
        <w:t xml:space="preserve">species diversity/prevalence </w:t>
      </w:r>
    </w:p>
    <w:p w14:paraId="791781F0" w14:textId="1D2F6C98" w:rsidR="00BA0604" w:rsidRPr="0050311E" w:rsidRDefault="00BA0604"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Unmeasured animal or herd-level mgmt. factors could be confounding results</w:t>
      </w:r>
    </w:p>
    <w:p w14:paraId="26F95E19" w14:textId="77777777" w:rsidR="00DE0A7F" w:rsidRDefault="00DE0A7F" w:rsidP="00AD547A">
      <w:pPr>
        <w:pStyle w:val="ListParagraph"/>
        <w:rPr>
          <w:rFonts w:cstheme="minorHAnsi"/>
          <w:i/>
          <w:iCs/>
        </w:rPr>
      </w:pPr>
    </w:p>
    <w:p w14:paraId="11B7716F" w14:textId="77777777" w:rsidR="00AB6FAC" w:rsidRPr="003D4A61" w:rsidRDefault="00AB6FAC" w:rsidP="00E64934">
      <w:pPr>
        <w:rPr>
          <w:rFonts w:cstheme="minorHAnsi"/>
          <w:color w:val="808080" w:themeColor="background1" w:themeShade="80"/>
        </w:rPr>
      </w:pPr>
    </w:p>
    <w:p w14:paraId="2CF951A1" w14:textId="371A150D" w:rsidR="008E1668" w:rsidRPr="002719EE" w:rsidRDefault="002719EE" w:rsidP="00E64934">
      <w:pPr>
        <w:rPr>
          <w:rFonts w:cstheme="minorHAnsi"/>
          <w:b/>
          <w:bCs/>
          <w:i/>
          <w:iCs/>
          <w:color w:val="00B0F0"/>
        </w:rPr>
      </w:pPr>
      <w:r>
        <w:rPr>
          <w:rFonts w:cstheme="minorHAnsi"/>
          <w:b/>
          <w:bCs/>
          <w:i/>
          <w:iCs/>
          <w:color w:val="00B0F0"/>
        </w:rPr>
        <w:t>Summary of studies describing AMR of staphylococci from conventional vs. organic dairies</w:t>
      </w:r>
    </w:p>
    <w:p w14:paraId="0D241299" w14:textId="1F351615" w:rsidR="0023002F" w:rsidRDefault="0023002F" w:rsidP="001C5D1F">
      <w:pPr>
        <w:ind w:firstLine="360"/>
      </w:pPr>
      <w:r>
        <w:t xml:space="preserve">The nomenclature for the group of staphylococci causing IMI excluding </w:t>
      </w:r>
      <w:r>
        <w:rPr>
          <w:i/>
          <w:iCs/>
        </w:rPr>
        <w:t xml:space="preserve">S. </w:t>
      </w:r>
      <w:r w:rsidRPr="00CD1845">
        <w:rPr>
          <w:i/>
          <w:iCs/>
        </w:rPr>
        <w:t>aureus</w:t>
      </w:r>
      <w:r w:rsidRPr="00CD1845">
        <w:t xml:space="preserve"> </w:t>
      </w:r>
      <w:r>
        <w:t>has shifted over the past few decades, as both phylogeny and speciation techniques have evolved. Some species which had been previously identified as staphylococci were recognized more recently as belonging instead to a closely related genus (</w:t>
      </w:r>
      <w:r>
        <w:rPr>
          <w:i/>
          <w:iCs/>
        </w:rPr>
        <w:t>Mammaliicoccus</w:t>
      </w:r>
      <w:r>
        <w:t>), and identification methods beyond the coagulase test have become more widely used. Although NASM is the preferred term used throughout the rest of the review, the t</w:t>
      </w:r>
      <w:r w:rsidRPr="008A3054">
        <w:t>erminology used</w:t>
      </w:r>
      <w:r>
        <w:t xml:space="preserve"> when referring to the results of a specific study</w:t>
      </w:r>
      <w:r w:rsidRPr="008A3054">
        <w:t xml:space="preserve"> is consistent with authors’ language and groupings of organisms</w:t>
      </w:r>
      <w:r>
        <w:t xml:space="preserve"> (e.g., “coagulase-negative staphylococci,” or “CNS;” “non-</w:t>
      </w:r>
      <w:r w:rsidRPr="00E12089">
        <w:rPr>
          <w:i/>
          <w:iCs/>
        </w:rPr>
        <w:t>aureus</w:t>
      </w:r>
      <w:r>
        <w:t xml:space="preserve"> staphylococci,” or “NAS”), in an attempt to be consistent with the</w:t>
      </w:r>
      <w:r w:rsidR="00837710">
        <w:t xml:space="preserve"> contemporary</w:t>
      </w:r>
      <w:r>
        <w:t xml:space="preserve"> understanding of phylogeny and methodology.</w:t>
      </w:r>
      <w:r>
        <w:t xml:space="preserve"> </w:t>
      </w:r>
    </w:p>
    <w:p w14:paraId="333E10B4" w14:textId="4FD921B3" w:rsidR="00CA61AC" w:rsidRPr="003D4A61" w:rsidRDefault="00C05914" w:rsidP="001C5D1F">
      <w:pPr>
        <w:ind w:firstLine="360"/>
        <w:rPr>
          <w:rFonts w:cstheme="minorHAnsi"/>
        </w:rPr>
      </w:pPr>
      <w:r w:rsidRPr="003D4A61">
        <w:rPr>
          <w:rFonts w:cstheme="minorHAnsi"/>
        </w:rPr>
        <w:t xml:space="preserve">Overall, studies comparing </w:t>
      </w:r>
      <w:r w:rsidR="00164303">
        <w:rPr>
          <w:rFonts w:cstheme="minorHAnsi"/>
        </w:rPr>
        <w:t>AMR</w:t>
      </w:r>
      <w:r w:rsidRPr="003D4A61">
        <w:rPr>
          <w:rFonts w:cstheme="minorHAnsi"/>
        </w:rPr>
        <w:t xml:space="preserve"> of </w:t>
      </w:r>
      <w:r w:rsidR="00D72095">
        <w:rPr>
          <w:rFonts w:cstheme="minorHAnsi"/>
        </w:rPr>
        <w:t xml:space="preserve">mastitis-associated </w:t>
      </w:r>
      <w:r w:rsidRPr="003D4A61">
        <w:rPr>
          <w:rFonts w:cstheme="minorHAnsi"/>
        </w:rPr>
        <w:t xml:space="preserve">staphylococci between herds under organic management and herds managed conventionally find either no difference or more susceptibility for isolates originating </w:t>
      </w:r>
      <w:r w:rsidR="005A7A55">
        <w:rPr>
          <w:rFonts w:cstheme="minorHAnsi"/>
        </w:rPr>
        <w:t>from</w:t>
      </w:r>
      <w:r w:rsidRPr="003D4A61">
        <w:rPr>
          <w:rFonts w:cstheme="minorHAnsi"/>
        </w:rPr>
        <w:t xml:space="preserve"> organic farms (Table XX). However, these studies vary widely in their approach to exploring this question, primarily in number of isolates included and herds sampled, as well as approach to statistical analysis. </w:t>
      </w:r>
      <w:r w:rsidR="00FE1CD0" w:rsidRPr="003D4A61">
        <w:rPr>
          <w:rFonts w:cstheme="minorHAnsi"/>
        </w:rPr>
        <w:t>In a descriptive study</w:t>
      </w:r>
      <w:r w:rsidR="006C03AC" w:rsidRPr="003D4A61">
        <w:rPr>
          <w:rFonts w:cstheme="minorHAnsi"/>
        </w:rPr>
        <w:t xml:space="preserve"> from Switzerland, </w:t>
      </w:r>
      <w:r w:rsidR="00023C8D" w:rsidRPr="003D4A61">
        <w:rPr>
          <w:rFonts w:cstheme="minorHAnsi"/>
        </w:rPr>
        <w:fldChar w:fldCharType="begin"/>
      </w:r>
      <w:r w:rsidR="00023C8D"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3D4A61">
        <w:rPr>
          <w:rFonts w:cstheme="minorHAnsi"/>
        </w:rPr>
        <w:fldChar w:fldCharType="separate"/>
      </w:r>
      <w:r w:rsidR="00023C8D" w:rsidRPr="003D4A61">
        <w:rPr>
          <w:rFonts w:cstheme="minorHAnsi"/>
          <w:noProof/>
        </w:rPr>
        <w:t>Busato et al. (2000)</w:t>
      </w:r>
      <w:r w:rsidR="00023C8D" w:rsidRPr="003D4A61">
        <w:rPr>
          <w:rFonts w:cstheme="minorHAnsi"/>
        </w:rPr>
        <w:fldChar w:fldCharType="end"/>
      </w:r>
      <w:r w:rsidR="00023C8D" w:rsidRPr="003D4A61">
        <w:rPr>
          <w:rFonts w:cstheme="minorHAnsi"/>
        </w:rPr>
        <w:t xml:space="preserve"> </w:t>
      </w:r>
      <w:r w:rsidR="0080047D" w:rsidRPr="003D4A61">
        <w:rPr>
          <w:rFonts w:cstheme="minorHAnsi"/>
        </w:rPr>
        <w:t xml:space="preserve">found that </w:t>
      </w:r>
      <w:r w:rsidR="001228B9" w:rsidRPr="003D4A61">
        <w:rPr>
          <w:rFonts w:cstheme="minorHAnsi"/>
        </w:rPr>
        <w:t xml:space="preserve">the proportion of </w:t>
      </w:r>
      <w:r w:rsidR="001228B9" w:rsidRPr="003D4A61">
        <w:rPr>
          <w:rFonts w:cstheme="minorHAnsi"/>
          <w:i/>
          <w:iCs/>
        </w:rPr>
        <w:t>S. aureus</w:t>
      </w:r>
      <w:r w:rsidR="001228B9" w:rsidRPr="003D4A61">
        <w:rPr>
          <w:rFonts w:cstheme="minorHAnsi"/>
        </w:rPr>
        <w:t xml:space="preserve"> isolates from </w:t>
      </w:r>
      <w:r w:rsidR="003C4BED" w:rsidRPr="003D4A61">
        <w:rPr>
          <w:rFonts w:cstheme="minorHAnsi"/>
        </w:rPr>
        <w:t>organic</w:t>
      </w:r>
      <w:r w:rsidR="001228B9" w:rsidRPr="003D4A61">
        <w:rPr>
          <w:rFonts w:cstheme="minorHAnsi"/>
        </w:rPr>
        <w:t xml:space="preserve"> herds resistant to different antimicrobials </w:t>
      </w:r>
      <w:r w:rsidR="008352E8" w:rsidRPr="003D4A61">
        <w:rPr>
          <w:rFonts w:cstheme="minorHAnsi"/>
        </w:rPr>
        <w:t>was</w:t>
      </w:r>
      <w:r w:rsidR="001228B9" w:rsidRPr="003D4A61">
        <w:rPr>
          <w:rFonts w:cstheme="minorHAnsi"/>
        </w:rPr>
        <w:t xml:space="preserve"> similar to those from </w:t>
      </w:r>
      <w:r w:rsidR="00386476" w:rsidRPr="003D4A61">
        <w:rPr>
          <w:rFonts w:cstheme="minorHAnsi"/>
        </w:rPr>
        <w:t>conventional</w:t>
      </w:r>
      <w:r w:rsidR="001228B9" w:rsidRPr="003D4A61">
        <w:rPr>
          <w:rFonts w:cstheme="minorHAnsi"/>
        </w:rPr>
        <w:t xml:space="preserve"> herds</w:t>
      </w:r>
      <w:r w:rsidR="00386476" w:rsidRPr="003D4A61">
        <w:rPr>
          <w:rFonts w:cstheme="minorHAnsi"/>
        </w:rPr>
        <w:t>. Similarly, the proportion of resistant isolates of CNS was</w:t>
      </w:r>
      <w:r w:rsidR="00A5482E" w:rsidRPr="003D4A61">
        <w:rPr>
          <w:rFonts w:cstheme="minorHAnsi"/>
        </w:rPr>
        <w:t xml:space="preserve"> comparable between the two systems, with the exception of a numerically higher proportion of isolates resistant to rifamyin from organic herds</w:t>
      </w:r>
      <w:r w:rsidR="00BF2EBF" w:rsidRPr="003D4A61">
        <w:rPr>
          <w:rFonts w:cstheme="minorHAnsi"/>
        </w:rPr>
        <w:t xml:space="preserve">. </w:t>
      </w:r>
      <w:r w:rsidR="00E546FE" w:rsidRPr="003D4A61">
        <w:rPr>
          <w:rFonts w:cstheme="minorHAnsi"/>
        </w:rPr>
        <w:t>A limitation of this study is that the d</w:t>
      </w:r>
      <w:r w:rsidR="0080047D" w:rsidRPr="003D4A61">
        <w:rPr>
          <w:rFonts w:cstheme="minorHAnsi"/>
        </w:rPr>
        <w:t xml:space="preserve">ata describing </w:t>
      </w:r>
      <w:r w:rsidR="00FA0C70">
        <w:rPr>
          <w:rFonts w:cstheme="minorHAnsi"/>
        </w:rPr>
        <w:t>susceptibility</w:t>
      </w:r>
      <w:r w:rsidR="0080047D" w:rsidRPr="003D4A61">
        <w:rPr>
          <w:rFonts w:cstheme="minorHAnsi"/>
        </w:rPr>
        <w:t xml:space="preserve"> of staphylococci from </w:t>
      </w:r>
      <w:r w:rsidR="00E546FE" w:rsidRPr="003D4A61">
        <w:rPr>
          <w:rFonts w:cstheme="minorHAnsi"/>
        </w:rPr>
        <w:t xml:space="preserve">conventional </w:t>
      </w:r>
      <w:r w:rsidR="0080047D" w:rsidRPr="003D4A61">
        <w:rPr>
          <w:rFonts w:cstheme="minorHAnsi"/>
        </w:rPr>
        <w:t xml:space="preserve">herds </w:t>
      </w:r>
      <w:r w:rsidR="00E546FE" w:rsidRPr="003D4A61">
        <w:rPr>
          <w:rFonts w:cstheme="minorHAnsi"/>
        </w:rPr>
        <w:t>was</w:t>
      </w:r>
      <w:r w:rsidR="0080047D" w:rsidRPr="003D4A61">
        <w:rPr>
          <w:rFonts w:cstheme="minorHAnsi"/>
        </w:rPr>
        <w:t xml:space="preserve"> from a previously unpublished survey by the authors</w:t>
      </w:r>
      <w:r w:rsidR="00E546FE" w:rsidRPr="003D4A61">
        <w:rPr>
          <w:rFonts w:cstheme="minorHAnsi"/>
        </w:rPr>
        <w:t>, and not contemporaneous with analysis of the organic isolates</w:t>
      </w:r>
      <w:r w:rsidR="0080047D" w:rsidRPr="003D4A61">
        <w:rPr>
          <w:rFonts w:cstheme="minorHAnsi"/>
        </w:rPr>
        <w:t>.</w:t>
      </w:r>
      <w:r w:rsidR="00B32556" w:rsidRPr="003D4A61">
        <w:rPr>
          <w:rFonts w:cstheme="minorHAnsi"/>
        </w:rPr>
        <w:t xml:space="preserve"> In another descriptive study</w:t>
      </w:r>
      <w:r w:rsidR="002C3D68" w:rsidRPr="003D4A61">
        <w:rPr>
          <w:rFonts w:cstheme="minorHAnsi"/>
        </w:rPr>
        <w:t xml:space="preserve">, researchers in Norway </w:t>
      </w:r>
      <w:r w:rsidR="002C3D68" w:rsidRPr="003D4A61">
        <w:rPr>
          <w:rFonts w:cstheme="minorHAnsi"/>
        </w:rPr>
        <w:fldChar w:fldCharType="begin"/>
      </w:r>
      <w:r w:rsidR="002C3D68"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3D4A61">
        <w:rPr>
          <w:rFonts w:cstheme="minorHAnsi"/>
        </w:rPr>
        <w:fldChar w:fldCharType="separate"/>
      </w:r>
      <w:r w:rsidR="002C3D68" w:rsidRPr="003D4A61">
        <w:rPr>
          <w:rFonts w:cstheme="minorHAnsi"/>
          <w:noProof/>
        </w:rPr>
        <w:t>(Garmo et al., 2010)</w:t>
      </w:r>
      <w:r w:rsidR="002C3D68" w:rsidRPr="003D4A61">
        <w:rPr>
          <w:rFonts w:cstheme="minorHAnsi"/>
        </w:rPr>
        <w:fldChar w:fldCharType="end"/>
      </w:r>
      <w:r w:rsidR="002C3D68" w:rsidRPr="003D4A61">
        <w:rPr>
          <w:rFonts w:cstheme="minorHAnsi"/>
        </w:rPr>
        <w:t xml:space="preserve"> found </w:t>
      </w:r>
      <w:r w:rsidR="005C6CA8" w:rsidRPr="003D4A61">
        <w:rPr>
          <w:rFonts w:cstheme="minorHAnsi"/>
        </w:rPr>
        <w:t xml:space="preserve">similar proportions of </w:t>
      </w:r>
      <w:r w:rsidR="00B32556" w:rsidRPr="003D4A61">
        <w:rPr>
          <w:rFonts w:cstheme="minorHAnsi"/>
          <w:i/>
          <w:iCs/>
        </w:rPr>
        <w:t>S. aureus</w:t>
      </w:r>
      <w:r w:rsidR="00B32556" w:rsidRPr="003D4A61">
        <w:rPr>
          <w:rFonts w:cstheme="minorHAnsi"/>
        </w:rPr>
        <w:t xml:space="preserve"> and CNS isolates resistant to penicillin </w:t>
      </w:r>
      <w:r w:rsidR="005C6CA8" w:rsidRPr="003D4A61">
        <w:rPr>
          <w:rFonts w:cstheme="minorHAnsi"/>
        </w:rPr>
        <w:t>between the two herd types</w:t>
      </w:r>
      <w:r w:rsidR="00EC51CB" w:rsidRPr="003D4A61">
        <w:rPr>
          <w:rFonts w:cstheme="minorHAnsi"/>
        </w:rPr>
        <w:t xml:space="preserve"> (</w:t>
      </w:r>
      <w:r w:rsidR="002009B1" w:rsidRPr="003D4A61">
        <w:rPr>
          <w:rFonts w:cstheme="minorHAnsi"/>
          <w:i/>
          <w:iCs/>
        </w:rPr>
        <w:t>S. aureus</w:t>
      </w:r>
      <w:r w:rsidR="00365232" w:rsidRPr="003D4A61">
        <w:rPr>
          <w:rFonts w:cstheme="minorHAnsi"/>
          <w:i/>
          <w:iCs/>
        </w:rPr>
        <w:t>:</w:t>
      </w:r>
      <w:r w:rsidR="002009B1" w:rsidRPr="003D4A61">
        <w:rPr>
          <w:rFonts w:cstheme="minorHAnsi"/>
        </w:rPr>
        <w:t xml:space="preserve"> 6</w:t>
      </w:r>
      <w:r w:rsidR="00DF6D46" w:rsidRPr="003D4A61">
        <w:rPr>
          <w:rFonts w:cstheme="minorHAnsi"/>
        </w:rPr>
        <w:t>/</w:t>
      </w:r>
      <w:r w:rsidR="002009B1" w:rsidRPr="003D4A61">
        <w:rPr>
          <w:rFonts w:cstheme="minorHAnsi"/>
        </w:rPr>
        <w:t>68</w:t>
      </w:r>
      <w:r w:rsidR="00687314" w:rsidRPr="003D4A61">
        <w:rPr>
          <w:rFonts w:cstheme="minorHAnsi"/>
        </w:rPr>
        <w:t xml:space="preserve"> or </w:t>
      </w:r>
      <w:r w:rsidR="002009B1" w:rsidRPr="003D4A61">
        <w:rPr>
          <w:rFonts w:cstheme="minorHAnsi"/>
        </w:rPr>
        <w:t>8.8% from CON</w:t>
      </w:r>
      <w:r w:rsidR="00365232" w:rsidRPr="003D4A61">
        <w:rPr>
          <w:rFonts w:cstheme="minorHAnsi"/>
        </w:rPr>
        <w:t xml:space="preserve">, vs. </w:t>
      </w:r>
      <w:r w:rsidR="002009B1" w:rsidRPr="003D4A61">
        <w:rPr>
          <w:rFonts w:cstheme="minorHAnsi"/>
        </w:rPr>
        <w:t>9</w:t>
      </w:r>
      <w:r w:rsidR="00365232" w:rsidRPr="003D4A61">
        <w:rPr>
          <w:rFonts w:cstheme="minorHAnsi"/>
        </w:rPr>
        <w:t>/</w:t>
      </w:r>
      <w:r w:rsidR="002009B1" w:rsidRPr="003D4A61">
        <w:rPr>
          <w:rFonts w:cstheme="minorHAnsi"/>
        </w:rPr>
        <w:t xml:space="preserve">64 </w:t>
      </w:r>
      <w:r w:rsidR="00365232" w:rsidRPr="003D4A61">
        <w:rPr>
          <w:rFonts w:cstheme="minorHAnsi"/>
        </w:rPr>
        <w:t xml:space="preserve">or </w:t>
      </w:r>
      <w:r w:rsidR="002009B1" w:rsidRPr="003D4A61">
        <w:rPr>
          <w:rFonts w:cstheme="minorHAnsi"/>
        </w:rPr>
        <w:t>14.0% from ORG</w:t>
      </w:r>
      <w:r w:rsidR="00365232" w:rsidRPr="003D4A61">
        <w:rPr>
          <w:rFonts w:cstheme="minorHAnsi"/>
        </w:rPr>
        <w:t xml:space="preserve">; </w:t>
      </w:r>
      <w:r w:rsidR="0063461B" w:rsidRPr="003D4A61">
        <w:rPr>
          <w:rFonts w:cstheme="minorHAnsi"/>
        </w:rPr>
        <w:t>CNS: 81/167 or 48.5%</w:t>
      </w:r>
      <w:r w:rsidR="00714E02" w:rsidRPr="003D4A61">
        <w:rPr>
          <w:rFonts w:cstheme="minorHAnsi"/>
        </w:rPr>
        <w:t xml:space="preserve"> for CON, vs.</w:t>
      </w:r>
      <w:r w:rsidR="0063461B" w:rsidRPr="003D4A61">
        <w:rPr>
          <w:rFonts w:cstheme="minorHAnsi"/>
        </w:rPr>
        <w:t xml:space="preserve"> 93</w:t>
      </w:r>
      <w:r w:rsidR="00714E02" w:rsidRPr="003D4A61">
        <w:rPr>
          <w:rFonts w:cstheme="minorHAnsi"/>
        </w:rPr>
        <w:t>/</w:t>
      </w:r>
      <w:r w:rsidR="0063461B" w:rsidRPr="003D4A61">
        <w:rPr>
          <w:rFonts w:cstheme="minorHAnsi"/>
        </w:rPr>
        <w:t xml:space="preserve">200 </w:t>
      </w:r>
      <w:r w:rsidR="00714E02" w:rsidRPr="003D4A61">
        <w:rPr>
          <w:rFonts w:cstheme="minorHAnsi"/>
        </w:rPr>
        <w:t xml:space="preserve">or </w:t>
      </w:r>
      <w:r w:rsidR="0063461B" w:rsidRPr="003D4A61">
        <w:rPr>
          <w:rFonts w:cstheme="minorHAnsi"/>
        </w:rPr>
        <w:t>46.5%</w:t>
      </w:r>
      <w:r w:rsidR="00714E02" w:rsidRPr="003D4A61">
        <w:rPr>
          <w:rFonts w:cstheme="minorHAnsi"/>
        </w:rPr>
        <w:t xml:space="preserve"> </w:t>
      </w:r>
      <w:r w:rsidR="0063461B" w:rsidRPr="003D4A61">
        <w:rPr>
          <w:rFonts w:cstheme="minorHAnsi"/>
        </w:rPr>
        <w:t>from ORG</w:t>
      </w:r>
      <w:r w:rsidR="00714E02" w:rsidRPr="003D4A61">
        <w:rPr>
          <w:rFonts w:cstheme="minorHAnsi"/>
        </w:rPr>
        <w:t>)</w:t>
      </w:r>
      <w:r w:rsidR="0063461B" w:rsidRPr="003D4A61">
        <w:rPr>
          <w:rFonts w:cstheme="minorHAnsi"/>
        </w:rPr>
        <w:t>.</w:t>
      </w:r>
      <w:r w:rsidR="009954EB" w:rsidRPr="003D4A61">
        <w:rPr>
          <w:rFonts w:cstheme="minorHAnsi"/>
        </w:rPr>
        <w:t xml:space="preserve"> </w:t>
      </w:r>
      <w:r w:rsidR="00D00A53" w:rsidRPr="003D4A61">
        <w:rPr>
          <w:rFonts w:cstheme="minorHAnsi"/>
        </w:rPr>
        <w:t>The authors note that p</w:t>
      </w:r>
      <w:r w:rsidR="00B32556" w:rsidRPr="003D4A61">
        <w:rPr>
          <w:rFonts w:cstheme="minorHAnsi"/>
        </w:rPr>
        <w:t xml:space="preserve">enicillin resistance was proportionately higher in CNS vs. </w:t>
      </w:r>
      <w:r w:rsidR="00B32556" w:rsidRPr="003D4A61">
        <w:rPr>
          <w:rFonts w:cstheme="minorHAnsi"/>
          <w:i/>
          <w:iCs/>
        </w:rPr>
        <w:t>S. aureus</w:t>
      </w:r>
      <w:r w:rsidR="00B32556" w:rsidRPr="003D4A61">
        <w:rPr>
          <w:rFonts w:cstheme="minorHAnsi"/>
        </w:rPr>
        <w:t xml:space="preserve"> isolates</w:t>
      </w:r>
      <w:r w:rsidR="00D00A53" w:rsidRPr="003D4A61">
        <w:rPr>
          <w:rFonts w:cstheme="minorHAnsi"/>
        </w:rPr>
        <w:t xml:space="preserve">, </w:t>
      </w:r>
      <w:r w:rsidR="00622622" w:rsidRPr="003D4A61">
        <w:rPr>
          <w:rFonts w:cstheme="minorHAnsi"/>
        </w:rPr>
        <w:t xml:space="preserve">consistent with </w:t>
      </w:r>
      <w:r w:rsidR="00A05F41" w:rsidRPr="003D4A61">
        <w:rPr>
          <w:rFonts w:cstheme="minorHAnsi"/>
        </w:rPr>
        <w:t>more recent</w:t>
      </w:r>
      <w:r w:rsidR="00622622" w:rsidRPr="003D4A61">
        <w:rPr>
          <w:rFonts w:cstheme="minorHAnsi"/>
        </w:rPr>
        <w:t xml:space="preserve"> work looking at the resistance of staphylococci from </w:t>
      </w:r>
      <w:r w:rsidR="00E443B0" w:rsidRPr="003D4A61">
        <w:rPr>
          <w:rFonts w:cstheme="minorHAnsi"/>
        </w:rPr>
        <w:t>bovine milk samples</w:t>
      </w:r>
      <w:r w:rsidR="00622622" w:rsidRPr="003D4A61">
        <w:rPr>
          <w:rFonts w:cstheme="minorHAnsi"/>
        </w:rPr>
        <w:t xml:space="preserve"> </w:t>
      </w:r>
      <w:r w:rsidR="00E443B0" w:rsidRPr="003D4A61">
        <w:rPr>
          <w:rFonts w:cstheme="minorHAnsi"/>
        </w:rPr>
        <w:t xml:space="preserve">(as summarized in </w:t>
      </w:r>
      <w:r w:rsidR="00E443B0" w:rsidRPr="003D4A61">
        <w:rPr>
          <w:rFonts w:cstheme="minorHAnsi"/>
        </w:rPr>
        <w:fldChar w:fldCharType="begin"/>
      </w:r>
      <w:r w:rsidR="00E443B0"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563B4D">
        <w:rPr>
          <w:rFonts w:cstheme="minorHAnsi"/>
        </w:rPr>
        <w:fldChar w:fldCharType="separate"/>
      </w:r>
      <w:r w:rsidR="00E443B0" w:rsidRPr="003D4A61">
        <w:rPr>
          <w:rFonts w:cstheme="minorHAnsi"/>
        </w:rPr>
        <w:fldChar w:fldCharType="end"/>
      </w:r>
      <w:r w:rsidR="00E443B0" w:rsidRPr="003D4A61">
        <w:rPr>
          <w:rFonts w:cstheme="minorHAnsi"/>
        </w:rPr>
        <w:t>Taponen, 2023)</w:t>
      </w:r>
      <w:r w:rsidR="00B32556" w:rsidRPr="003D4A61">
        <w:rPr>
          <w:rFonts w:cstheme="minorHAnsi"/>
        </w:rPr>
        <w:t>.</w:t>
      </w:r>
      <w:r w:rsidR="00143627" w:rsidRPr="003D4A61">
        <w:rPr>
          <w:rFonts w:cstheme="minorHAnsi"/>
        </w:rPr>
        <w:t xml:space="preserve"> In a Swiss study comparing the resistance profiles of NAS and </w:t>
      </w:r>
      <w:r w:rsidR="00143627" w:rsidRPr="003D4A61">
        <w:rPr>
          <w:rFonts w:cstheme="minorHAnsi"/>
          <w:i/>
          <w:iCs/>
        </w:rPr>
        <w:t>S. aureus</w:t>
      </w:r>
      <w:r w:rsidR="00143627" w:rsidRPr="003D4A61">
        <w:rPr>
          <w:rFonts w:cstheme="minorHAnsi"/>
        </w:rPr>
        <w:t xml:space="preserve"> from </w:t>
      </w:r>
      <w:r w:rsidR="00CC2C2B" w:rsidRPr="003D4A61">
        <w:rPr>
          <w:rFonts w:cstheme="minorHAnsi"/>
        </w:rPr>
        <w:t>quartermilk samples,</w:t>
      </w:r>
      <w:r w:rsidR="006A6C44" w:rsidRPr="003D4A61">
        <w:rPr>
          <w:rFonts w:cstheme="minorHAnsi"/>
        </w:rPr>
        <w:t xml:space="preserve"> </w: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 </w:instrTex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DATA </w:instrText>
      </w:r>
      <w:r w:rsidR="00FA7BC8" w:rsidRPr="003D4A61">
        <w:rPr>
          <w:rFonts w:cstheme="minorHAnsi"/>
        </w:rPr>
      </w:r>
      <w:r w:rsidR="00FA7BC8" w:rsidRPr="003D4A61">
        <w:rPr>
          <w:rFonts w:cstheme="minorHAnsi"/>
        </w:rPr>
        <w:fldChar w:fldCharType="end"/>
      </w:r>
      <w:r w:rsidR="00FA7BC8" w:rsidRPr="003D4A61">
        <w:rPr>
          <w:rFonts w:cstheme="minorHAnsi"/>
        </w:rPr>
      </w:r>
      <w:r w:rsidR="00FA7BC8" w:rsidRPr="003D4A61">
        <w:rPr>
          <w:rFonts w:cstheme="minorHAnsi"/>
        </w:rPr>
        <w:fldChar w:fldCharType="separate"/>
      </w:r>
      <w:r w:rsidR="00FA7BC8" w:rsidRPr="003D4A61">
        <w:rPr>
          <w:rFonts w:cstheme="minorHAnsi"/>
          <w:noProof/>
        </w:rPr>
        <w:t>Roesch et al. (2006)</w:t>
      </w:r>
      <w:r w:rsidR="00FA7BC8" w:rsidRPr="003D4A61">
        <w:rPr>
          <w:rFonts w:cstheme="minorHAnsi"/>
        </w:rPr>
        <w:fldChar w:fldCharType="end"/>
      </w:r>
      <w:r w:rsidR="000C1E90" w:rsidRPr="003D4A61">
        <w:rPr>
          <w:rFonts w:cstheme="minorHAnsi"/>
        </w:rPr>
        <w:t xml:space="preserve"> also found that NAS isolates had a higher percentage of </w:t>
      </w:r>
      <w:r w:rsidR="00164303">
        <w:rPr>
          <w:rFonts w:cstheme="minorHAnsi"/>
        </w:rPr>
        <w:t>AMR</w:t>
      </w:r>
      <w:r w:rsidR="000C1E90" w:rsidRPr="003D4A61">
        <w:rPr>
          <w:rFonts w:cstheme="minorHAnsi"/>
        </w:rPr>
        <w:t xml:space="preserve"> than </w:t>
      </w:r>
      <w:r w:rsidR="000C1E90" w:rsidRPr="003D4A61">
        <w:rPr>
          <w:rFonts w:cstheme="minorHAnsi"/>
          <w:i/>
          <w:iCs/>
        </w:rPr>
        <w:t>S. aureus</w:t>
      </w:r>
      <w:r w:rsidR="000C1E90" w:rsidRPr="003D4A61">
        <w:rPr>
          <w:rFonts w:cstheme="minorHAnsi"/>
        </w:rPr>
        <w:t xml:space="preserve"> isolates.</w:t>
      </w:r>
      <w:r w:rsidR="00CC2C2B" w:rsidRPr="003D4A61">
        <w:rPr>
          <w:rFonts w:cstheme="minorHAnsi"/>
        </w:rPr>
        <w:t xml:space="preserve"> </w:t>
      </w:r>
      <w:r w:rsidR="00E57324" w:rsidRPr="003D4A61">
        <w:rPr>
          <w:rFonts w:cstheme="minorHAnsi"/>
        </w:rPr>
        <w:t>For 12 antimicrobials representing either drugs used to treat mastitis in dairy herds or drugs important in human medicine</w:t>
      </w:r>
      <w:r w:rsidR="00E2747E" w:rsidRPr="003D4A61">
        <w:rPr>
          <w:rFonts w:cstheme="minorHAnsi"/>
        </w:rPr>
        <w:t>, t</w:t>
      </w:r>
      <w:r w:rsidR="00E21426" w:rsidRPr="003D4A61">
        <w:rPr>
          <w:rFonts w:cstheme="minorHAnsi"/>
        </w:rPr>
        <w:t>hey found that p</w:t>
      </w:r>
      <w:r w:rsidR="00926A42" w:rsidRPr="003D4A61">
        <w:rPr>
          <w:rFonts w:cstheme="minorHAnsi"/>
        </w:rPr>
        <w:t xml:space="preserve">ercentage of </w:t>
      </w:r>
      <w:r w:rsidR="00164303">
        <w:rPr>
          <w:rFonts w:cstheme="minorHAnsi"/>
        </w:rPr>
        <w:t>AMR</w:t>
      </w:r>
      <w:r w:rsidR="00926A42" w:rsidRPr="003D4A61">
        <w:rPr>
          <w:rFonts w:cstheme="minorHAnsi"/>
        </w:rPr>
        <w:t xml:space="preserve"> did not differ significantly between </w:t>
      </w:r>
      <w:r w:rsidR="00926A42" w:rsidRPr="003D4A61">
        <w:rPr>
          <w:rFonts w:cstheme="minorHAnsi"/>
          <w:i/>
          <w:iCs/>
        </w:rPr>
        <w:t>S. aureus</w:t>
      </w:r>
      <w:r w:rsidR="00926A42" w:rsidRPr="003D4A61">
        <w:rPr>
          <w:rFonts w:cstheme="minorHAnsi"/>
        </w:rPr>
        <w:t xml:space="preserve"> and NAS isolates from cows kept on </w:t>
      </w:r>
      <w:r w:rsidR="00E21426" w:rsidRPr="003D4A61">
        <w:rPr>
          <w:rFonts w:cstheme="minorHAnsi"/>
        </w:rPr>
        <w:t>organic</w:t>
      </w:r>
      <w:r w:rsidR="00926A42" w:rsidRPr="003D4A61">
        <w:rPr>
          <w:rFonts w:cstheme="minorHAnsi"/>
        </w:rPr>
        <w:t xml:space="preserve"> and </w:t>
      </w:r>
      <w:r w:rsidR="00E21426" w:rsidRPr="003D4A61">
        <w:rPr>
          <w:rFonts w:cstheme="minorHAnsi"/>
        </w:rPr>
        <w:t>conventional</w:t>
      </w:r>
      <w:r w:rsidR="00926A42" w:rsidRPr="003D4A61">
        <w:rPr>
          <w:rFonts w:cstheme="minorHAnsi"/>
        </w:rPr>
        <w:t xml:space="preserve"> herds</w:t>
      </w:r>
      <w:r w:rsidR="00E2747E" w:rsidRPr="003D4A61">
        <w:rPr>
          <w:rFonts w:cstheme="minorHAnsi"/>
        </w:rPr>
        <w:t>.</w:t>
      </w:r>
      <w:r w:rsidR="00926A42" w:rsidRPr="003D4A61">
        <w:rPr>
          <w:rFonts w:cstheme="minorHAnsi"/>
        </w:rPr>
        <w:t xml:space="preserve"> </w:t>
      </w:r>
      <w:r w:rsidR="002F7F19" w:rsidRPr="003D4A61">
        <w:rPr>
          <w:rFonts w:cstheme="minorHAnsi"/>
        </w:rPr>
        <w:t>Although t</w:t>
      </w:r>
      <w:r w:rsidR="00926A42" w:rsidRPr="003D4A61">
        <w:rPr>
          <w:rFonts w:cstheme="minorHAnsi"/>
        </w:rPr>
        <w:t xml:space="preserve">he proportion of resistant </w:t>
      </w:r>
      <w:r w:rsidR="00926A42" w:rsidRPr="003D4A61">
        <w:rPr>
          <w:rFonts w:cstheme="minorHAnsi"/>
          <w:i/>
          <w:iCs/>
        </w:rPr>
        <w:t>S. aureus</w:t>
      </w:r>
      <w:r w:rsidR="00926A42" w:rsidRPr="003D4A61">
        <w:rPr>
          <w:rFonts w:cstheme="minorHAnsi"/>
        </w:rPr>
        <w:t xml:space="preserve"> isolates was numerically higher from </w:t>
      </w:r>
      <w:r w:rsidR="002F7F19" w:rsidRPr="003D4A61">
        <w:rPr>
          <w:rFonts w:cstheme="minorHAnsi"/>
        </w:rPr>
        <w:t>organic</w:t>
      </w:r>
      <w:r w:rsidR="00926A42" w:rsidRPr="003D4A61">
        <w:rPr>
          <w:rFonts w:cstheme="minorHAnsi"/>
        </w:rPr>
        <w:t xml:space="preserve"> cows (16/46, 35%) vs. </w:t>
      </w:r>
      <w:r w:rsidR="002F7F19" w:rsidRPr="003D4A61">
        <w:rPr>
          <w:rFonts w:cstheme="minorHAnsi"/>
        </w:rPr>
        <w:t>conventional</w:t>
      </w:r>
      <w:r w:rsidR="00926A42" w:rsidRPr="003D4A61">
        <w:rPr>
          <w:rFonts w:cstheme="minorHAnsi"/>
        </w:rPr>
        <w:t xml:space="preserve"> cows (6/33, 18%), this difference was not statistically significant. The proportion of resistant </w:t>
      </w:r>
      <w:r w:rsidR="00734760">
        <w:rPr>
          <w:rFonts w:cstheme="minorHAnsi"/>
        </w:rPr>
        <w:t>NAS</w:t>
      </w:r>
      <w:r w:rsidR="00926A42" w:rsidRPr="003D4A61">
        <w:rPr>
          <w:rFonts w:cstheme="minorHAnsi"/>
        </w:rPr>
        <w:t xml:space="preserve"> isolates </w:t>
      </w:r>
      <w:r w:rsidR="00037F94" w:rsidRPr="003D4A61">
        <w:rPr>
          <w:rFonts w:cstheme="minorHAnsi"/>
        </w:rPr>
        <w:t xml:space="preserve">between systems </w:t>
      </w:r>
      <w:r w:rsidR="00926A42" w:rsidRPr="003D4A61">
        <w:rPr>
          <w:rFonts w:cstheme="minorHAnsi"/>
        </w:rPr>
        <w:t xml:space="preserve">was very similar </w:t>
      </w:r>
      <w:r w:rsidR="00037F94" w:rsidRPr="003D4A61">
        <w:rPr>
          <w:rFonts w:cstheme="minorHAnsi"/>
        </w:rPr>
        <w:t xml:space="preserve">(ORG: </w:t>
      </w:r>
      <w:r w:rsidR="00926A42" w:rsidRPr="003D4A61">
        <w:rPr>
          <w:rFonts w:cstheme="minorHAnsi"/>
        </w:rPr>
        <w:t>9/19, 47%</w:t>
      </w:r>
      <w:r w:rsidR="00037F94" w:rsidRPr="003D4A61">
        <w:rPr>
          <w:rFonts w:cstheme="minorHAnsi"/>
        </w:rPr>
        <w:t>;</w:t>
      </w:r>
      <w:r w:rsidR="00926A42" w:rsidRPr="003D4A61">
        <w:rPr>
          <w:rFonts w:cstheme="minorHAnsi"/>
        </w:rPr>
        <w:t xml:space="preserve"> CON</w:t>
      </w:r>
      <w:r w:rsidR="00037F94" w:rsidRPr="003D4A61">
        <w:rPr>
          <w:rFonts w:cstheme="minorHAnsi"/>
        </w:rPr>
        <w:t xml:space="preserve">: </w:t>
      </w:r>
      <w:r w:rsidR="00926A42" w:rsidRPr="003D4A61">
        <w:rPr>
          <w:rFonts w:cstheme="minorHAnsi"/>
        </w:rPr>
        <w:t xml:space="preserve">10/19, 53%). </w:t>
      </w:r>
    </w:p>
    <w:p w14:paraId="280BFA67" w14:textId="0C661022" w:rsidR="00926A42" w:rsidRPr="003D4A61" w:rsidRDefault="005511E8" w:rsidP="00D63F05">
      <w:pPr>
        <w:ind w:firstLine="360"/>
        <w:rPr>
          <w:rFonts w:cstheme="minorHAnsi"/>
        </w:rPr>
      </w:pPr>
      <w:r w:rsidRPr="003D4A61">
        <w:rPr>
          <w:rFonts w:cstheme="minorHAnsi"/>
        </w:rPr>
        <w:t>Contrastingly</w:t>
      </w:r>
      <w:r w:rsidR="00462704" w:rsidRPr="003D4A61">
        <w:rPr>
          <w:rFonts w:cstheme="minorHAnsi"/>
        </w:rPr>
        <w:t xml:space="preserve">, </w: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 </w:instrTex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DATA </w:instrText>
      </w:r>
      <w:r w:rsidR="000C72BA" w:rsidRPr="003D4A61">
        <w:rPr>
          <w:rFonts w:cstheme="minorHAnsi"/>
        </w:rPr>
      </w:r>
      <w:r w:rsidR="000C72BA" w:rsidRPr="003D4A61">
        <w:rPr>
          <w:rFonts w:cstheme="minorHAnsi"/>
        </w:rPr>
        <w:fldChar w:fldCharType="end"/>
      </w:r>
      <w:r w:rsidR="000C72BA" w:rsidRPr="003D4A61">
        <w:rPr>
          <w:rFonts w:cstheme="minorHAnsi"/>
        </w:rPr>
      </w:r>
      <w:r w:rsidR="000C72BA" w:rsidRPr="003D4A61">
        <w:rPr>
          <w:rFonts w:cstheme="minorHAnsi"/>
        </w:rPr>
        <w:fldChar w:fldCharType="separate"/>
      </w:r>
      <w:r w:rsidR="000C72BA" w:rsidRPr="003D4A61">
        <w:rPr>
          <w:rFonts w:cstheme="minorHAnsi"/>
          <w:noProof/>
        </w:rPr>
        <w:t>Bombyk et al. (2008)</w:t>
      </w:r>
      <w:r w:rsidR="000C72BA" w:rsidRPr="003D4A61">
        <w:rPr>
          <w:rFonts w:cstheme="minorHAnsi"/>
        </w:rPr>
        <w:fldChar w:fldCharType="end"/>
      </w:r>
      <w:r w:rsidR="000C72BA" w:rsidRPr="003D4A61">
        <w:rPr>
          <w:rFonts w:cstheme="minorHAnsi"/>
        </w:rPr>
        <w:t xml:space="preserve"> found that </w:t>
      </w:r>
      <w:r w:rsidR="00C03BE0" w:rsidRPr="003D4A61">
        <w:rPr>
          <w:rFonts w:cstheme="minorHAnsi"/>
        </w:rPr>
        <w:t xml:space="preserve">overall, staphylococci causing mastitis on </w:t>
      </w:r>
      <w:r w:rsidR="000C72BA" w:rsidRPr="003D4A61">
        <w:rPr>
          <w:rFonts w:cstheme="minorHAnsi"/>
        </w:rPr>
        <w:t>o</w:t>
      </w:r>
      <w:r w:rsidR="00A35DEB" w:rsidRPr="003D4A61">
        <w:rPr>
          <w:rFonts w:cstheme="minorHAnsi"/>
        </w:rPr>
        <w:t>rganic dair</w:t>
      </w:r>
      <w:r w:rsidR="00C03BE0" w:rsidRPr="003D4A61">
        <w:rPr>
          <w:rFonts w:cstheme="minorHAnsi"/>
        </w:rPr>
        <w:t>ies</w:t>
      </w:r>
      <w:r w:rsidR="00A35DEB" w:rsidRPr="003D4A61">
        <w:rPr>
          <w:rFonts w:cstheme="minorHAnsi"/>
        </w:rPr>
        <w:t xml:space="preserve"> w</w:t>
      </w:r>
      <w:r w:rsidR="00C03BE0" w:rsidRPr="003D4A61">
        <w:rPr>
          <w:rFonts w:cstheme="minorHAnsi"/>
        </w:rPr>
        <w:t>ere</w:t>
      </w:r>
      <w:r w:rsidR="00A35DEB" w:rsidRPr="003D4A61">
        <w:rPr>
          <w:rFonts w:cstheme="minorHAnsi"/>
        </w:rPr>
        <w:t xml:space="preserve"> associated with more overall antimicrobial susceptibility than</w:t>
      </w:r>
      <w:r w:rsidR="00404492" w:rsidRPr="003D4A61">
        <w:rPr>
          <w:rFonts w:cstheme="minorHAnsi"/>
        </w:rPr>
        <w:t xml:space="preserve"> those from conventional </w:t>
      </w:r>
      <w:r w:rsidR="00404492" w:rsidRPr="003D4A61">
        <w:rPr>
          <w:rFonts w:cstheme="minorHAnsi"/>
        </w:rPr>
        <w:lastRenderedPageBreak/>
        <w:t>farms</w:t>
      </w:r>
      <w:r w:rsidR="00A35DEB" w:rsidRPr="003D4A61">
        <w:rPr>
          <w:rFonts w:cstheme="minorHAnsi"/>
        </w:rPr>
        <w:t xml:space="preserve">. </w:t>
      </w:r>
      <w:r w:rsidR="00B34D58" w:rsidRPr="003D4A61">
        <w:rPr>
          <w:rFonts w:cstheme="minorHAnsi"/>
        </w:rPr>
        <w:t xml:space="preserve">For this study, researchers differentiated </w:t>
      </w:r>
      <w:r w:rsidR="00980EC7">
        <w:rPr>
          <w:rFonts w:cstheme="minorHAnsi"/>
        </w:rPr>
        <w:t xml:space="preserve">mastitis-associated </w:t>
      </w:r>
      <w:r w:rsidR="005B3AA8" w:rsidRPr="003D4A61">
        <w:rPr>
          <w:rFonts w:cstheme="minorHAnsi"/>
        </w:rPr>
        <w:t>staphylococci</w:t>
      </w:r>
      <w:r w:rsidR="00B34D58" w:rsidRPr="003D4A61">
        <w:rPr>
          <w:rFonts w:cstheme="minorHAnsi"/>
        </w:rPr>
        <w:t xml:space="preserve"> </w:t>
      </w:r>
      <w:r w:rsidR="008274FC" w:rsidRPr="003D4A61">
        <w:rPr>
          <w:rFonts w:cstheme="minorHAnsi"/>
        </w:rPr>
        <w:t xml:space="preserve">into </w:t>
      </w:r>
      <w:r w:rsidR="002D4916" w:rsidRPr="003D4A61">
        <w:rPr>
          <w:rFonts w:cstheme="minorHAnsi"/>
        </w:rPr>
        <w:t>3</w:t>
      </w:r>
      <w:r w:rsidR="008274FC" w:rsidRPr="003D4A61">
        <w:rPr>
          <w:rFonts w:cstheme="minorHAnsi"/>
        </w:rPr>
        <w:t xml:space="preserve"> categories: coagulase-positive </w:t>
      </w:r>
      <w:r w:rsidR="008274FC" w:rsidRPr="003D4A61">
        <w:rPr>
          <w:rFonts w:cstheme="minorHAnsi"/>
          <w:i/>
          <w:iCs/>
        </w:rPr>
        <w:t>Staph.</w:t>
      </w:r>
      <w:r w:rsidR="008274FC" w:rsidRPr="003D4A61">
        <w:rPr>
          <w:rFonts w:cstheme="minorHAnsi"/>
        </w:rPr>
        <w:t xml:space="preserve"> (CPS), novobiocin-sensitive CNS (NSCNS), and novobiocin-resistant CNS (NRCNS). </w:t>
      </w:r>
      <w:r w:rsidR="00A35DEB" w:rsidRPr="003D4A61">
        <w:rPr>
          <w:rFonts w:cstheme="minorHAnsi"/>
        </w:rPr>
        <w:t xml:space="preserve">In an analysis combining all </w:t>
      </w:r>
      <w:r w:rsidR="00FC4015" w:rsidRPr="003D4A61">
        <w:rPr>
          <w:rFonts w:cstheme="minorHAnsi"/>
        </w:rPr>
        <w:t xml:space="preserve">3 </w:t>
      </w:r>
      <w:r w:rsidR="00A35DEB" w:rsidRPr="003D4A61">
        <w:rPr>
          <w:rFonts w:cstheme="minorHAnsi"/>
        </w:rPr>
        <w:t xml:space="preserve">groupings of staphylococci, a larger proportion of isolates from </w:t>
      </w:r>
      <w:r w:rsidR="00FC4015" w:rsidRPr="003D4A61">
        <w:rPr>
          <w:rFonts w:cstheme="minorHAnsi"/>
        </w:rPr>
        <w:t>organic</w:t>
      </w:r>
      <w:r w:rsidR="00A35DEB" w:rsidRPr="003D4A61">
        <w:rPr>
          <w:rFonts w:cstheme="minorHAnsi"/>
        </w:rPr>
        <w:t xml:space="preserve"> herds were susceptible to pirlimycin and tetracycline compared with those from </w:t>
      </w:r>
      <w:r w:rsidR="00FC4015" w:rsidRPr="003D4A61">
        <w:rPr>
          <w:rFonts w:cstheme="minorHAnsi"/>
        </w:rPr>
        <w:t>conventional</w:t>
      </w:r>
      <w:r w:rsidR="00A35DEB" w:rsidRPr="003D4A61">
        <w:rPr>
          <w:rFonts w:cstheme="minorHAnsi"/>
        </w:rPr>
        <w:t xml:space="preserve"> herds. Susceptibility to erythromycin and penicillin did not differ significantly by herd type when all staphylococci were combined (CON vs. ORG).</w:t>
      </w:r>
      <w:r w:rsidR="00F83D62" w:rsidRPr="003D4A61">
        <w:rPr>
          <w:rFonts w:cstheme="minorHAnsi"/>
        </w:rPr>
        <w:t xml:space="preserve"> No significant differences between organic and </w:t>
      </w:r>
      <w:r w:rsidR="00CC38DD" w:rsidRPr="003D4A61">
        <w:rPr>
          <w:rFonts w:cstheme="minorHAnsi"/>
        </w:rPr>
        <w:t xml:space="preserve">conventional systems were found for </w:t>
      </w:r>
      <w:r w:rsidR="00CC38DD" w:rsidRPr="003D4A61">
        <w:rPr>
          <w:rFonts w:cstheme="minorHAnsi"/>
          <w:i/>
          <w:iCs/>
        </w:rPr>
        <w:t>S. aureus</w:t>
      </w:r>
      <w:r w:rsidR="00CC38DD" w:rsidRPr="003D4A61">
        <w:rPr>
          <w:rFonts w:cstheme="minorHAnsi"/>
        </w:rPr>
        <w:t>, although the numbers of isolates found was fairly small compared to both categories of CNS</w:t>
      </w:r>
      <w:r w:rsidR="00AB71B6" w:rsidRPr="003D4A61">
        <w:rPr>
          <w:rFonts w:cstheme="minorHAnsi"/>
        </w:rPr>
        <w:t xml:space="preserve"> (36 </w:t>
      </w:r>
      <w:r w:rsidR="00AB71B6" w:rsidRPr="003D4A61">
        <w:rPr>
          <w:rFonts w:cstheme="minorHAnsi"/>
          <w:i/>
          <w:iCs/>
        </w:rPr>
        <w:t>S. aureus</w:t>
      </w:r>
      <w:r w:rsidR="00AB71B6" w:rsidRPr="003D4A61">
        <w:rPr>
          <w:rFonts w:cstheme="minorHAnsi"/>
        </w:rPr>
        <w:t xml:space="preserve"> vs. 210 NSCNS and 159 NRCNS). </w:t>
      </w:r>
      <w:r w:rsidR="00A35DEB" w:rsidRPr="003D4A61">
        <w:rPr>
          <w:rFonts w:cstheme="minorHAnsi"/>
        </w:rPr>
        <w:t>When</w:t>
      </w:r>
      <w:r w:rsidR="00DF1C87" w:rsidRPr="003D4A61">
        <w:rPr>
          <w:rFonts w:cstheme="minorHAnsi"/>
        </w:rPr>
        <w:t xml:space="preserve"> each</w:t>
      </w:r>
      <w:r w:rsidR="00A35DEB" w:rsidRPr="003D4A61">
        <w:rPr>
          <w:rFonts w:cstheme="minorHAnsi"/>
        </w:rPr>
        <w:t xml:space="preserve"> category of CNS (novobiocin</w:t>
      </w:r>
      <w:r w:rsidR="00DF1C87" w:rsidRPr="003D4A61">
        <w:rPr>
          <w:rFonts w:cstheme="minorHAnsi"/>
        </w:rPr>
        <w:t>-</w:t>
      </w:r>
      <w:r w:rsidR="00A35DEB" w:rsidRPr="003D4A61">
        <w:rPr>
          <w:rFonts w:cstheme="minorHAnsi"/>
        </w:rPr>
        <w:t>susceptible or resistant)</w:t>
      </w:r>
      <w:r w:rsidR="00DF1C87" w:rsidRPr="003D4A61">
        <w:rPr>
          <w:rFonts w:cstheme="minorHAnsi"/>
        </w:rPr>
        <w:t xml:space="preserve"> was analyzed separately</w:t>
      </w:r>
      <w:r w:rsidR="00A35DEB" w:rsidRPr="003D4A61">
        <w:rPr>
          <w:rFonts w:cstheme="minorHAnsi"/>
        </w:rPr>
        <w:t xml:space="preserve">, isolates within both </w:t>
      </w:r>
      <w:r w:rsidR="00C67425" w:rsidRPr="003D4A61">
        <w:rPr>
          <w:rFonts w:cstheme="minorHAnsi"/>
        </w:rPr>
        <w:t>groups</w:t>
      </w:r>
      <w:r w:rsidR="00A35DEB" w:rsidRPr="003D4A61">
        <w:rPr>
          <w:rFonts w:cstheme="minorHAnsi"/>
        </w:rPr>
        <w:t xml:space="preserve"> from </w:t>
      </w:r>
      <w:r w:rsidR="00DF1C87" w:rsidRPr="003D4A61">
        <w:rPr>
          <w:rFonts w:cstheme="minorHAnsi"/>
        </w:rPr>
        <w:t>organic</w:t>
      </w:r>
      <w:r w:rsidR="00A35DEB" w:rsidRPr="003D4A61">
        <w:rPr>
          <w:rFonts w:cstheme="minorHAnsi"/>
        </w:rPr>
        <w:t xml:space="preserve"> herds were more likely to be susceptible to pirlimycin than CNS from </w:t>
      </w:r>
      <w:r w:rsidR="00C67425" w:rsidRPr="003D4A61">
        <w:rPr>
          <w:rFonts w:cstheme="minorHAnsi"/>
        </w:rPr>
        <w:t>conventional</w:t>
      </w:r>
      <w:r w:rsidR="00A35DEB" w:rsidRPr="003D4A61">
        <w:rPr>
          <w:rFonts w:cstheme="minorHAnsi"/>
        </w:rPr>
        <w:t xml:space="preserve"> dairies. No difference in tetracycline, erythromycin or penicillin susceptibility was seen between herd types (CON vs. ORG) within either CNS category. A larger proportion of NSCNS vs. NRCNS </w:t>
      </w:r>
      <w:r w:rsidR="007656FB" w:rsidRPr="003D4A61">
        <w:rPr>
          <w:rFonts w:cstheme="minorHAnsi"/>
        </w:rPr>
        <w:t xml:space="preserve">(when analyzed separately for </w:t>
      </w:r>
      <w:r w:rsidR="00C67425" w:rsidRPr="003D4A61">
        <w:rPr>
          <w:rFonts w:cstheme="minorHAnsi"/>
        </w:rPr>
        <w:t>conventional</w:t>
      </w:r>
      <w:r w:rsidR="00A35DEB" w:rsidRPr="003D4A61">
        <w:rPr>
          <w:rFonts w:cstheme="minorHAnsi"/>
        </w:rPr>
        <w:t xml:space="preserve"> and </w:t>
      </w:r>
      <w:r w:rsidR="00C67425" w:rsidRPr="003D4A61">
        <w:rPr>
          <w:rFonts w:cstheme="minorHAnsi"/>
        </w:rPr>
        <w:t>organic</w:t>
      </w:r>
      <w:r w:rsidR="00A35DEB" w:rsidRPr="003D4A61">
        <w:rPr>
          <w:rFonts w:cstheme="minorHAnsi"/>
        </w:rPr>
        <w:t xml:space="preserve"> herds</w:t>
      </w:r>
      <w:r w:rsidR="007656FB" w:rsidRPr="003D4A61">
        <w:rPr>
          <w:rFonts w:cstheme="minorHAnsi"/>
        </w:rPr>
        <w:t>)</w:t>
      </w:r>
      <w:r w:rsidR="00A35DEB" w:rsidRPr="003D4A61">
        <w:rPr>
          <w:rFonts w:cstheme="minorHAnsi"/>
        </w:rPr>
        <w:t xml:space="preserve"> were susceptible to tetracycline, leading the authors to suggest that management practices unrelated to antimicrobial use may contribute to the observed differences in susceptibility patterns of CNS on dairy herds.</w:t>
      </w:r>
    </w:p>
    <w:p w14:paraId="45AC21A9" w14:textId="02D68179" w:rsidR="0041722C" w:rsidRPr="003D4A61" w:rsidRDefault="00085359" w:rsidP="00D63F05">
      <w:pPr>
        <w:ind w:firstLine="360"/>
        <w:rPr>
          <w:rFonts w:cstheme="minorHAnsi"/>
        </w:rPr>
      </w:pPr>
      <w:r w:rsidRPr="003D4A61">
        <w:rPr>
          <w:rFonts w:cstheme="minorHAnsi"/>
        </w:rPr>
        <w:tab/>
        <w:t xml:space="preserve">A number </w:t>
      </w:r>
      <w:r w:rsidR="00172710" w:rsidRPr="003D4A61">
        <w:rPr>
          <w:rFonts w:cstheme="minorHAnsi"/>
        </w:rPr>
        <w:t>of stud</w:t>
      </w:r>
      <w:r w:rsidR="007A5E1D" w:rsidRPr="003D4A61">
        <w:rPr>
          <w:rFonts w:cstheme="minorHAnsi"/>
        </w:rPr>
        <w:t>ies</w:t>
      </w:r>
      <w:r w:rsidR="00172710" w:rsidRPr="003D4A61">
        <w:rPr>
          <w:rFonts w:cstheme="minorHAnsi"/>
        </w:rPr>
        <w:t xml:space="preserve"> comparing resistance patterns of </w:t>
      </w:r>
      <w:r w:rsidR="0010172F">
        <w:rPr>
          <w:rFonts w:cstheme="minorHAnsi"/>
        </w:rPr>
        <w:t xml:space="preserve">mastitis-associated </w:t>
      </w:r>
      <w:r w:rsidR="005B2BC5" w:rsidRPr="003D4A61">
        <w:rPr>
          <w:rFonts w:cstheme="minorHAnsi"/>
        </w:rPr>
        <w:t xml:space="preserve">bacteria </w:t>
      </w:r>
      <w:r w:rsidR="00172710" w:rsidRPr="003D4A61">
        <w:rPr>
          <w:rFonts w:cstheme="minorHAnsi"/>
        </w:rPr>
        <w:t xml:space="preserve">between conventional and organic dairy systems </w:t>
      </w:r>
      <w:r w:rsidR="0010172F">
        <w:rPr>
          <w:rFonts w:cstheme="minorHAnsi"/>
        </w:rPr>
        <w:t xml:space="preserve">have </w:t>
      </w:r>
      <w:r w:rsidR="00172710" w:rsidRPr="003D4A61">
        <w:rPr>
          <w:rFonts w:cstheme="minorHAnsi"/>
        </w:rPr>
        <w:t xml:space="preserve">focused </w:t>
      </w:r>
      <w:r w:rsidR="005B2BC5" w:rsidRPr="003D4A61">
        <w:rPr>
          <w:rFonts w:cstheme="minorHAnsi"/>
        </w:rPr>
        <w:t xml:space="preserve">specifically on </w:t>
      </w:r>
      <w:r w:rsidR="005B2BC5" w:rsidRPr="003D4A61">
        <w:rPr>
          <w:rFonts w:cstheme="minorHAnsi"/>
          <w:i/>
          <w:iCs/>
        </w:rPr>
        <w:t>S. aureus.</w:t>
      </w:r>
      <w:r w:rsidR="00986EF5" w:rsidRPr="003D4A61">
        <w:rPr>
          <w:rFonts w:cstheme="minorHAnsi"/>
        </w:rPr>
        <w:t xml:space="preserve"> Researchers </w:t>
      </w:r>
      <w:r w:rsidR="00F95D1B" w:rsidRPr="003D4A61">
        <w:rPr>
          <w:rFonts w:cstheme="minorHAnsi"/>
        </w:rPr>
        <w:t>in New York and Vermont</w:t>
      </w:r>
      <w:r w:rsidR="00732A27" w:rsidRPr="003D4A61">
        <w:rPr>
          <w:rFonts w:cstheme="minorHAnsi"/>
        </w:rPr>
        <w:t xml:space="preserve"> </w:t>
      </w:r>
      <w:r w:rsidR="00713D43" w:rsidRPr="003D4A61">
        <w:rPr>
          <w:rFonts w:cstheme="minorHAnsi"/>
        </w:rPr>
        <w:t xml:space="preserve">(US) </w:t>
      </w:r>
      <w:r w:rsidR="00732A27" w:rsidRPr="003D4A61">
        <w:rPr>
          <w:rFonts w:cstheme="minorHAnsi"/>
        </w:rPr>
        <w:t>found that</w:t>
      </w:r>
      <w:r w:rsidR="00F95D1B" w:rsidRPr="003D4A61">
        <w:rPr>
          <w:rFonts w:cstheme="minorHAnsi"/>
        </w:rPr>
        <w:t xml:space="preserve"> </w:t>
      </w:r>
      <w:r w:rsidR="00732A27" w:rsidRPr="003D4A61">
        <w:rPr>
          <w:rFonts w:cstheme="minorHAnsi"/>
          <w:i/>
          <w:iCs/>
        </w:rPr>
        <w:t xml:space="preserve">S. aureus </w:t>
      </w:r>
      <w:r w:rsidR="00732A27" w:rsidRPr="003D4A61">
        <w:rPr>
          <w:rFonts w:cstheme="minorHAnsi"/>
        </w:rPr>
        <w:t xml:space="preserve">isolates from both types of herds showed good susceptibility to most mastitis antimicrobials, but isolates from organic herds were significantly more susceptible </w:t>
      </w:r>
      <w:r w:rsidR="00732A27" w:rsidRPr="003D4A61">
        <w:rPr>
          <w:rFonts w:cstheme="minorHAnsi"/>
        </w:rPr>
        <w:fldChar w:fldCharType="begin"/>
      </w:r>
      <w:r w:rsidR="00732A27"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3D4A61">
        <w:rPr>
          <w:rFonts w:cstheme="minorHAnsi"/>
        </w:rPr>
        <w:fldChar w:fldCharType="separate"/>
      </w:r>
      <w:r w:rsidR="00732A27" w:rsidRPr="003D4A61">
        <w:rPr>
          <w:rFonts w:cstheme="minorHAnsi"/>
          <w:noProof/>
        </w:rPr>
        <w:t>(Tikofsky et al., 2003)</w:t>
      </w:r>
      <w:r w:rsidR="00732A27" w:rsidRPr="003D4A61">
        <w:rPr>
          <w:rFonts w:cstheme="minorHAnsi"/>
        </w:rPr>
        <w:fldChar w:fldCharType="end"/>
      </w:r>
      <w:r w:rsidR="00732A27" w:rsidRPr="003D4A61">
        <w:rPr>
          <w:rFonts w:cstheme="minorHAnsi"/>
        </w:rPr>
        <w:t xml:space="preserve">. In this study, </w:t>
      </w:r>
      <w:r w:rsidR="00820B3B" w:rsidRPr="003D4A61">
        <w:rPr>
          <w:rFonts w:cstheme="minorHAnsi"/>
        </w:rPr>
        <w:t xml:space="preserve">researchers </w:t>
      </w:r>
      <w:r w:rsidR="00BF3971" w:rsidRPr="003D4A61">
        <w:rPr>
          <w:rFonts w:cstheme="minorHAnsi"/>
        </w:rPr>
        <w:t>took two different approaches to an</w:t>
      </w:r>
      <w:r w:rsidR="002162CF" w:rsidRPr="003D4A61">
        <w:rPr>
          <w:rFonts w:cstheme="minorHAnsi"/>
        </w:rPr>
        <w:t>alyzing the data</w:t>
      </w:r>
      <w:r w:rsidR="00F94BD3">
        <w:rPr>
          <w:rFonts w:cstheme="minorHAnsi"/>
        </w:rPr>
        <w:t>:</w:t>
      </w:r>
      <w:r w:rsidR="00BF3971" w:rsidRPr="003D4A61">
        <w:rPr>
          <w:rFonts w:cstheme="minorHAnsi"/>
        </w:rPr>
        <w:t xml:space="preserve"> </w:t>
      </w:r>
      <w:r w:rsidR="00732A27" w:rsidRPr="003D4A61">
        <w:rPr>
          <w:rFonts w:cstheme="minorHAnsi"/>
        </w:rPr>
        <w:t>the s</w:t>
      </w:r>
      <w:r w:rsidR="00391871" w:rsidRPr="003D4A61">
        <w:rPr>
          <w:rFonts w:cstheme="minorHAnsi"/>
        </w:rPr>
        <w:t>trength of association between</w:t>
      </w:r>
      <w:r w:rsidR="00103773" w:rsidRPr="003D4A61">
        <w:rPr>
          <w:rFonts w:cstheme="minorHAnsi"/>
        </w:rPr>
        <w:t xml:space="preserve"> the</w:t>
      </w:r>
      <w:r w:rsidR="00391871" w:rsidRPr="003D4A61">
        <w:rPr>
          <w:rFonts w:cstheme="minorHAnsi"/>
        </w:rPr>
        <w:t xml:space="preserve"> proportion </w:t>
      </w:r>
      <w:r w:rsidR="00103773" w:rsidRPr="003D4A61">
        <w:rPr>
          <w:rFonts w:cstheme="minorHAnsi"/>
        </w:rPr>
        <w:t xml:space="preserve">of </w:t>
      </w:r>
      <w:r w:rsidR="00391871" w:rsidRPr="003D4A61">
        <w:rPr>
          <w:rFonts w:cstheme="minorHAnsi"/>
        </w:rPr>
        <w:t>susceptible</w:t>
      </w:r>
      <w:r w:rsidR="00103773" w:rsidRPr="003D4A61">
        <w:rPr>
          <w:rFonts w:cstheme="minorHAnsi"/>
        </w:rPr>
        <w:t xml:space="preserve"> and </w:t>
      </w:r>
      <w:r w:rsidR="00391871" w:rsidRPr="003D4A61">
        <w:rPr>
          <w:rFonts w:cstheme="minorHAnsi"/>
        </w:rPr>
        <w:t xml:space="preserve">resistant </w:t>
      </w:r>
      <w:r w:rsidR="00103773" w:rsidRPr="003D4A61">
        <w:rPr>
          <w:rFonts w:cstheme="minorHAnsi"/>
        </w:rPr>
        <w:t xml:space="preserve">isolates </w:t>
      </w:r>
      <w:r w:rsidR="00804798">
        <w:rPr>
          <w:rFonts w:cstheme="minorHAnsi"/>
        </w:rPr>
        <w:t xml:space="preserve">was evaluated by </w:t>
      </w:r>
      <w:r w:rsidR="00103773" w:rsidRPr="003D4A61">
        <w:rPr>
          <w:rFonts w:cstheme="minorHAnsi"/>
        </w:rPr>
        <w:t>management</w:t>
      </w:r>
      <w:r w:rsidR="00391871" w:rsidRPr="003D4A61">
        <w:rPr>
          <w:rFonts w:cstheme="minorHAnsi"/>
        </w:rPr>
        <w:t xml:space="preserve"> category, </w:t>
      </w:r>
      <w:r w:rsidR="00804798">
        <w:rPr>
          <w:rFonts w:cstheme="minorHAnsi"/>
        </w:rPr>
        <w:t>and</w:t>
      </w:r>
      <w:r w:rsidR="00391871" w:rsidRPr="003D4A61">
        <w:rPr>
          <w:rFonts w:cstheme="minorHAnsi"/>
        </w:rPr>
        <w:t xml:space="preserve"> </w:t>
      </w:r>
      <w:r w:rsidR="002162CF" w:rsidRPr="003D4A61">
        <w:rPr>
          <w:rFonts w:cstheme="minorHAnsi"/>
        </w:rPr>
        <w:t xml:space="preserve">numeric </w:t>
      </w:r>
      <w:r w:rsidR="00391871" w:rsidRPr="003D4A61">
        <w:rPr>
          <w:rFonts w:cstheme="minorHAnsi"/>
        </w:rPr>
        <w:t xml:space="preserve">differences in mean zone diameter </w:t>
      </w:r>
      <w:r w:rsidR="00804798">
        <w:rPr>
          <w:rFonts w:cstheme="minorHAnsi"/>
        </w:rPr>
        <w:t xml:space="preserve">was compared </w:t>
      </w:r>
      <w:r w:rsidR="00391871" w:rsidRPr="003D4A61">
        <w:rPr>
          <w:rFonts w:cstheme="minorHAnsi"/>
        </w:rPr>
        <w:t xml:space="preserve">for isolates from </w:t>
      </w:r>
      <w:r w:rsidR="00820B3B" w:rsidRPr="003D4A61">
        <w:rPr>
          <w:rFonts w:cstheme="minorHAnsi"/>
        </w:rPr>
        <w:t>organic</w:t>
      </w:r>
      <w:r w:rsidR="00391871" w:rsidRPr="003D4A61">
        <w:rPr>
          <w:rFonts w:cstheme="minorHAnsi"/>
        </w:rPr>
        <w:t xml:space="preserve"> vs. </w:t>
      </w:r>
      <w:r w:rsidR="00820B3B" w:rsidRPr="003D4A61">
        <w:rPr>
          <w:rFonts w:cstheme="minorHAnsi"/>
        </w:rPr>
        <w:t>conventional</w:t>
      </w:r>
      <w:r w:rsidR="00391871" w:rsidRPr="003D4A61">
        <w:rPr>
          <w:rFonts w:cstheme="minorHAnsi"/>
        </w:rPr>
        <w:t xml:space="preserve"> herds. </w:t>
      </w:r>
      <w:r w:rsidR="005059CA" w:rsidRPr="003D4A61">
        <w:rPr>
          <w:rFonts w:cstheme="minorHAnsi"/>
        </w:rPr>
        <w:t xml:space="preserve">When results were combined over both analyses, </w:t>
      </w:r>
      <w:r w:rsidR="00087C8C" w:rsidRPr="003D4A61">
        <w:rPr>
          <w:rFonts w:cstheme="minorHAnsi"/>
          <w:i/>
          <w:iCs/>
        </w:rPr>
        <w:t>S. aureus</w:t>
      </w:r>
      <w:r w:rsidR="00087C8C" w:rsidRPr="003D4A61">
        <w:rPr>
          <w:rFonts w:cstheme="minorHAnsi"/>
        </w:rPr>
        <w:t xml:space="preserve"> isolates from organic herds </w:t>
      </w:r>
      <w:r w:rsidR="009918B6" w:rsidRPr="003D4A61">
        <w:rPr>
          <w:rFonts w:cstheme="minorHAnsi"/>
        </w:rPr>
        <w:t>were more susceptible than those from</w:t>
      </w:r>
      <w:r w:rsidR="00391871" w:rsidRPr="003D4A61">
        <w:rPr>
          <w:rFonts w:cstheme="minorHAnsi"/>
        </w:rPr>
        <w:t xml:space="preserve"> </w:t>
      </w:r>
      <w:r w:rsidR="009918B6" w:rsidRPr="003D4A61">
        <w:rPr>
          <w:rFonts w:cstheme="minorHAnsi"/>
        </w:rPr>
        <w:t>conventional</w:t>
      </w:r>
      <w:r w:rsidR="00391871" w:rsidRPr="003D4A61">
        <w:rPr>
          <w:rFonts w:cstheme="minorHAnsi"/>
        </w:rPr>
        <w:t xml:space="preserve"> herds for 7 of </w:t>
      </w:r>
      <w:r w:rsidR="009918B6" w:rsidRPr="003D4A61">
        <w:rPr>
          <w:rFonts w:cstheme="minorHAnsi"/>
        </w:rPr>
        <w:t xml:space="preserve">the </w:t>
      </w:r>
      <w:r w:rsidR="00391871" w:rsidRPr="003D4A61">
        <w:rPr>
          <w:rFonts w:cstheme="minorHAnsi"/>
        </w:rPr>
        <w:t>9 antimicrobials studied</w:t>
      </w:r>
      <w:r w:rsidR="009918B6" w:rsidRPr="003D4A61">
        <w:rPr>
          <w:rFonts w:cstheme="minorHAnsi"/>
        </w:rPr>
        <w:t>.</w:t>
      </w:r>
      <w:r w:rsidR="00FE3E69" w:rsidRPr="003D4A61">
        <w:rPr>
          <w:rFonts w:cstheme="minorHAnsi"/>
        </w:rPr>
        <w:t xml:space="preserve"> Contrary to the</w:t>
      </w:r>
      <w:r w:rsidR="00E953F3" w:rsidRPr="003D4A61">
        <w:rPr>
          <w:rFonts w:cstheme="minorHAnsi"/>
        </w:rPr>
        <w:t xml:space="preserve">se findings, researchers comparing resistance of isolates from </w:t>
      </w:r>
      <w:r w:rsidR="00E753DD" w:rsidRPr="003D4A61">
        <w:rPr>
          <w:rFonts w:cstheme="minorHAnsi"/>
        </w:rPr>
        <w:t xml:space="preserve">bulk tank milk of </w:t>
      </w:r>
      <w:r w:rsidR="00E953F3" w:rsidRPr="003D4A61">
        <w:rPr>
          <w:rFonts w:cstheme="minorHAnsi"/>
        </w:rPr>
        <w:t xml:space="preserve">organic and conventional systems in </w:t>
      </w:r>
      <w:r w:rsidR="00713D43" w:rsidRPr="003D4A61">
        <w:rPr>
          <w:rFonts w:cstheme="minorHAnsi"/>
        </w:rPr>
        <w:t>both the US and Denmark found that o</w:t>
      </w:r>
      <w:r w:rsidR="004E23E5" w:rsidRPr="003D4A61">
        <w:rPr>
          <w:rFonts w:cstheme="minorHAnsi"/>
        </w:rPr>
        <w:t xml:space="preserve">verall, antimicrobial susceptibility was very similar </w:t>
      </w:r>
      <w:r w:rsidR="00713D43" w:rsidRPr="003D4A61">
        <w:rPr>
          <w:rFonts w:cstheme="minorHAnsi"/>
        </w:rPr>
        <w:t>for</w:t>
      </w:r>
      <w:r w:rsidR="004E23E5" w:rsidRPr="003D4A61">
        <w:rPr>
          <w:rFonts w:cstheme="minorHAnsi"/>
        </w:rPr>
        <w:t xml:space="preserve"> </w:t>
      </w:r>
      <w:r w:rsidR="004E23E5" w:rsidRPr="003D4A61">
        <w:rPr>
          <w:rFonts w:cstheme="minorHAnsi"/>
          <w:i/>
          <w:iCs/>
        </w:rPr>
        <w:t xml:space="preserve">S. aureus </w:t>
      </w:r>
      <w:r w:rsidR="004E23E5" w:rsidRPr="003D4A61">
        <w:rPr>
          <w:rFonts w:cstheme="minorHAnsi"/>
        </w:rPr>
        <w:t>in both countries</w:t>
      </w:r>
      <w:r w:rsidR="00245F2C" w:rsidRPr="003D4A61">
        <w:rPr>
          <w:rFonts w:cstheme="minorHAnsi"/>
        </w:rPr>
        <w:t xml:space="preserve"> </w:t>
      </w:r>
      <w:r w:rsidR="00245F2C" w:rsidRPr="003D4A61">
        <w:rPr>
          <w:rFonts w:cstheme="minorHAnsi"/>
        </w:rPr>
        <w:fldChar w:fldCharType="begin"/>
      </w:r>
      <w:r w:rsidR="00245F2C"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3D4A61">
        <w:rPr>
          <w:rFonts w:cstheme="minorHAnsi"/>
        </w:rPr>
        <w:fldChar w:fldCharType="separate"/>
      </w:r>
      <w:r w:rsidR="00245F2C" w:rsidRPr="003D4A61">
        <w:rPr>
          <w:rFonts w:cstheme="minorHAnsi"/>
          <w:noProof/>
        </w:rPr>
        <w:t>(Sato et al., 2004)</w:t>
      </w:r>
      <w:r w:rsidR="00245F2C" w:rsidRPr="003D4A61">
        <w:rPr>
          <w:rFonts w:cstheme="minorHAnsi"/>
        </w:rPr>
        <w:fldChar w:fldCharType="end"/>
      </w:r>
      <w:r w:rsidR="004E23E5" w:rsidRPr="003D4A61">
        <w:rPr>
          <w:rFonts w:cstheme="minorHAnsi"/>
        </w:rPr>
        <w:t xml:space="preserve">. </w:t>
      </w:r>
      <w:r w:rsidR="00E94F28" w:rsidRPr="003D4A61">
        <w:rPr>
          <w:rFonts w:cstheme="minorHAnsi"/>
        </w:rPr>
        <w:t>Bulk tank i</w:t>
      </w:r>
      <w:r w:rsidR="004E23E5" w:rsidRPr="003D4A61">
        <w:rPr>
          <w:rFonts w:cstheme="minorHAnsi"/>
        </w:rPr>
        <w:t xml:space="preserve">solates from </w:t>
      </w:r>
      <w:r w:rsidR="00245F2C" w:rsidRPr="003D4A61">
        <w:rPr>
          <w:rFonts w:cstheme="minorHAnsi"/>
        </w:rPr>
        <w:t>conventional</w:t>
      </w:r>
      <w:r w:rsidR="004E23E5" w:rsidRPr="003D4A61">
        <w:rPr>
          <w:rFonts w:cstheme="minorHAnsi"/>
        </w:rPr>
        <w:t xml:space="preserve"> herds in Wisconsin</w:t>
      </w:r>
      <w:r w:rsidR="00245F2C" w:rsidRPr="003D4A61">
        <w:rPr>
          <w:rFonts w:cstheme="minorHAnsi"/>
        </w:rPr>
        <w:t xml:space="preserve"> (US)</w:t>
      </w:r>
      <w:r w:rsidR="004E23E5" w:rsidRPr="003D4A61">
        <w:rPr>
          <w:rFonts w:cstheme="minorHAnsi"/>
        </w:rPr>
        <w:t xml:space="preserve"> had significantly reduced susceptibility to ciprofloxacin (vs. isolates from </w:t>
      </w:r>
      <w:r w:rsidR="00245F2C" w:rsidRPr="003D4A61">
        <w:rPr>
          <w:rFonts w:cstheme="minorHAnsi"/>
        </w:rPr>
        <w:t>organic</w:t>
      </w:r>
      <w:r w:rsidR="004E23E5" w:rsidRPr="003D4A61">
        <w:rPr>
          <w:rFonts w:cstheme="minorHAnsi"/>
        </w:rPr>
        <w:t xml:space="preserve"> herds), and isolates from </w:t>
      </w:r>
      <w:r w:rsidR="00245F2C" w:rsidRPr="003D4A61">
        <w:rPr>
          <w:rFonts w:cstheme="minorHAnsi"/>
        </w:rPr>
        <w:t>organic</w:t>
      </w:r>
      <w:r w:rsidR="004E23E5" w:rsidRPr="003D4A61">
        <w:rPr>
          <w:rFonts w:cstheme="minorHAnsi"/>
        </w:rPr>
        <w:t xml:space="preserve"> herds in Denmark had reduced susceptibility to avilamycin (vs. isolates from </w:t>
      </w:r>
      <w:r w:rsidR="00245F2C" w:rsidRPr="003D4A61">
        <w:rPr>
          <w:rFonts w:cstheme="minorHAnsi"/>
        </w:rPr>
        <w:t>conventional</w:t>
      </w:r>
      <w:r w:rsidR="004E23E5" w:rsidRPr="003D4A61">
        <w:rPr>
          <w:rFonts w:cstheme="minorHAnsi"/>
        </w:rPr>
        <w:t xml:space="preserve"> herds). </w:t>
      </w:r>
      <w:r w:rsidR="00245F2C" w:rsidRPr="003D4A61">
        <w:rPr>
          <w:rFonts w:cstheme="minorHAnsi"/>
        </w:rPr>
        <w:t>In</w:t>
      </w:r>
      <w:r w:rsidR="0070775F" w:rsidRPr="003D4A61">
        <w:rPr>
          <w:rFonts w:cstheme="minorHAnsi"/>
        </w:rPr>
        <w:t xml:space="preserve"> a finding highlighting the importance of geography in epidemiological studies</w:t>
      </w:r>
      <w:r w:rsidR="00245F2C" w:rsidRPr="003D4A61">
        <w:rPr>
          <w:rFonts w:cstheme="minorHAnsi"/>
        </w:rPr>
        <w:t>, authors point out that d</w:t>
      </w:r>
      <w:r w:rsidR="004E23E5" w:rsidRPr="003D4A61">
        <w:rPr>
          <w:rFonts w:cstheme="minorHAnsi"/>
        </w:rPr>
        <w:t xml:space="preserve">ifferences in </w:t>
      </w:r>
      <w:r w:rsidR="00245F2C" w:rsidRPr="003D4A61">
        <w:rPr>
          <w:rFonts w:cstheme="minorHAnsi"/>
        </w:rPr>
        <w:t xml:space="preserve">the </w:t>
      </w:r>
      <w:r w:rsidR="004E23E5" w:rsidRPr="003D4A61">
        <w:rPr>
          <w:rFonts w:cstheme="minorHAnsi"/>
        </w:rPr>
        <w:t xml:space="preserve">antimicrobial susceptibility of </w:t>
      </w:r>
      <w:r w:rsidR="004E23E5" w:rsidRPr="003D4A61">
        <w:rPr>
          <w:rFonts w:cstheme="minorHAnsi"/>
          <w:i/>
          <w:iCs/>
        </w:rPr>
        <w:t>S. aureus</w:t>
      </w:r>
      <w:r w:rsidR="004E23E5" w:rsidRPr="003D4A61">
        <w:rPr>
          <w:rFonts w:cstheme="minorHAnsi"/>
        </w:rPr>
        <w:t xml:space="preserve"> isolates between </w:t>
      </w:r>
      <w:r w:rsidR="00060384" w:rsidRPr="003D4A61">
        <w:rPr>
          <w:rFonts w:cstheme="minorHAnsi"/>
        </w:rPr>
        <w:t>organic and conventional</w:t>
      </w:r>
      <w:r w:rsidR="004E23E5" w:rsidRPr="003D4A61">
        <w:rPr>
          <w:rFonts w:cstheme="minorHAnsi"/>
        </w:rPr>
        <w:t xml:space="preserve"> herds were small relative to differences in isolates observed between </w:t>
      </w:r>
      <w:r w:rsidR="00060384" w:rsidRPr="003D4A61">
        <w:rPr>
          <w:rFonts w:cstheme="minorHAnsi"/>
        </w:rPr>
        <w:t>countries</w:t>
      </w:r>
      <w:r w:rsidR="004E23E5" w:rsidRPr="003D4A61">
        <w:rPr>
          <w:rFonts w:cstheme="minorHAnsi"/>
        </w:rPr>
        <w:t>.</w:t>
      </w:r>
      <w:r w:rsidR="0088483C" w:rsidRPr="003D4A61">
        <w:rPr>
          <w:rFonts w:cstheme="minorHAnsi"/>
        </w:rPr>
        <w:t xml:space="preserve"> In agreement with </w:t>
      </w:r>
      <w:r w:rsidR="00BD77C0" w:rsidRPr="003D4A61">
        <w:rPr>
          <w:rFonts w:cstheme="minorHAnsi"/>
        </w:rPr>
        <w:t xml:space="preserve">Sato et. al, </w: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 </w:instrTex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DATA </w:instrText>
      </w:r>
      <w:r w:rsidR="006B7C16" w:rsidRPr="003D4A61">
        <w:rPr>
          <w:rFonts w:cstheme="minorHAnsi"/>
        </w:rPr>
      </w:r>
      <w:r w:rsidR="006B7C16" w:rsidRPr="003D4A61">
        <w:rPr>
          <w:rFonts w:cstheme="minorHAnsi"/>
        </w:rPr>
        <w:fldChar w:fldCharType="end"/>
      </w:r>
      <w:r w:rsidR="006B7C16" w:rsidRPr="003D4A61">
        <w:rPr>
          <w:rFonts w:cstheme="minorHAnsi"/>
        </w:rPr>
      </w:r>
      <w:r w:rsidR="006B7C16" w:rsidRPr="003D4A61">
        <w:rPr>
          <w:rFonts w:cstheme="minorHAnsi"/>
        </w:rPr>
        <w:fldChar w:fldCharType="separate"/>
      </w:r>
      <w:r w:rsidR="006B7C16" w:rsidRPr="003D4A61">
        <w:rPr>
          <w:rFonts w:cstheme="minorHAnsi"/>
          <w:noProof/>
        </w:rPr>
        <w:t>Bennedsgaard et al. (2006)</w:t>
      </w:r>
      <w:r w:rsidR="006B7C16" w:rsidRPr="003D4A61">
        <w:rPr>
          <w:rFonts w:cstheme="minorHAnsi"/>
        </w:rPr>
        <w:fldChar w:fldCharType="end"/>
      </w:r>
      <w:r w:rsidR="006B7C16" w:rsidRPr="003D4A61">
        <w:rPr>
          <w:rFonts w:cstheme="minorHAnsi"/>
        </w:rPr>
        <w:t xml:space="preserve"> observed n</w:t>
      </w:r>
      <w:r w:rsidR="0088483C" w:rsidRPr="003D4A61">
        <w:rPr>
          <w:rFonts w:cstheme="minorHAnsi"/>
        </w:rPr>
        <w:t xml:space="preserve">o statistically significant differences in the prevalence of </w:t>
      </w:r>
      <w:r w:rsidR="003533B4" w:rsidRPr="003D4A61">
        <w:rPr>
          <w:rFonts w:cstheme="minorHAnsi"/>
        </w:rPr>
        <w:t xml:space="preserve">cows with </w:t>
      </w:r>
      <w:r w:rsidR="0088483C" w:rsidRPr="003D4A61">
        <w:rPr>
          <w:rFonts w:cstheme="minorHAnsi"/>
        </w:rPr>
        <w:t>penicillin</w:t>
      </w:r>
      <w:r w:rsidR="003533B4" w:rsidRPr="003D4A61">
        <w:rPr>
          <w:rFonts w:cstheme="minorHAnsi"/>
        </w:rPr>
        <w:t>-</w:t>
      </w:r>
      <w:r w:rsidR="0088483C" w:rsidRPr="003D4A61">
        <w:rPr>
          <w:rFonts w:cstheme="minorHAnsi"/>
        </w:rPr>
        <w:t>resistan</w:t>
      </w:r>
      <w:r w:rsidR="003533B4" w:rsidRPr="003D4A61">
        <w:rPr>
          <w:rFonts w:cstheme="minorHAnsi"/>
        </w:rPr>
        <w:t>t</w:t>
      </w:r>
      <w:r w:rsidR="0088483C" w:rsidRPr="003D4A61">
        <w:rPr>
          <w:rFonts w:cstheme="minorHAnsi"/>
        </w:rPr>
        <w:t xml:space="preserve"> </w:t>
      </w:r>
      <w:r w:rsidR="0088483C" w:rsidRPr="003D4A61">
        <w:rPr>
          <w:rFonts w:cstheme="minorHAnsi"/>
          <w:i/>
          <w:iCs/>
        </w:rPr>
        <w:t>S. aureus</w:t>
      </w:r>
      <w:r w:rsidR="003533B4" w:rsidRPr="003D4A61">
        <w:rPr>
          <w:rFonts w:cstheme="minorHAnsi"/>
          <w:i/>
          <w:iCs/>
        </w:rPr>
        <w:t xml:space="preserve"> </w:t>
      </w:r>
      <w:r w:rsidR="003533B4" w:rsidRPr="003D4A61">
        <w:rPr>
          <w:rFonts w:cstheme="minorHAnsi"/>
        </w:rPr>
        <w:t>mastitis</w:t>
      </w:r>
      <w:r w:rsidR="0088483C" w:rsidRPr="003D4A61">
        <w:rPr>
          <w:rFonts w:cstheme="minorHAnsi"/>
        </w:rPr>
        <w:t xml:space="preserve"> or the proportion of </w:t>
      </w:r>
      <w:r w:rsidR="0088483C" w:rsidRPr="003D4A61">
        <w:rPr>
          <w:rFonts w:cstheme="minorHAnsi"/>
          <w:i/>
          <w:iCs/>
        </w:rPr>
        <w:t>S. aureus</w:t>
      </w:r>
      <w:r w:rsidR="0088483C" w:rsidRPr="003D4A61">
        <w:rPr>
          <w:rFonts w:cstheme="minorHAnsi"/>
        </w:rPr>
        <w:t xml:space="preserve"> isolates </w:t>
      </w:r>
      <w:r w:rsidR="005144AD" w:rsidRPr="003D4A61">
        <w:rPr>
          <w:rFonts w:cstheme="minorHAnsi"/>
        </w:rPr>
        <w:t xml:space="preserve">from quartermilk </w:t>
      </w:r>
      <w:r w:rsidR="0088483C" w:rsidRPr="003D4A61">
        <w:rPr>
          <w:rFonts w:cstheme="minorHAnsi"/>
        </w:rPr>
        <w:t xml:space="preserve">resistant to penicillin between </w:t>
      </w:r>
      <w:r w:rsidR="003A61EF" w:rsidRPr="003D4A61">
        <w:rPr>
          <w:rFonts w:cstheme="minorHAnsi"/>
        </w:rPr>
        <w:t>conventional and organic dairies in Denmark</w:t>
      </w:r>
      <w:r w:rsidR="003533B4" w:rsidRPr="003D4A61">
        <w:rPr>
          <w:rFonts w:cstheme="minorHAnsi"/>
        </w:rPr>
        <w:t>.</w:t>
      </w:r>
    </w:p>
    <w:p w14:paraId="4E91C572" w14:textId="697AA654" w:rsidR="00716E3F" w:rsidRPr="003D4A61" w:rsidRDefault="00D370B4" w:rsidP="00D63F05">
      <w:pPr>
        <w:ind w:firstLine="360"/>
        <w:rPr>
          <w:rFonts w:cstheme="minorHAnsi"/>
        </w:rPr>
      </w:pPr>
      <w:r w:rsidRPr="003D4A61">
        <w:rPr>
          <w:rFonts w:cstheme="minorHAnsi"/>
        </w:rPr>
        <w:t xml:space="preserve">Two studies </w:t>
      </w:r>
      <w:r w:rsidR="00885E9C" w:rsidRPr="003D4A61">
        <w:rPr>
          <w:rFonts w:cstheme="minorHAnsi"/>
        </w:rPr>
        <w:t xml:space="preserve">looking at bulk tank milk focused on detection of staphylococci </w:t>
      </w:r>
      <w:r w:rsidR="007E737E" w:rsidRPr="003D4A61">
        <w:rPr>
          <w:rFonts w:cstheme="minorHAnsi"/>
        </w:rPr>
        <w:t xml:space="preserve">carrying </w:t>
      </w:r>
      <w:r w:rsidR="00397FF4" w:rsidRPr="003D4A61">
        <w:rPr>
          <w:rFonts w:cstheme="minorHAnsi"/>
        </w:rPr>
        <w:t>genetic determinants conferring penicillin resistance (</w:t>
      </w:r>
      <w:r w:rsidR="00397FF4" w:rsidRPr="003D4A61">
        <w:rPr>
          <w:rFonts w:cstheme="minorHAnsi"/>
          <w:i/>
          <w:iCs/>
        </w:rPr>
        <w:t>mecA</w:t>
      </w:r>
      <w:r w:rsidR="00397FF4" w:rsidRPr="003D4A61">
        <w:rPr>
          <w:rFonts w:cstheme="minorHAnsi"/>
        </w:rPr>
        <w:t xml:space="preserve"> and </w:t>
      </w:r>
      <w:r w:rsidR="00397FF4" w:rsidRPr="003D4A61">
        <w:rPr>
          <w:rFonts w:cstheme="minorHAnsi"/>
          <w:i/>
          <w:iCs/>
        </w:rPr>
        <w:t>mecC</w:t>
      </w:r>
      <w:r w:rsidR="00397FF4" w:rsidRPr="003D4A61">
        <w:rPr>
          <w:rFonts w:cstheme="minorHAnsi"/>
        </w:rPr>
        <w:t xml:space="preserve"> genes), an important consideration for </w:t>
      </w:r>
      <w:r w:rsidR="00F62C2B" w:rsidRPr="003D4A61">
        <w:rPr>
          <w:rFonts w:cstheme="minorHAnsi"/>
        </w:rPr>
        <w:t>public health globally</w:t>
      </w:r>
      <w:r w:rsidR="00397FF4" w:rsidRPr="003D4A61">
        <w:rPr>
          <w:rFonts w:cstheme="minorHAnsi"/>
        </w:rPr>
        <w:t>.</w:t>
      </w:r>
      <w:r w:rsidR="00493964" w:rsidRPr="003D4A61">
        <w:rPr>
          <w:rFonts w:cstheme="minorHAnsi"/>
        </w:rPr>
        <w:t xml:space="preserve"> </w:t>
      </w:r>
      <w:r w:rsidR="00BA66CE" w:rsidRPr="003D4A61">
        <w:rPr>
          <w:rFonts w:cstheme="minorHAnsi"/>
        </w:rPr>
        <w:t xml:space="preserve">In </w:t>
      </w:r>
      <w:r w:rsidR="00F84BF9" w:rsidRPr="003D4A61">
        <w:rPr>
          <w:rFonts w:cstheme="minorHAnsi"/>
        </w:rPr>
        <w:t>a</w:t>
      </w:r>
      <w:r w:rsidR="00BA66CE" w:rsidRPr="003D4A61">
        <w:rPr>
          <w:rFonts w:cstheme="minorHAnsi"/>
        </w:rPr>
        <w:t xml:space="preserve"> large study</w:t>
      </w:r>
      <w:r w:rsidR="00875DC9">
        <w:rPr>
          <w:rFonts w:cstheme="minorHAnsi"/>
        </w:rPr>
        <w:t xml:space="preserve"> with the goal of</w:t>
      </w:r>
      <w:r w:rsidR="00BA66CE" w:rsidRPr="003D4A61">
        <w:rPr>
          <w:rFonts w:cstheme="minorHAnsi"/>
        </w:rPr>
        <w:t xml:space="preserve"> </w:t>
      </w:r>
      <w:r w:rsidR="00B87741" w:rsidRPr="003D4A61">
        <w:rPr>
          <w:rFonts w:cstheme="minorHAnsi"/>
        </w:rPr>
        <w:t xml:space="preserve">surveilling dairy-associated </w:t>
      </w:r>
      <w:r w:rsidR="009D7B8F">
        <w:rPr>
          <w:rFonts w:cstheme="minorHAnsi"/>
        </w:rPr>
        <w:t xml:space="preserve">methicillin-resistant </w:t>
      </w:r>
      <w:r w:rsidR="009D7B8F">
        <w:rPr>
          <w:rFonts w:cstheme="minorHAnsi"/>
          <w:i/>
          <w:iCs/>
        </w:rPr>
        <w:t>S. aureus</w:t>
      </w:r>
      <w:r w:rsidR="009D7B8F">
        <w:rPr>
          <w:rFonts w:cstheme="minorHAnsi"/>
          <w:i/>
          <w:iCs/>
        </w:rPr>
        <w:t xml:space="preserve"> </w:t>
      </w:r>
      <w:r w:rsidR="009D7B8F">
        <w:rPr>
          <w:rFonts w:cstheme="minorHAnsi"/>
        </w:rPr>
        <w:t>(MRSA)</w:t>
      </w:r>
      <w:r w:rsidR="009D7B8F">
        <w:rPr>
          <w:rFonts w:cstheme="minorHAnsi"/>
          <w:i/>
          <w:iCs/>
        </w:rPr>
        <w:t xml:space="preserve"> </w:t>
      </w:r>
      <w:r w:rsidR="00BA66CE" w:rsidRPr="003D4A61">
        <w:rPr>
          <w:rFonts w:cstheme="minorHAnsi"/>
        </w:rPr>
        <w:t xml:space="preserve">in Germany, researchers collected bulk tank milk samples from 372 conventional and 303 organic herds </w: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 </w:instrTex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DATA </w:instrText>
      </w:r>
      <w:r w:rsidR="00BA66CE" w:rsidRPr="003D4A61">
        <w:rPr>
          <w:rFonts w:cstheme="minorHAnsi"/>
        </w:rPr>
      </w:r>
      <w:r w:rsidR="00BA66CE" w:rsidRPr="003D4A61">
        <w:rPr>
          <w:rFonts w:cstheme="minorHAnsi"/>
        </w:rPr>
        <w:fldChar w:fldCharType="end"/>
      </w:r>
      <w:r w:rsidR="00BA66CE" w:rsidRPr="003D4A61">
        <w:rPr>
          <w:rFonts w:cstheme="minorHAnsi"/>
        </w:rPr>
      </w:r>
      <w:r w:rsidR="00BA66CE" w:rsidRPr="003D4A61">
        <w:rPr>
          <w:rFonts w:cstheme="minorHAnsi"/>
        </w:rPr>
        <w:fldChar w:fldCharType="separate"/>
      </w:r>
      <w:r w:rsidR="00BA66CE" w:rsidRPr="003D4A61">
        <w:rPr>
          <w:rFonts w:cstheme="minorHAnsi"/>
          <w:noProof/>
        </w:rPr>
        <w:t>(Tenhagen et al., 2018)</w:t>
      </w:r>
      <w:r w:rsidR="00BA66CE" w:rsidRPr="003D4A61">
        <w:rPr>
          <w:rFonts w:cstheme="minorHAnsi"/>
        </w:rPr>
        <w:fldChar w:fldCharType="end"/>
      </w:r>
      <w:r w:rsidR="00BA66CE" w:rsidRPr="003D4A61">
        <w:rPr>
          <w:rFonts w:cstheme="minorHAnsi"/>
        </w:rPr>
        <w:t xml:space="preserve">. </w:t>
      </w:r>
      <w:r w:rsidR="00AC3276" w:rsidRPr="003D4A61">
        <w:rPr>
          <w:rFonts w:cstheme="minorHAnsi"/>
        </w:rPr>
        <w:t xml:space="preserve">Using a binary logistic regression to describe association of MRSA-positive samples with herd type (conventional vs. organic), </w:t>
      </w:r>
      <w:r w:rsidR="000D55CE" w:rsidRPr="003D4A61">
        <w:rPr>
          <w:rFonts w:cstheme="minorHAnsi"/>
        </w:rPr>
        <w:t>the</w:t>
      </w:r>
      <w:r w:rsidR="005A0D69" w:rsidRPr="003D4A61">
        <w:rPr>
          <w:rFonts w:cstheme="minorHAnsi"/>
        </w:rPr>
        <w:t>y found that the</w:t>
      </w:r>
      <w:r w:rsidR="000D55CE" w:rsidRPr="003D4A61">
        <w:rPr>
          <w:rFonts w:cstheme="minorHAnsi"/>
        </w:rPr>
        <w:t xml:space="preserve"> prevalence of MRSA was significantly higher in BTM samples from </w:t>
      </w:r>
      <w:r w:rsidR="005A0D69" w:rsidRPr="003D4A61">
        <w:rPr>
          <w:rFonts w:cstheme="minorHAnsi"/>
        </w:rPr>
        <w:t>conventional</w:t>
      </w:r>
      <w:r w:rsidR="000D55CE" w:rsidRPr="003D4A61">
        <w:rPr>
          <w:rFonts w:cstheme="minorHAnsi"/>
        </w:rPr>
        <w:t xml:space="preserve"> herds (9.7%) compared with </w:t>
      </w:r>
      <w:r w:rsidR="005A0D69" w:rsidRPr="003D4A61">
        <w:rPr>
          <w:rFonts w:cstheme="minorHAnsi"/>
        </w:rPr>
        <w:t>organic</w:t>
      </w:r>
      <w:r w:rsidR="000D55CE" w:rsidRPr="003D4A61">
        <w:rPr>
          <w:rFonts w:cstheme="minorHAnsi"/>
        </w:rPr>
        <w:t xml:space="preserve"> herds (1.7%).</w:t>
      </w:r>
      <w:r w:rsidR="00005F8F" w:rsidRPr="003D4A61">
        <w:rPr>
          <w:rFonts w:cstheme="minorHAnsi"/>
        </w:rPr>
        <w:t xml:space="preserve"> </w:t>
      </w:r>
      <w:r w:rsidR="00005F8F" w:rsidRPr="003D4A61">
        <w:rPr>
          <w:rFonts w:cstheme="minorHAnsi"/>
        </w:rPr>
        <w:lastRenderedPageBreak/>
        <w:t xml:space="preserve">The model-based approach allowed researchers to </w:t>
      </w:r>
      <w:r w:rsidR="00AC3276" w:rsidRPr="003D4A61">
        <w:rPr>
          <w:rFonts w:cstheme="minorHAnsi"/>
        </w:rPr>
        <w:t xml:space="preserve">control for </w:t>
      </w:r>
      <w:r w:rsidR="00005F8F" w:rsidRPr="003D4A61">
        <w:rPr>
          <w:rFonts w:cstheme="minorHAnsi"/>
        </w:rPr>
        <w:t xml:space="preserve">the </w:t>
      </w:r>
      <w:r w:rsidR="00AC3276" w:rsidRPr="003D4A61">
        <w:rPr>
          <w:rFonts w:cstheme="minorHAnsi"/>
        </w:rPr>
        <w:t>effect</w:t>
      </w:r>
      <w:r w:rsidR="00005F8F" w:rsidRPr="003D4A61">
        <w:rPr>
          <w:rFonts w:cstheme="minorHAnsi"/>
        </w:rPr>
        <w:t>s</w:t>
      </w:r>
      <w:r w:rsidR="00AC3276" w:rsidRPr="003D4A61">
        <w:rPr>
          <w:rFonts w:cstheme="minorHAnsi"/>
        </w:rPr>
        <w:t xml:space="preserve"> of </w:t>
      </w:r>
      <w:r w:rsidR="00005F8F" w:rsidRPr="003D4A61">
        <w:rPr>
          <w:rFonts w:cstheme="minorHAnsi"/>
        </w:rPr>
        <w:t xml:space="preserve">geographical </w:t>
      </w:r>
      <w:r w:rsidR="00AC3276" w:rsidRPr="003D4A61">
        <w:rPr>
          <w:rFonts w:cstheme="minorHAnsi"/>
        </w:rPr>
        <w:t>region and herd size</w:t>
      </w:r>
      <w:r w:rsidR="00005F8F" w:rsidRPr="003D4A61">
        <w:rPr>
          <w:rFonts w:cstheme="minorHAnsi"/>
        </w:rPr>
        <w:t xml:space="preserve">, </w:t>
      </w:r>
      <w:r w:rsidR="00AC3276" w:rsidRPr="003D4A61">
        <w:rPr>
          <w:rFonts w:cstheme="minorHAnsi"/>
        </w:rPr>
        <w:t xml:space="preserve">both </w:t>
      </w:r>
      <w:r w:rsidR="00005F8F" w:rsidRPr="003D4A61">
        <w:rPr>
          <w:rFonts w:cstheme="minorHAnsi"/>
        </w:rPr>
        <w:t>of which were also</w:t>
      </w:r>
      <w:r w:rsidR="00AC3276" w:rsidRPr="003D4A61">
        <w:rPr>
          <w:rFonts w:cstheme="minorHAnsi"/>
        </w:rPr>
        <w:t xml:space="preserve"> </w:t>
      </w:r>
      <w:r w:rsidR="00C273A5" w:rsidRPr="003D4A61">
        <w:rPr>
          <w:rFonts w:cstheme="minorHAnsi"/>
        </w:rPr>
        <w:t>significant</w:t>
      </w:r>
      <w:r w:rsidR="00C273A5" w:rsidRPr="003D4A61">
        <w:rPr>
          <w:rFonts w:cstheme="minorHAnsi"/>
        </w:rPr>
        <w:t xml:space="preserve"> </w:t>
      </w:r>
      <w:r w:rsidR="00AC3276" w:rsidRPr="003D4A61">
        <w:rPr>
          <w:rFonts w:cstheme="minorHAnsi"/>
        </w:rPr>
        <w:t>predictors of MRSA herd status</w:t>
      </w:r>
      <w:r w:rsidR="00005F8F" w:rsidRPr="003D4A61">
        <w:rPr>
          <w:rFonts w:cstheme="minorHAnsi"/>
        </w:rPr>
        <w:t>.</w:t>
      </w:r>
      <w:r w:rsidR="0059126E" w:rsidRPr="003D4A61">
        <w:rPr>
          <w:rFonts w:cstheme="minorHAnsi"/>
        </w:rPr>
        <w:t xml:space="preserve"> When comparing the p</w:t>
      </w:r>
      <w:r w:rsidR="00AD4CFE" w:rsidRPr="003D4A61">
        <w:rPr>
          <w:rFonts w:cstheme="minorHAnsi"/>
        </w:rPr>
        <w:t xml:space="preserve">roportion of </w:t>
      </w:r>
      <w:r w:rsidR="0059126E" w:rsidRPr="003D4A61">
        <w:rPr>
          <w:rFonts w:cstheme="minorHAnsi"/>
        </w:rPr>
        <w:t>MRSA</w:t>
      </w:r>
      <w:r w:rsidR="00AD4CFE" w:rsidRPr="003D4A61">
        <w:rPr>
          <w:rFonts w:cstheme="minorHAnsi"/>
        </w:rPr>
        <w:t xml:space="preserve"> isolates resistant to 12 different antimicrobials </w:t>
      </w:r>
      <w:r w:rsidR="0059126E" w:rsidRPr="003D4A61">
        <w:rPr>
          <w:rFonts w:cstheme="minorHAnsi"/>
        </w:rPr>
        <w:t xml:space="preserve">between conventional and organic herds, MRSA isolates from conventional farms </w:t>
      </w:r>
      <w:r w:rsidR="00AD4CFE" w:rsidRPr="003D4A61">
        <w:rPr>
          <w:rFonts w:cstheme="minorHAnsi"/>
        </w:rPr>
        <w:t>tended to be</w:t>
      </w:r>
      <w:r w:rsidR="008B196D" w:rsidRPr="003D4A61">
        <w:rPr>
          <w:rFonts w:cstheme="minorHAnsi"/>
        </w:rPr>
        <w:t xml:space="preserve"> more resistant</w:t>
      </w:r>
      <w:r w:rsidR="00AD4CFE" w:rsidRPr="003D4A61">
        <w:rPr>
          <w:rFonts w:cstheme="minorHAnsi"/>
        </w:rPr>
        <w:t xml:space="preserve">. </w:t>
      </w:r>
      <w:r w:rsidR="008B196D" w:rsidRPr="003D4A61">
        <w:rPr>
          <w:rFonts w:cstheme="minorHAnsi"/>
        </w:rPr>
        <w:t>However, a</w:t>
      </w:r>
      <w:r w:rsidR="00AD4CFE" w:rsidRPr="003D4A61">
        <w:rPr>
          <w:rFonts w:cstheme="minorHAnsi"/>
        </w:rPr>
        <w:t xml:space="preserve">s there were </w:t>
      </w:r>
      <w:r w:rsidR="00C273A5">
        <w:rPr>
          <w:rFonts w:cstheme="minorHAnsi"/>
        </w:rPr>
        <w:t xml:space="preserve">a </w:t>
      </w:r>
      <w:r w:rsidR="00AD4CFE" w:rsidRPr="003D4A61">
        <w:rPr>
          <w:rFonts w:cstheme="minorHAnsi"/>
        </w:rPr>
        <w:t xml:space="preserve">limited number of isolates from </w:t>
      </w:r>
      <w:r w:rsidR="008B196D" w:rsidRPr="003D4A61">
        <w:rPr>
          <w:rFonts w:cstheme="minorHAnsi"/>
        </w:rPr>
        <w:t>organic</w:t>
      </w:r>
      <w:r w:rsidR="00AD4CFE" w:rsidRPr="003D4A61">
        <w:rPr>
          <w:rFonts w:cstheme="minorHAnsi"/>
        </w:rPr>
        <w:t xml:space="preserve"> herds (n = 5) compared to </w:t>
      </w:r>
      <w:r w:rsidR="008B196D" w:rsidRPr="003D4A61">
        <w:rPr>
          <w:rFonts w:cstheme="minorHAnsi"/>
        </w:rPr>
        <w:t>conventional</w:t>
      </w:r>
      <w:r w:rsidR="00AD4CFE" w:rsidRPr="003D4A61">
        <w:rPr>
          <w:rFonts w:cstheme="minorHAnsi"/>
        </w:rPr>
        <w:t xml:space="preserve"> herds (n = 36), no statistical </w:t>
      </w:r>
      <w:r w:rsidR="008B196D" w:rsidRPr="003D4A61">
        <w:rPr>
          <w:rFonts w:cstheme="minorHAnsi"/>
        </w:rPr>
        <w:t>analyses</w:t>
      </w:r>
      <w:r w:rsidR="00AD4CFE" w:rsidRPr="003D4A61">
        <w:rPr>
          <w:rFonts w:cstheme="minorHAnsi"/>
        </w:rPr>
        <w:t xml:space="preserve"> were performed</w:t>
      </w:r>
      <w:r w:rsidR="008B196D" w:rsidRPr="003D4A61">
        <w:rPr>
          <w:rFonts w:cstheme="minorHAnsi"/>
        </w:rPr>
        <w:t>.</w:t>
      </w:r>
      <w:r w:rsidR="00F84BF9" w:rsidRPr="003D4A61">
        <w:rPr>
          <w:rFonts w:cstheme="minorHAnsi"/>
        </w:rPr>
        <w:t xml:space="preserve"> A large, multistate study in the US sampled bulk tank milk from 192 organic herds and 100 conventional herds matched for geographical location and herd size </w: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 </w:instrTex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DATA </w:instrText>
      </w:r>
      <w:r w:rsidR="00F84BF9" w:rsidRPr="003D4A61">
        <w:rPr>
          <w:rFonts w:cstheme="minorHAnsi"/>
        </w:rPr>
      </w:r>
      <w:r w:rsidR="00F84BF9" w:rsidRPr="003D4A61">
        <w:rPr>
          <w:rFonts w:cstheme="minorHAnsi"/>
        </w:rPr>
        <w:fldChar w:fldCharType="end"/>
      </w:r>
      <w:r w:rsidR="00F84BF9" w:rsidRPr="003D4A61">
        <w:rPr>
          <w:rFonts w:cstheme="minorHAnsi"/>
        </w:rPr>
      </w:r>
      <w:r w:rsidR="00F84BF9" w:rsidRPr="003D4A61">
        <w:rPr>
          <w:rFonts w:cstheme="minorHAnsi"/>
        </w:rPr>
        <w:fldChar w:fldCharType="separate"/>
      </w:r>
      <w:r w:rsidR="00F84BF9" w:rsidRPr="003D4A61">
        <w:rPr>
          <w:rFonts w:cstheme="minorHAnsi"/>
          <w:noProof/>
        </w:rPr>
        <w:t>(Cicconi-Hogan et al., 2014)</w:t>
      </w:r>
      <w:r w:rsidR="00F84BF9" w:rsidRPr="003D4A61">
        <w:rPr>
          <w:rFonts w:cstheme="minorHAnsi"/>
        </w:rPr>
        <w:fldChar w:fldCharType="end"/>
      </w:r>
      <w:r w:rsidR="00F84BF9" w:rsidRPr="003D4A61">
        <w:rPr>
          <w:rFonts w:cstheme="minorHAnsi"/>
        </w:rPr>
        <w:t>. They identified 13 isolates from bulk tank milk as methicillin resistant (</w:t>
      </w:r>
      <w:r w:rsidR="00F84BF9" w:rsidRPr="003D4A61">
        <w:rPr>
          <w:rFonts w:cstheme="minorHAnsi"/>
          <w:i/>
          <w:iCs/>
        </w:rPr>
        <w:t>mecA</w:t>
      </w:r>
      <w:r w:rsidR="00EB561F">
        <w:rPr>
          <w:rFonts w:cstheme="minorHAnsi"/>
        </w:rPr>
        <w:t>-</w:t>
      </w:r>
      <w:r w:rsidR="00F84BF9" w:rsidRPr="003D4A61">
        <w:rPr>
          <w:rFonts w:cstheme="minorHAnsi"/>
        </w:rPr>
        <w:t xml:space="preserve">positive): 7 isolates from conventional herds and 6 from organic. Using 16S rRNA and </w:t>
      </w:r>
      <w:r w:rsidR="00F84BF9" w:rsidRPr="00EB561F">
        <w:rPr>
          <w:rFonts w:cstheme="minorHAnsi"/>
          <w:i/>
          <w:iCs/>
        </w:rPr>
        <w:t>rpoB</w:t>
      </w:r>
      <w:r w:rsidR="00F84BF9" w:rsidRPr="003D4A61">
        <w:rPr>
          <w:rFonts w:cstheme="minorHAnsi"/>
        </w:rPr>
        <w:t xml:space="preserve"> genes for speciation, these 13 isolates were identified as </w:t>
      </w:r>
      <w:r w:rsidR="00F84BF9" w:rsidRPr="003D4A61">
        <w:rPr>
          <w:rFonts w:cstheme="minorHAnsi"/>
          <w:i/>
          <w:iCs/>
        </w:rPr>
        <w:t>S. aureus</w:t>
      </w:r>
      <w:r w:rsidR="00F84BF9" w:rsidRPr="003D4A61">
        <w:rPr>
          <w:rFonts w:cstheme="minorHAnsi"/>
        </w:rPr>
        <w:t xml:space="preserve"> (n = 1), </w:t>
      </w:r>
      <w:r w:rsidR="00F84BF9" w:rsidRPr="003D4A61">
        <w:rPr>
          <w:rFonts w:cstheme="minorHAnsi"/>
          <w:i/>
          <w:iCs/>
        </w:rPr>
        <w:t>S. sciuri</w:t>
      </w:r>
      <w:r w:rsidR="00F84BF9" w:rsidRPr="003D4A61">
        <w:rPr>
          <w:rFonts w:cstheme="minorHAnsi"/>
        </w:rPr>
        <w:t xml:space="preserve"> (n = 5), </w:t>
      </w:r>
      <w:r w:rsidR="00F84BF9" w:rsidRPr="003D4A61">
        <w:rPr>
          <w:rFonts w:cstheme="minorHAnsi"/>
          <w:i/>
          <w:iCs/>
        </w:rPr>
        <w:t>S. chromogenes</w:t>
      </w:r>
      <w:r w:rsidR="00F84BF9" w:rsidRPr="003D4A61">
        <w:rPr>
          <w:rFonts w:cstheme="minorHAnsi"/>
        </w:rPr>
        <w:t xml:space="preserve"> (n = 2), </w:t>
      </w:r>
      <w:r w:rsidR="00F84BF9" w:rsidRPr="003D4A61">
        <w:rPr>
          <w:rFonts w:cstheme="minorHAnsi"/>
          <w:i/>
          <w:iCs/>
        </w:rPr>
        <w:t>S. saprophyticus</w:t>
      </w:r>
      <w:r w:rsidR="00F84BF9" w:rsidRPr="003D4A61">
        <w:rPr>
          <w:rFonts w:cstheme="minorHAnsi"/>
        </w:rPr>
        <w:t xml:space="preserve"> (n = 3), </w:t>
      </w:r>
      <w:r w:rsidR="00F84BF9" w:rsidRPr="003D4A61">
        <w:rPr>
          <w:rFonts w:cstheme="minorHAnsi"/>
          <w:i/>
          <w:iCs/>
        </w:rPr>
        <w:t>S. agnetis</w:t>
      </w:r>
      <w:r w:rsidR="00F84BF9" w:rsidRPr="003D4A61">
        <w:rPr>
          <w:rFonts w:cstheme="minorHAnsi"/>
        </w:rPr>
        <w:t xml:space="preserve"> (n = 1), and </w:t>
      </w:r>
      <w:r w:rsidR="00F84BF9" w:rsidRPr="003D4A61">
        <w:rPr>
          <w:rFonts w:cstheme="minorHAnsi"/>
          <w:i/>
          <w:iCs/>
        </w:rPr>
        <w:t>Macrococcus caseolyticus</w:t>
      </w:r>
      <w:r w:rsidR="00F84BF9" w:rsidRPr="003D4A61">
        <w:rPr>
          <w:rFonts w:cstheme="minorHAnsi"/>
        </w:rPr>
        <w:t xml:space="preserve"> (a genus closely related to staphylococci; n = 1). Surprisingly, the single methicillin-resistant </w:t>
      </w:r>
      <w:r w:rsidR="00F84BF9" w:rsidRPr="003D4A61">
        <w:rPr>
          <w:rFonts w:cstheme="minorHAnsi"/>
          <w:i/>
          <w:iCs/>
        </w:rPr>
        <w:t>S. aureus</w:t>
      </w:r>
      <w:r w:rsidR="00F84BF9"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high number of methicillin-resistant </w:t>
      </w:r>
      <w:r w:rsidR="00F84BF9" w:rsidRPr="003D4A61">
        <w:rPr>
          <w:rFonts w:cstheme="minorHAnsi"/>
          <w:i/>
          <w:iCs/>
        </w:rPr>
        <w:t xml:space="preserve">S. sciuri </w:t>
      </w:r>
      <w:r w:rsidR="00F84BF9" w:rsidRPr="003D4A61">
        <w:rPr>
          <w:rFonts w:cstheme="minorHAnsi"/>
        </w:rPr>
        <w:t xml:space="preserve">identified (6 out of </w:t>
      </w:r>
      <w:r w:rsidR="00E5623B">
        <w:rPr>
          <w:rFonts w:cstheme="minorHAnsi"/>
        </w:rPr>
        <w:t xml:space="preserve">the </w:t>
      </w:r>
      <w:r w:rsidR="00F84BF9" w:rsidRPr="003D4A61">
        <w:rPr>
          <w:rFonts w:cstheme="minorHAnsi"/>
        </w:rPr>
        <w:t>12 methicillin-resistant CNS) compared</w:t>
      </w:r>
      <w:r w:rsidR="00782534">
        <w:rPr>
          <w:rFonts w:cstheme="minorHAnsi"/>
        </w:rPr>
        <w:t xml:space="preserve"> with</w:t>
      </w:r>
      <w:r w:rsidR="00F84BF9" w:rsidRPr="003D4A61">
        <w:rPr>
          <w:rFonts w:cstheme="minorHAnsi"/>
        </w:rPr>
        <w:t xml:space="preserve"> previous work, and also suggest that a potential methicillin-resistant </w:t>
      </w:r>
      <w:r w:rsidR="00F84BF9" w:rsidRPr="003D4A61">
        <w:rPr>
          <w:rFonts w:cstheme="minorHAnsi"/>
          <w:i/>
          <w:iCs/>
        </w:rPr>
        <w:t>Staphylococcus</w:t>
      </w:r>
      <w:r w:rsidR="00F84BF9" w:rsidRPr="003D4A61">
        <w:rPr>
          <w:rFonts w:cstheme="minorHAnsi"/>
        </w:rPr>
        <w:t xml:space="preserve"> reservoir in the dairy herd population of the </w:t>
      </w:r>
      <w:r w:rsidR="00782534">
        <w:rPr>
          <w:rFonts w:cstheme="minorHAnsi"/>
        </w:rPr>
        <w:t>US</w:t>
      </w:r>
      <w:r w:rsidR="00F84BF9" w:rsidRPr="003D4A61">
        <w:rPr>
          <w:rFonts w:cstheme="minorHAnsi"/>
        </w:rPr>
        <w:t xml:space="preserve"> may be independent of </w:t>
      </w:r>
      <w:r w:rsidR="00782534">
        <w:rPr>
          <w:rFonts w:cstheme="minorHAnsi"/>
        </w:rPr>
        <w:t xml:space="preserve">the type of </w:t>
      </w:r>
      <w:r w:rsidR="00F84BF9" w:rsidRPr="003D4A61">
        <w:rPr>
          <w:rFonts w:cstheme="minorHAnsi"/>
        </w:rPr>
        <w:t>production system.</w:t>
      </w:r>
      <w:r w:rsidR="000A1A85" w:rsidRPr="003D4A61">
        <w:rPr>
          <w:rFonts w:cstheme="minorHAnsi"/>
        </w:rPr>
        <w:t xml:space="preserve"> To this point, </w:t>
      </w:r>
      <w:r w:rsidR="002C5B86" w:rsidRPr="003D4A61">
        <w:rPr>
          <w:rFonts w:cstheme="minorHAnsi"/>
        </w:rPr>
        <w:fldChar w:fldCharType="begin"/>
      </w:r>
      <w:r w:rsidR="002C5B86"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3D4A61">
        <w:rPr>
          <w:rFonts w:cstheme="minorHAnsi"/>
        </w:rPr>
        <w:fldChar w:fldCharType="separate"/>
      </w:r>
      <w:r w:rsidR="002C5B86" w:rsidRPr="003D4A61">
        <w:rPr>
          <w:rFonts w:cstheme="minorHAnsi"/>
          <w:noProof/>
        </w:rPr>
        <w:t>Walther and Perreten (2007)</w:t>
      </w:r>
      <w:r w:rsidR="002C5B86" w:rsidRPr="003D4A61">
        <w:rPr>
          <w:rFonts w:cstheme="minorHAnsi"/>
        </w:rPr>
        <w:fldChar w:fldCharType="end"/>
      </w:r>
      <w:r w:rsidR="002C5B86" w:rsidRPr="003D4A61">
        <w:rPr>
          <w:rFonts w:cstheme="minorHAnsi"/>
        </w:rPr>
        <w:t xml:space="preserve"> report the occurrence of a </w:t>
      </w:r>
      <w:r w:rsidR="00716E3F" w:rsidRPr="003D4A61">
        <w:rPr>
          <w:rFonts w:cstheme="minorHAnsi"/>
        </w:rPr>
        <w:t xml:space="preserve">dairy cow </w:t>
      </w:r>
      <w:r w:rsidR="002C5B86" w:rsidRPr="003D4A61">
        <w:rPr>
          <w:rFonts w:cstheme="minorHAnsi"/>
        </w:rPr>
        <w:t xml:space="preserve">on an organic farm in Switzerland that </w:t>
      </w:r>
      <w:r w:rsidR="00716E3F" w:rsidRPr="003D4A61">
        <w:rPr>
          <w:rFonts w:cstheme="minorHAnsi"/>
        </w:rPr>
        <w:t xml:space="preserve">was diagnosed twice within 2 </w:t>
      </w:r>
      <w:r w:rsidR="002C5B86" w:rsidRPr="003D4A61">
        <w:rPr>
          <w:rFonts w:cstheme="minorHAnsi"/>
        </w:rPr>
        <w:t>months</w:t>
      </w:r>
      <w:r w:rsidR="00716E3F" w:rsidRPr="003D4A61">
        <w:rPr>
          <w:rFonts w:cstheme="minorHAnsi"/>
        </w:rPr>
        <w:t xml:space="preserve"> with subclinical mastitis caused by methicillin-resistant </w:t>
      </w:r>
      <w:r w:rsidR="00716E3F" w:rsidRPr="003D4A61">
        <w:rPr>
          <w:rFonts w:cstheme="minorHAnsi"/>
          <w:i/>
          <w:iCs/>
        </w:rPr>
        <w:t>S</w:t>
      </w:r>
      <w:r w:rsidR="00515EC0">
        <w:rPr>
          <w:rFonts w:cstheme="minorHAnsi"/>
          <w:i/>
          <w:iCs/>
        </w:rPr>
        <w:t>.</w:t>
      </w:r>
      <w:r w:rsidR="00716E3F" w:rsidRPr="003D4A61">
        <w:rPr>
          <w:rFonts w:cstheme="minorHAnsi"/>
          <w:i/>
          <w:iCs/>
        </w:rPr>
        <w:t xml:space="preserve"> epidermidis</w:t>
      </w:r>
      <w:r w:rsidR="00716E3F" w:rsidRPr="003D4A61">
        <w:rPr>
          <w:rFonts w:cstheme="minorHAnsi"/>
        </w:rPr>
        <w:t xml:space="preserve">. The </w:t>
      </w:r>
      <w:r w:rsidR="00774715" w:rsidRPr="003D4A61">
        <w:rPr>
          <w:rFonts w:cstheme="minorHAnsi"/>
        </w:rPr>
        <w:t xml:space="preserve">two strains </w:t>
      </w:r>
      <w:r w:rsidR="002D5114" w:rsidRPr="003D4A61">
        <w:rPr>
          <w:rFonts w:cstheme="minorHAnsi"/>
        </w:rPr>
        <w:t>had</w:t>
      </w:r>
      <w:r w:rsidR="002B4EB2" w:rsidRPr="003D4A61">
        <w:rPr>
          <w:rFonts w:cstheme="minorHAnsi"/>
        </w:rPr>
        <w:t xml:space="preserve"> identical PFGE patterns of chromosomal DNA,</w:t>
      </w:r>
      <w:r w:rsidR="00716E3F" w:rsidRPr="003D4A61">
        <w:rPr>
          <w:rFonts w:cstheme="minorHAnsi"/>
        </w:rPr>
        <w:t xml:space="preserve"> </w:t>
      </w:r>
      <w:r w:rsidR="000D51DE" w:rsidRPr="003D4A61">
        <w:rPr>
          <w:rFonts w:cstheme="minorHAnsi"/>
        </w:rPr>
        <w:t>exhibited</w:t>
      </w:r>
      <w:r w:rsidR="00716E3F" w:rsidRPr="003D4A61">
        <w:rPr>
          <w:rFonts w:cstheme="minorHAnsi"/>
        </w:rPr>
        <w:t xml:space="preserve"> resistance to chloramphenicol</w:t>
      </w:r>
      <w:r w:rsidR="004E1157" w:rsidRPr="003D4A61">
        <w:rPr>
          <w:rFonts w:cstheme="minorHAnsi"/>
        </w:rPr>
        <w:t>,</w:t>
      </w:r>
      <w:r w:rsidR="00716E3F" w:rsidRPr="003D4A61">
        <w:rPr>
          <w:rFonts w:cstheme="minorHAnsi"/>
        </w:rPr>
        <w:t xml:space="preserve"> and </w:t>
      </w:r>
      <w:r w:rsidR="004E1157" w:rsidRPr="003D4A61">
        <w:rPr>
          <w:rFonts w:cstheme="minorHAnsi"/>
        </w:rPr>
        <w:t>contained</w:t>
      </w:r>
      <w:r w:rsidR="00716E3F" w:rsidRPr="003D4A61">
        <w:rPr>
          <w:rFonts w:cstheme="minorHAnsi"/>
        </w:rPr>
        <w:t xml:space="preserve"> streptomycin- and trimethoprim-resistance genes </w:t>
      </w:r>
      <w:r w:rsidR="007F0E3F" w:rsidRPr="003D4A61">
        <w:rPr>
          <w:rFonts w:cstheme="minorHAnsi"/>
        </w:rPr>
        <w:t>but did not display phenotypic resistance</w:t>
      </w:r>
      <w:r w:rsidR="00716E3F" w:rsidRPr="003D4A61">
        <w:rPr>
          <w:rFonts w:cstheme="minorHAnsi"/>
        </w:rPr>
        <w:t xml:space="preserve"> </w:t>
      </w:r>
      <w:r w:rsidR="00C4077B" w:rsidRPr="003D4A61">
        <w:rPr>
          <w:rFonts w:cstheme="minorHAnsi"/>
        </w:rPr>
        <w:t>against these drugs</w:t>
      </w:r>
      <w:r w:rsidR="00716E3F" w:rsidRPr="003D4A61">
        <w:rPr>
          <w:rFonts w:cstheme="minorHAnsi"/>
        </w:rPr>
        <w:t xml:space="preserve"> </w:t>
      </w:r>
      <w:r w:rsidR="00716E3F" w:rsidRPr="003D4A61">
        <w:rPr>
          <w:rFonts w:cstheme="minorHAnsi"/>
          <w:i/>
          <w:iCs/>
        </w:rPr>
        <w:t>in vitro</w:t>
      </w:r>
      <w:r w:rsidR="00716E3F" w:rsidRPr="003D4A61">
        <w:rPr>
          <w:rFonts w:cstheme="minorHAnsi"/>
        </w:rPr>
        <w:t xml:space="preserve">. </w:t>
      </w:r>
      <w:r w:rsidR="00264D9C" w:rsidRPr="003D4A61">
        <w:rPr>
          <w:rFonts w:cstheme="minorHAnsi"/>
        </w:rPr>
        <w:t>Furthermore, t</w:t>
      </w:r>
      <w:r w:rsidR="00716E3F" w:rsidRPr="003D4A61">
        <w:rPr>
          <w:rFonts w:cstheme="minorHAnsi"/>
        </w:rPr>
        <w:t xml:space="preserve">he second </w:t>
      </w:r>
      <w:r w:rsidR="00264D9C" w:rsidRPr="003D4A61">
        <w:rPr>
          <w:rFonts w:cstheme="minorHAnsi"/>
          <w:i/>
          <w:iCs/>
        </w:rPr>
        <w:t xml:space="preserve">S. epidermidis </w:t>
      </w:r>
      <w:r w:rsidR="00716E3F" w:rsidRPr="003D4A61">
        <w:rPr>
          <w:rFonts w:cstheme="minorHAnsi"/>
        </w:rPr>
        <w:t>isolate contained an additional aminoglycoside-resistance gene</w:t>
      </w:r>
      <w:r w:rsidR="00264D9C" w:rsidRPr="003D4A61">
        <w:rPr>
          <w:rFonts w:cstheme="minorHAnsi"/>
        </w:rPr>
        <w:t>,</w:t>
      </w:r>
      <w:r w:rsidR="00716E3F" w:rsidRPr="003D4A61">
        <w:rPr>
          <w:rFonts w:cstheme="minorHAnsi"/>
        </w:rPr>
        <w:t xml:space="preserve"> indicating the potential acquisition of resistance by horizontal gene transfer</w:t>
      </w:r>
      <w:r w:rsidR="00CD211E" w:rsidRPr="003D4A61">
        <w:rPr>
          <w:rFonts w:cstheme="minorHAnsi"/>
        </w:rPr>
        <w:t xml:space="preserve"> since isolation of the first bacterium.</w:t>
      </w:r>
      <w:r w:rsidR="007250FF" w:rsidRPr="003D4A61">
        <w:rPr>
          <w:rFonts w:cstheme="minorHAnsi"/>
        </w:rPr>
        <w:t xml:space="preserve"> </w:t>
      </w:r>
      <w:r w:rsidR="00677E48" w:rsidRPr="003D4A61">
        <w:rPr>
          <w:rFonts w:cstheme="minorHAnsi"/>
        </w:rPr>
        <w:t>Similar to Cicconi-Hogan et al., t</w:t>
      </w:r>
      <w:r w:rsidR="00CD642F" w:rsidRPr="003D4A61">
        <w:rPr>
          <w:rFonts w:cstheme="minorHAnsi"/>
        </w:rPr>
        <w:t>he authors</w:t>
      </w:r>
      <w:r w:rsidR="00677E48" w:rsidRPr="003D4A61">
        <w:rPr>
          <w:rFonts w:cstheme="minorHAnsi"/>
        </w:rPr>
        <w:t xml:space="preserve"> </w:t>
      </w:r>
      <w:r w:rsidR="00217DEA">
        <w:rPr>
          <w:rFonts w:cstheme="minorHAnsi"/>
        </w:rPr>
        <w:t>highlight that</w:t>
      </w:r>
      <w:r w:rsidR="00677E48" w:rsidRPr="003D4A61">
        <w:rPr>
          <w:rFonts w:cstheme="minorHAnsi"/>
        </w:rPr>
        <w:t xml:space="preserve"> this </w:t>
      </w:r>
      <w:r w:rsidR="00716E3F" w:rsidRPr="003D4A61">
        <w:rPr>
          <w:rFonts w:cstheme="minorHAnsi"/>
        </w:rPr>
        <w:t>finding</w:t>
      </w:r>
      <w:r w:rsidR="00677E48" w:rsidRPr="003D4A61">
        <w:rPr>
          <w:rFonts w:cstheme="minorHAnsi"/>
        </w:rPr>
        <w:t xml:space="preserve"> demonstrates</w:t>
      </w:r>
      <w:r w:rsidR="00716E3F" w:rsidRPr="003D4A61">
        <w:rPr>
          <w:rFonts w:cstheme="minorHAnsi"/>
        </w:rPr>
        <w:t xml:space="preserve"> </w:t>
      </w:r>
      <w:r w:rsidR="00677E48" w:rsidRPr="003D4A61">
        <w:rPr>
          <w:rFonts w:cstheme="minorHAnsi"/>
        </w:rPr>
        <w:t>cows</w:t>
      </w:r>
      <w:r w:rsidR="00716E3F" w:rsidRPr="003D4A61">
        <w:rPr>
          <w:rFonts w:cstheme="minorHAnsi"/>
        </w:rPr>
        <w:t xml:space="preserve"> on organic farms may harbor multidrug-resistant staphylococci despite the limited use of </w:t>
      </w:r>
      <w:r w:rsidR="00DC6EC1">
        <w:rPr>
          <w:rFonts w:cstheme="minorHAnsi"/>
        </w:rPr>
        <w:t>antimicrobial</w:t>
      </w:r>
      <w:r w:rsidR="00716E3F" w:rsidRPr="003D4A61">
        <w:rPr>
          <w:rFonts w:cstheme="minorHAnsi"/>
        </w:rPr>
        <w:t>s</w:t>
      </w:r>
      <w:r w:rsidR="00D053DA" w:rsidRPr="003D4A61">
        <w:rPr>
          <w:rFonts w:cstheme="minorHAnsi"/>
        </w:rPr>
        <w:t xml:space="preserve"> under EU organic regulations.</w:t>
      </w:r>
    </w:p>
    <w:p w14:paraId="5B3C86EC" w14:textId="368EF728" w:rsidR="00B41BFB" w:rsidRPr="003D4A61" w:rsidRDefault="00237457" w:rsidP="00D63F05">
      <w:pPr>
        <w:ind w:firstLine="360"/>
        <w:rPr>
          <w:rFonts w:cstheme="minorHAnsi"/>
        </w:rPr>
      </w:pPr>
      <w:r w:rsidRPr="003D4A61">
        <w:rPr>
          <w:rFonts w:cstheme="minorHAnsi"/>
        </w:rPr>
        <w:t>Perhaps a</w:t>
      </w:r>
      <w:r w:rsidR="00B274C0" w:rsidRPr="003D4A61">
        <w:rPr>
          <w:rFonts w:cstheme="minorHAnsi"/>
        </w:rPr>
        <w:t xml:space="preserve"> limitation of </w:t>
      </w:r>
      <w:r w:rsidR="00115C8E" w:rsidRPr="003D4A61">
        <w:rPr>
          <w:rFonts w:cstheme="minorHAnsi"/>
        </w:rPr>
        <w:t>the</w:t>
      </w:r>
      <w:r w:rsidR="00D82EE9" w:rsidRPr="003D4A61">
        <w:rPr>
          <w:rFonts w:cstheme="minorHAnsi"/>
        </w:rPr>
        <w:t xml:space="preserve"> above</w:t>
      </w:r>
      <w:r w:rsidR="00115C8E" w:rsidRPr="003D4A61">
        <w:rPr>
          <w:rFonts w:cstheme="minorHAnsi"/>
        </w:rPr>
        <w:t xml:space="preserve"> </w:t>
      </w:r>
      <w:r w:rsidR="00B274C0" w:rsidRPr="003D4A61">
        <w:rPr>
          <w:rFonts w:cstheme="minorHAnsi"/>
        </w:rPr>
        <w:t xml:space="preserve">studies </w:t>
      </w:r>
      <w:r w:rsidRPr="003D4A61">
        <w:rPr>
          <w:rFonts w:cstheme="minorHAnsi"/>
        </w:rPr>
        <w:t xml:space="preserve">comparing </w:t>
      </w:r>
      <w:r w:rsidR="0035638D">
        <w:rPr>
          <w:rFonts w:cstheme="minorHAnsi"/>
        </w:rPr>
        <w:t xml:space="preserve">the </w:t>
      </w:r>
      <w:r w:rsidRPr="003D4A61">
        <w:rPr>
          <w:rFonts w:cstheme="minorHAnsi"/>
        </w:rPr>
        <w:t xml:space="preserve">resistance of staphylococci from organic and conventional dairy farms </w:t>
      </w:r>
      <w:r w:rsidR="00B274C0" w:rsidRPr="003D4A61">
        <w:rPr>
          <w:rFonts w:cstheme="minorHAnsi"/>
        </w:rPr>
        <w:t xml:space="preserve">is that </w:t>
      </w:r>
      <w:r w:rsidR="00552B41" w:rsidRPr="003D4A61">
        <w:rPr>
          <w:rFonts w:cstheme="minorHAnsi"/>
        </w:rPr>
        <w:t xml:space="preserve">limited or </w:t>
      </w:r>
      <w:r w:rsidR="00B274C0" w:rsidRPr="003D4A61">
        <w:rPr>
          <w:rFonts w:cstheme="minorHAnsi"/>
        </w:rPr>
        <w:t xml:space="preserve">no quantification of </w:t>
      </w:r>
      <w:r w:rsidR="00393982" w:rsidRPr="003D4A61">
        <w:rPr>
          <w:rFonts w:cstheme="minorHAnsi"/>
        </w:rPr>
        <w:t xml:space="preserve">on-farm </w:t>
      </w:r>
      <w:r w:rsidR="00552B41" w:rsidRPr="003D4A61">
        <w:rPr>
          <w:rFonts w:cstheme="minorHAnsi"/>
        </w:rPr>
        <w:t>antimicrobial</w:t>
      </w:r>
      <w:r w:rsidR="00B274C0" w:rsidRPr="003D4A61">
        <w:rPr>
          <w:rFonts w:cstheme="minorHAnsi"/>
        </w:rPr>
        <w:t xml:space="preserve"> usage was </w:t>
      </w:r>
      <w:r w:rsidR="00552B41" w:rsidRPr="003D4A61">
        <w:rPr>
          <w:rFonts w:cstheme="minorHAnsi"/>
        </w:rPr>
        <w:t>calculated</w:t>
      </w:r>
      <w:r w:rsidR="00B274C0" w:rsidRPr="003D4A61">
        <w:rPr>
          <w:rFonts w:cstheme="minorHAnsi"/>
        </w:rPr>
        <w:t xml:space="preserve"> </w:t>
      </w:r>
      <w:r w:rsidR="0035638D">
        <w:rPr>
          <w:rFonts w:cstheme="minorHAnsi"/>
        </w:rPr>
        <w:t xml:space="preserve">or </w:t>
      </w:r>
      <w:r w:rsidR="00B274C0" w:rsidRPr="003D4A61">
        <w:rPr>
          <w:rFonts w:cstheme="minorHAnsi"/>
        </w:rPr>
        <w:t>presented</w:t>
      </w:r>
      <w:r w:rsidR="00393982" w:rsidRPr="003D4A61">
        <w:rPr>
          <w:rFonts w:cstheme="minorHAnsi"/>
        </w:rPr>
        <w:t>.</w:t>
      </w:r>
      <w:r w:rsidR="00B274C0" w:rsidRPr="003D4A61">
        <w:rPr>
          <w:rFonts w:cstheme="minorHAnsi"/>
        </w:rPr>
        <w:t xml:space="preserve"> </w:t>
      </w:r>
      <w:r w:rsidR="00393982" w:rsidRPr="003D4A61">
        <w:rPr>
          <w:rFonts w:cstheme="minorHAnsi"/>
        </w:rPr>
        <w:t xml:space="preserve">As </w:t>
      </w:r>
      <w:r w:rsidR="00C46346" w:rsidRPr="003D4A61">
        <w:rPr>
          <w:rFonts w:cstheme="minorHAnsi"/>
        </w:rPr>
        <w:t xml:space="preserve">the basis for </w:t>
      </w:r>
      <w:r w:rsidR="0021567B">
        <w:rPr>
          <w:rFonts w:cstheme="minorHAnsi"/>
        </w:rPr>
        <w:t>this work i</w:t>
      </w:r>
      <w:r w:rsidR="007E2EE0" w:rsidRPr="003D4A61">
        <w:rPr>
          <w:rFonts w:cstheme="minorHAnsi"/>
        </w:rPr>
        <w:t>s</w:t>
      </w:r>
      <w:r w:rsidR="00C46346" w:rsidRPr="003D4A61">
        <w:rPr>
          <w:rFonts w:cstheme="minorHAnsi"/>
        </w:rPr>
        <w:t xml:space="preserve"> </w:t>
      </w:r>
      <w:r w:rsidR="009156A9" w:rsidRPr="003D4A61">
        <w:rPr>
          <w:rFonts w:cstheme="minorHAnsi"/>
        </w:rPr>
        <w:t xml:space="preserve">to </w:t>
      </w:r>
      <w:r w:rsidR="00EF3590">
        <w:rPr>
          <w:rFonts w:cstheme="minorHAnsi"/>
        </w:rPr>
        <w:t xml:space="preserve">evaluate </w:t>
      </w:r>
      <w:r w:rsidR="009156A9" w:rsidRPr="003D4A61">
        <w:rPr>
          <w:rFonts w:cstheme="minorHAnsi"/>
        </w:rPr>
        <w:t xml:space="preserve">if </w:t>
      </w:r>
      <w:r w:rsidR="00A04F1B" w:rsidRPr="003D4A61">
        <w:rPr>
          <w:rFonts w:cstheme="minorHAnsi"/>
        </w:rPr>
        <w:t xml:space="preserve">level of </w:t>
      </w:r>
      <w:r w:rsidR="00C46346" w:rsidRPr="003D4A61">
        <w:rPr>
          <w:rFonts w:cstheme="minorHAnsi"/>
        </w:rPr>
        <w:t>usage of antimicrobial</w:t>
      </w:r>
      <w:r w:rsidR="00C2165D">
        <w:rPr>
          <w:rFonts w:cstheme="minorHAnsi"/>
        </w:rPr>
        <w:t>s</w:t>
      </w:r>
      <w:r w:rsidR="00C46346" w:rsidRPr="003D4A61">
        <w:rPr>
          <w:rFonts w:cstheme="minorHAnsi"/>
        </w:rPr>
        <w:t xml:space="preserve"> in food animals select</w:t>
      </w:r>
      <w:r w:rsidR="00C2165D">
        <w:rPr>
          <w:rFonts w:cstheme="minorHAnsi"/>
        </w:rPr>
        <w:t>s</w:t>
      </w:r>
      <w:r w:rsidR="00B76ADA" w:rsidRPr="003D4A61">
        <w:rPr>
          <w:rFonts w:cstheme="minorHAnsi"/>
        </w:rPr>
        <w:t xml:space="preserve"> for </w:t>
      </w:r>
      <w:r w:rsidR="00C46346" w:rsidRPr="003D4A61">
        <w:rPr>
          <w:rFonts w:cstheme="minorHAnsi"/>
        </w:rPr>
        <w:t>drug-resistant pathogens</w:t>
      </w:r>
      <w:r w:rsidR="00B40EA2" w:rsidRPr="003D4A61">
        <w:rPr>
          <w:rFonts w:cstheme="minorHAnsi"/>
        </w:rPr>
        <w:t xml:space="preserve"> </w:t>
      </w:r>
      <w:r w:rsidR="00B40EA2" w:rsidRPr="003D4A61">
        <w:rPr>
          <w:rFonts w:cstheme="minorHAnsi"/>
        </w:rPr>
        <w:fldChar w:fldCharType="begin"/>
      </w:r>
      <w:r w:rsidR="00B40EA2" w:rsidRPr="003D4A61">
        <w:rPr>
          <w:rFonts w:cstheme="minorHAnsi"/>
        </w:rPr>
        <w:instrText xml:space="preserve"> ADDIN EN.CITE &lt;EndNote&gt;&lt;Cite&gt;&lt;Author&gt;Yan&lt;/Author&gt;&lt;Year&gt;2004&lt;/Year&gt;&lt;RecNum&gt;795&lt;/RecNum&gt;&lt;DisplayText&gt;(Yan and Gilbert, 2004)&lt;/DisplayText&gt;&lt;record&gt;&lt;rec-number&gt;795&lt;/rec-number&gt;&lt;foreign-keys&gt;&lt;key app="EN" db-id="pss5de0wasp2t9es5tu5evzpa2svsdrveax9" timestamp="1720458786"&gt;795&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00B40EA2" w:rsidRPr="003D4A61">
        <w:rPr>
          <w:rFonts w:cstheme="minorHAnsi"/>
        </w:rPr>
        <w:fldChar w:fldCharType="separate"/>
      </w:r>
      <w:r w:rsidR="00B40EA2" w:rsidRPr="003D4A61">
        <w:rPr>
          <w:rFonts w:cstheme="minorHAnsi"/>
          <w:noProof/>
        </w:rPr>
        <w:t>(Yan and Gilbert, 2004)</w:t>
      </w:r>
      <w:r w:rsidR="00B40EA2" w:rsidRPr="003D4A61">
        <w:rPr>
          <w:rFonts w:cstheme="minorHAnsi"/>
        </w:rPr>
        <w:fldChar w:fldCharType="end"/>
      </w:r>
      <w:r w:rsidR="00A04F1B" w:rsidRPr="003D4A61">
        <w:rPr>
          <w:rFonts w:cstheme="minorHAnsi"/>
        </w:rPr>
        <w:t xml:space="preserve">, </w:t>
      </w:r>
      <w:r w:rsidR="00114549" w:rsidRPr="003D4A61">
        <w:rPr>
          <w:rFonts w:cstheme="minorHAnsi"/>
        </w:rPr>
        <w:t xml:space="preserve">an important component in a study exploring this question would be </w:t>
      </w:r>
      <w:r w:rsidR="006D2679" w:rsidRPr="003D4A61">
        <w:rPr>
          <w:rFonts w:cstheme="minorHAnsi"/>
        </w:rPr>
        <w:t xml:space="preserve">a quantification of antimicrobial use </w:t>
      </w:r>
      <w:r w:rsidR="001A5A2A" w:rsidRPr="003D4A61">
        <w:rPr>
          <w:rFonts w:cstheme="minorHAnsi"/>
        </w:rPr>
        <w:t>at the farm</w:t>
      </w:r>
      <w:r w:rsidR="004D00B0" w:rsidRPr="003D4A61">
        <w:rPr>
          <w:rFonts w:cstheme="minorHAnsi"/>
        </w:rPr>
        <w:t>-</w:t>
      </w:r>
      <w:r w:rsidR="001A5A2A" w:rsidRPr="003D4A61">
        <w:rPr>
          <w:rFonts w:cstheme="minorHAnsi"/>
        </w:rPr>
        <w:t xml:space="preserve"> </w:t>
      </w:r>
      <w:r w:rsidR="004D00B0" w:rsidRPr="003D4A61">
        <w:rPr>
          <w:rFonts w:cstheme="minorHAnsi"/>
        </w:rPr>
        <w:t>or cow-</w:t>
      </w:r>
      <w:r w:rsidR="001A5A2A" w:rsidRPr="003D4A61">
        <w:rPr>
          <w:rFonts w:cstheme="minorHAnsi"/>
        </w:rPr>
        <w:t xml:space="preserve">level to </w:t>
      </w:r>
      <w:r w:rsidR="00E163C7" w:rsidRPr="003D4A61">
        <w:rPr>
          <w:rFonts w:cstheme="minorHAnsi"/>
        </w:rPr>
        <w:t>be able to estimate the</w:t>
      </w:r>
      <w:r w:rsidR="00DF53FA" w:rsidRPr="003D4A61">
        <w:rPr>
          <w:rFonts w:cstheme="minorHAnsi"/>
        </w:rPr>
        <w:t xml:space="preserve"> amount of selective pressure </w:t>
      </w:r>
      <w:r w:rsidR="007957AB">
        <w:rPr>
          <w:rFonts w:cstheme="minorHAnsi"/>
        </w:rPr>
        <w:t>on</w:t>
      </w:r>
      <w:r w:rsidR="00DF53FA" w:rsidRPr="003D4A61">
        <w:rPr>
          <w:rFonts w:cstheme="minorHAnsi"/>
        </w:rPr>
        <w:t xml:space="preserve"> intramammary pathogens.</w:t>
      </w:r>
      <w:r w:rsidR="00393982" w:rsidRPr="003D4A61">
        <w:rPr>
          <w:rFonts w:cstheme="minorHAnsi"/>
        </w:rPr>
        <w:t xml:space="preserve"> </w:t>
      </w:r>
      <w:r w:rsidR="0094504E" w:rsidRPr="003D4A61">
        <w:rPr>
          <w:rFonts w:cstheme="minorHAnsi"/>
        </w:rPr>
        <w:t xml:space="preserve">Although </w:t>
      </w:r>
      <w:r w:rsidR="00A329C3" w:rsidRPr="003D4A61">
        <w:rPr>
          <w:rFonts w:cstheme="minorHAnsi"/>
        </w:rPr>
        <w:t xml:space="preserve">all antimicrobial usage is prohibited on US </w:t>
      </w:r>
      <w:r w:rsidR="00867281">
        <w:rPr>
          <w:rFonts w:cstheme="minorHAnsi"/>
        </w:rPr>
        <w:t xml:space="preserve">organic </w:t>
      </w:r>
      <w:r w:rsidR="00A329C3" w:rsidRPr="003D4A61">
        <w:rPr>
          <w:rFonts w:cstheme="minorHAnsi"/>
        </w:rPr>
        <w:t xml:space="preserve">dairy farms, the amount </w:t>
      </w:r>
      <w:r w:rsidR="00D02E02" w:rsidRPr="003D4A61">
        <w:rPr>
          <w:rFonts w:cstheme="minorHAnsi"/>
        </w:rPr>
        <w:t xml:space="preserve">and type of antimicrobials used by conventionally-managed farms can vary </w:t>
      </w:r>
      <w:r w:rsidR="0027716E" w:rsidRPr="003D4A61">
        <w:rPr>
          <w:rFonts w:cstheme="minorHAnsi"/>
        </w:rPr>
        <w:t xml:space="preserve">widely </w:t>
      </w:r>
      <w:r w:rsidR="0027716E" w:rsidRPr="003D4A61">
        <w:rPr>
          <w:rFonts w:cstheme="minorHAnsi"/>
        </w:rPr>
        <w:fldChar w:fldCharType="begin"/>
      </w:r>
      <w:r w:rsidR="006D5E1A"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3D4A61">
        <w:rPr>
          <w:rFonts w:cstheme="minorHAnsi"/>
        </w:rPr>
        <w:fldChar w:fldCharType="separate"/>
      </w:r>
      <w:r w:rsidR="006D5E1A" w:rsidRPr="003D4A61">
        <w:rPr>
          <w:rFonts w:cstheme="minorHAnsi"/>
          <w:noProof/>
        </w:rPr>
        <w:t>(Pol and Ruegg, 2007b)</w:t>
      </w:r>
      <w:r w:rsidR="0027716E" w:rsidRPr="003D4A61">
        <w:rPr>
          <w:rFonts w:cstheme="minorHAnsi"/>
        </w:rPr>
        <w:fldChar w:fldCharType="end"/>
      </w:r>
      <w:r w:rsidR="007F5E63" w:rsidRPr="003D4A61">
        <w:rPr>
          <w:rFonts w:cstheme="minorHAnsi"/>
        </w:rPr>
        <w:t>.</w:t>
      </w:r>
      <w:r w:rsidR="00CF3F50" w:rsidRPr="003D4A61">
        <w:rPr>
          <w:rFonts w:cstheme="minorHAnsi"/>
        </w:rPr>
        <w:t xml:space="preserve"> Two of the largest</w:t>
      </w:r>
      <w:r w:rsidR="00A5413B" w:rsidRPr="003D4A61">
        <w:rPr>
          <w:rFonts w:cstheme="minorHAnsi"/>
        </w:rPr>
        <w:t xml:space="preserve">-scale, statistically robust studies comparing the resistance profiles of staphylococci </w:t>
      </w:r>
      <w:r w:rsidR="003F3D07" w:rsidRPr="003D4A61">
        <w:rPr>
          <w:rFonts w:cstheme="minorHAnsi"/>
        </w:rPr>
        <w:t xml:space="preserve">from quartermilk samples </w:t>
      </w:r>
      <w:r w:rsidR="00A5413B" w:rsidRPr="003D4A61">
        <w:rPr>
          <w:rFonts w:cstheme="minorHAnsi"/>
        </w:rPr>
        <w:t>between conventional and organic dairies</w:t>
      </w:r>
      <w:r w:rsidR="002943D9" w:rsidRPr="003D4A61">
        <w:rPr>
          <w:rFonts w:cstheme="minorHAnsi"/>
        </w:rPr>
        <w:t xml:space="preserve"> include a detailed</w:t>
      </w:r>
      <w:r w:rsidR="00297FE2" w:rsidRPr="003D4A61">
        <w:rPr>
          <w:rFonts w:cstheme="minorHAnsi"/>
        </w:rPr>
        <w:t>, numeric quantification of antimicrobial usage</w:t>
      </w:r>
      <w:r w:rsidR="005B62DB" w:rsidRPr="003D4A61">
        <w:rPr>
          <w:rFonts w:cstheme="minorHAnsi"/>
        </w:rPr>
        <w:t xml:space="preserve"> by enrolled farms.</w:t>
      </w:r>
      <w:r w:rsidR="003C7800" w:rsidRPr="003D4A61">
        <w:rPr>
          <w:rFonts w:cstheme="minorHAnsi"/>
        </w:rPr>
        <w:t xml:space="preserve"> </w:t>
      </w:r>
      <w:r w:rsidR="003F3D07" w:rsidRPr="003D4A61">
        <w:rPr>
          <w:rFonts w:cstheme="minorHAnsi"/>
        </w:rPr>
        <w:t xml:space="preserve">In </w:t>
      </w:r>
      <w:r w:rsidR="00E20D17" w:rsidRPr="003D4A61">
        <w:rPr>
          <w:rFonts w:cstheme="minorHAnsi"/>
        </w:rPr>
        <w:t>a</w:t>
      </w:r>
      <w:r w:rsidR="00D927BB" w:rsidRPr="003D4A61">
        <w:rPr>
          <w:rFonts w:cstheme="minorHAnsi"/>
        </w:rPr>
        <w:t xml:space="preserve"> 2007 study</w:t>
      </w:r>
      <w:r w:rsidR="006B3B76" w:rsidRPr="003D4A61">
        <w:rPr>
          <w:rFonts w:cstheme="minorHAnsi"/>
        </w:rPr>
        <w:t xml:space="preserve"> in the US</w:t>
      </w:r>
      <w:r w:rsidR="00D927BB" w:rsidRPr="003D4A61">
        <w:rPr>
          <w:rFonts w:cstheme="minorHAnsi"/>
        </w:rPr>
        <w:t>, Pol and Ruegg</w:t>
      </w:r>
      <w:r w:rsidR="003F3D07" w:rsidRPr="003D4A61">
        <w:rPr>
          <w:rFonts w:cstheme="minorHAnsi"/>
        </w:rPr>
        <w:t xml:space="preserve"> </w:t>
      </w:r>
      <w:r w:rsidR="006C53C7">
        <w:rPr>
          <w:rFonts w:cstheme="minorHAnsi"/>
        </w:rPr>
        <w:t xml:space="preserve">report a </w:t>
      </w:r>
      <w:r w:rsidR="006D5E1A" w:rsidRPr="003D4A61">
        <w:rPr>
          <w:rFonts w:cstheme="minorHAnsi"/>
        </w:rPr>
        <w:fldChar w:fldCharType="begin"/>
      </w:r>
      <w:r w:rsidR="006D5E1A"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563B4D">
        <w:rPr>
          <w:rFonts w:cstheme="minorHAnsi"/>
        </w:rPr>
        <w:fldChar w:fldCharType="separate"/>
      </w:r>
      <w:r w:rsidR="006D5E1A" w:rsidRPr="003D4A61">
        <w:rPr>
          <w:rFonts w:cstheme="minorHAnsi"/>
        </w:rPr>
        <w:fldChar w:fldCharType="end"/>
      </w:r>
      <w:r w:rsidR="00AD660D" w:rsidRPr="003D4A61">
        <w:rPr>
          <w:rFonts w:cstheme="minorHAnsi"/>
        </w:rPr>
        <w:t>standardize</w:t>
      </w:r>
      <w:r w:rsidR="006C53C7">
        <w:rPr>
          <w:rFonts w:cstheme="minorHAnsi"/>
        </w:rPr>
        <w:t>d level of</w:t>
      </w:r>
      <w:r w:rsidR="00AD660D" w:rsidRPr="003D4A61">
        <w:rPr>
          <w:rFonts w:cstheme="minorHAnsi"/>
        </w:rPr>
        <w:t xml:space="preserve"> e</w:t>
      </w:r>
      <w:r w:rsidR="005B62DB" w:rsidRPr="003D4A61">
        <w:rPr>
          <w:rFonts w:cstheme="minorHAnsi"/>
        </w:rPr>
        <w:t xml:space="preserve">xposure to </w:t>
      </w:r>
      <w:r w:rsidR="00AD660D" w:rsidRPr="003D4A61">
        <w:rPr>
          <w:rFonts w:cstheme="minorHAnsi"/>
        </w:rPr>
        <w:t>10 different</w:t>
      </w:r>
      <w:r w:rsidR="005B62DB" w:rsidRPr="003D4A61">
        <w:rPr>
          <w:rFonts w:cstheme="minorHAnsi"/>
        </w:rPr>
        <w:t xml:space="preserve"> antimicrobial</w:t>
      </w:r>
      <w:r w:rsidR="00AD660D" w:rsidRPr="003D4A61">
        <w:rPr>
          <w:rFonts w:cstheme="minorHAnsi"/>
        </w:rPr>
        <w:t>s</w:t>
      </w:r>
      <w:r w:rsidR="005B62DB" w:rsidRPr="003D4A61">
        <w:rPr>
          <w:rFonts w:cstheme="minorHAnsi"/>
        </w:rPr>
        <w:t xml:space="preserve"> by calculati</w:t>
      </w:r>
      <w:r w:rsidR="00AD660D" w:rsidRPr="003D4A61">
        <w:rPr>
          <w:rFonts w:cstheme="minorHAnsi"/>
        </w:rPr>
        <w:t>ng</w:t>
      </w:r>
      <w:r w:rsidR="005B62DB" w:rsidRPr="003D4A61">
        <w:rPr>
          <w:rFonts w:cstheme="minorHAnsi"/>
        </w:rPr>
        <w:t xml:space="preserve"> of the number of defined daily doses used per cow</w:t>
      </w:r>
      <w:r w:rsidR="006C53C7">
        <w:rPr>
          <w:rFonts w:cstheme="minorHAnsi"/>
        </w:rPr>
        <w:t xml:space="preserve"> on each enrolled farm</w:t>
      </w:r>
      <w:r w:rsidR="006B3B76" w:rsidRPr="003D4A61">
        <w:rPr>
          <w:rFonts w:cstheme="minorHAnsi"/>
        </w:rPr>
        <w:t xml:space="preserve">, and then categorize the 40 enrolled herds </w:t>
      </w:r>
      <w:r w:rsidR="005B62DB" w:rsidRPr="003D4A61">
        <w:rPr>
          <w:rFonts w:cstheme="minorHAnsi"/>
        </w:rPr>
        <w:t xml:space="preserve">based on </w:t>
      </w:r>
      <w:r w:rsidR="006B3B76" w:rsidRPr="003D4A61">
        <w:rPr>
          <w:rFonts w:cstheme="minorHAnsi"/>
        </w:rPr>
        <w:t>their respective</w:t>
      </w:r>
      <w:r w:rsidR="005B62DB" w:rsidRPr="003D4A61">
        <w:rPr>
          <w:rFonts w:cstheme="minorHAnsi"/>
        </w:rPr>
        <w:t xml:space="preserve"> antimicrobial </w:t>
      </w:r>
      <w:r w:rsidR="00542D47">
        <w:rPr>
          <w:rFonts w:cstheme="minorHAnsi"/>
        </w:rPr>
        <w:t>usage</w:t>
      </w:r>
      <w:r w:rsidR="006B3B76" w:rsidRPr="003D4A61">
        <w:rPr>
          <w:rFonts w:cstheme="minorHAnsi"/>
        </w:rPr>
        <w:t xml:space="preserve">. Herds are categorized into 3 groups: </w:t>
      </w:r>
      <w:r w:rsidR="005B62DB" w:rsidRPr="003D4A61">
        <w:rPr>
          <w:rFonts w:cstheme="minorHAnsi"/>
        </w:rPr>
        <w:t>organic (no</w:t>
      </w:r>
      <w:r w:rsidR="006B3B76" w:rsidRPr="003D4A61">
        <w:rPr>
          <w:rFonts w:cstheme="minorHAnsi"/>
        </w:rPr>
        <w:t xml:space="preserve"> antimicrobial</w:t>
      </w:r>
      <w:r w:rsidR="005B62DB" w:rsidRPr="003D4A61">
        <w:rPr>
          <w:rFonts w:cstheme="minorHAnsi"/>
        </w:rPr>
        <w:t xml:space="preserve"> usage)</w:t>
      </w:r>
      <w:r w:rsidR="006A3909" w:rsidRPr="003D4A61">
        <w:rPr>
          <w:rFonts w:cstheme="minorHAnsi"/>
        </w:rPr>
        <w:t>,</w:t>
      </w:r>
      <w:r w:rsidR="005B62DB" w:rsidRPr="003D4A61">
        <w:rPr>
          <w:rFonts w:cstheme="minorHAnsi"/>
        </w:rPr>
        <w:t xml:space="preserve"> conventional–low usage (conventional farms not using or using </w:t>
      </w:r>
      <w:r w:rsidR="00AF0988" w:rsidRPr="003D4A61">
        <w:rPr>
          <w:rFonts w:cstheme="minorHAnsi"/>
        </w:rPr>
        <w:t xml:space="preserve">≤ </w:t>
      </w:r>
      <w:r w:rsidR="005B62DB" w:rsidRPr="003D4A61">
        <w:rPr>
          <w:rFonts w:cstheme="minorHAnsi"/>
        </w:rPr>
        <w:t xml:space="preserve">the first quartile of use of each </w:t>
      </w:r>
      <w:r w:rsidR="00AF0988" w:rsidRPr="003D4A61">
        <w:rPr>
          <w:rFonts w:cstheme="minorHAnsi"/>
        </w:rPr>
        <w:t>drug</w:t>
      </w:r>
      <w:r w:rsidR="003662AD">
        <w:rPr>
          <w:rFonts w:cstheme="minorHAnsi"/>
        </w:rPr>
        <w:t>; CON-LO</w:t>
      </w:r>
      <w:r w:rsidR="005B62DB" w:rsidRPr="003D4A61">
        <w:rPr>
          <w:rFonts w:cstheme="minorHAnsi"/>
        </w:rPr>
        <w:t>)</w:t>
      </w:r>
      <w:r w:rsidR="00AF0988" w:rsidRPr="003D4A61">
        <w:rPr>
          <w:rFonts w:cstheme="minorHAnsi"/>
        </w:rPr>
        <w:t>,</w:t>
      </w:r>
      <w:r w:rsidR="005B62DB" w:rsidRPr="003D4A61">
        <w:rPr>
          <w:rFonts w:cstheme="minorHAnsi"/>
        </w:rPr>
        <w:t xml:space="preserve"> and conventional–high usage (conventional farms using </w:t>
      </w:r>
      <w:r w:rsidR="003662AD">
        <w:rPr>
          <w:rFonts w:cstheme="minorHAnsi"/>
        </w:rPr>
        <w:t>&gt;</w:t>
      </w:r>
      <w:r w:rsidR="005B62DB" w:rsidRPr="003D4A61">
        <w:rPr>
          <w:rFonts w:cstheme="minorHAnsi"/>
        </w:rPr>
        <w:t xml:space="preserve"> the first quartile of a particular </w:t>
      </w:r>
      <w:r w:rsidR="00AF0988" w:rsidRPr="003D4A61">
        <w:rPr>
          <w:rFonts w:cstheme="minorHAnsi"/>
        </w:rPr>
        <w:t>drug; CON-HI</w:t>
      </w:r>
      <w:r w:rsidR="005B62DB" w:rsidRPr="003D4A61">
        <w:rPr>
          <w:rFonts w:cstheme="minorHAnsi"/>
        </w:rPr>
        <w:t>)</w:t>
      </w:r>
      <w:r w:rsidR="00AF0988" w:rsidRPr="003D4A61">
        <w:rPr>
          <w:rFonts w:cstheme="minorHAnsi"/>
        </w:rPr>
        <w:t>.</w:t>
      </w:r>
      <w:r w:rsidR="00816D6F" w:rsidRPr="003D4A61">
        <w:rPr>
          <w:rFonts w:cstheme="minorHAnsi"/>
        </w:rPr>
        <w:t xml:space="preserve"> </w:t>
      </w:r>
      <w:r w:rsidR="00195247">
        <w:rPr>
          <w:rFonts w:cstheme="minorHAnsi"/>
        </w:rPr>
        <w:t>The a</w:t>
      </w:r>
      <w:r w:rsidR="007B591B" w:rsidRPr="003D4A61">
        <w:rPr>
          <w:rFonts w:cstheme="minorHAnsi"/>
        </w:rPr>
        <w:t>uthors took multiple approaches to compare resistance among isolates from the 3 antimicrobial usage groups</w:t>
      </w:r>
      <w:r w:rsidR="0013775C" w:rsidRPr="003D4A61">
        <w:rPr>
          <w:rFonts w:cstheme="minorHAnsi"/>
        </w:rPr>
        <w:t>. First, they c</w:t>
      </w:r>
      <w:r w:rsidR="007B591B" w:rsidRPr="003D4A61">
        <w:rPr>
          <w:rFonts w:cstheme="minorHAnsi"/>
        </w:rPr>
        <w:t xml:space="preserve">ompared </w:t>
      </w:r>
      <w:r w:rsidR="0013775C" w:rsidRPr="003D4A61">
        <w:rPr>
          <w:rFonts w:cstheme="minorHAnsi"/>
        </w:rPr>
        <w:t xml:space="preserve">the </w:t>
      </w:r>
      <w:r w:rsidR="007B591B" w:rsidRPr="003D4A61">
        <w:rPr>
          <w:rFonts w:cstheme="minorHAnsi"/>
        </w:rPr>
        <w:t xml:space="preserve">proportion for each type of isolate (CNS or </w:t>
      </w:r>
      <w:r w:rsidR="007B591B" w:rsidRPr="003D4A61">
        <w:rPr>
          <w:rFonts w:cstheme="minorHAnsi"/>
          <w:i/>
        </w:rPr>
        <w:t>S. aureus</w:t>
      </w:r>
      <w:r w:rsidR="007B591B" w:rsidRPr="003D4A61">
        <w:rPr>
          <w:rFonts w:cstheme="minorHAnsi"/>
        </w:rPr>
        <w:t xml:space="preserve">) that was </w:t>
      </w:r>
      <w:r w:rsidR="007B591B" w:rsidRPr="003D4A61">
        <w:rPr>
          <w:rFonts w:cstheme="minorHAnsi"/>
        </w:rPr>
        <w:lastRenderedPageBreak/>
        <w:t xml:space="preserve">susceptible or resistant in each category (CON vs. ORG) using </w:t>
      </w:r>
      <w:r w:rsidR="0013775C" w:rsidRPr="003D4A61">
        <w:rPr>
          <w:rFonts w:cstheme="minorHAnsi"/>
        </w:rPr>
        <w:t xml:space="preserve">a </w:t>
      </w:r>
      <w:r w:rsidR="00393D74" w:rsidRPr="003D4A61">
        <w:rPr>
          <w:rFonts w:cstheme="minorHAnsi"/>
        </w:rPr>
        <w:t xml:space="preserve">categorical </w:t>
      </w:r>
      <w:r w:rsidR="007B591B" w:rsidRPr="003D4A61">
        <w:rPr>
          <w:rFonts w:cstheme="minorHAnsi"/>
        </w:rPr>
        <w:t xml:space="preserve">test of association, in order to </w:t>
      </w:r>
      <w:r w:rsidR="0013775C" w:rsidRPr="003D4A61">
        <w:rPr>
          <w:rFonts w:cstheme="minorHAnsi"/>
        </w:rPr>
        <w:t>explore</w:t>
      </w:r>
      <w:r w:rsidR="007B591B" w:rsidRPr="003D4A61">
        <w:rPr>
          <w:rFonts w:cstheme="minorHAnsi"/>
        </w:rPr>
        <w:t xml:space="preserve"> if proportion of susceptible isolates</w:t>
      </w:r>
      <w:r w:rsidR="0013775C" w:rsidRPr="003D4A61">
        <w:rPr>
          <w:rFonts w:cstheme="minorHAnsi"/>
        </w:rPr>
        <w:t xml:space="preserve"> was</w:t>
      </w:r>
      <w:r w:rsidR="007B591B" w:rsidRPr="003D4A61">
        <w:rPr>
          <w:rFonts w:cstheme="minorHAnsi"/>
        </w:rPr>
        <w:t xml:space="preserve"> independent of herd type</w:t>
      </w:r>
      <w:r w:rsidR="0013775C" w:rsidRPr="003D4A61">
        <w:rPr>
          <w:rFonts w:cstheme="minorHAnsi"/>
        </w:rPr>
        <w:t>. Secondly, they u</w:t>
      </w:r>
      <w:r w:rsidR="007B591B" w:rsidRPr="003D4A61">
        <w:rPr>
          <w:rFonts w:cstheme="minorHAnsi"/>
        </w:rPr>
        <w:t xml:space="preserve">sed </w:t>
      </w:r>
      <w:r w:rsidR="00393D74" w:rsidRPr="003D4A61">
        <w:rPr>
          <w:rFonts w:cstheme="minorHAnsi"/>
        </w:rPr>
        <w:t>a</w:t>
      </w:r>
      <w:r w:rsidR="007B591B" w:rsidRPr="003D4A61">
        <w:rPr>
          <w:rFonts w:cstheme="minorHAnsi"/>
        </w:rPr>
        <w:t xml:space="preserve"> test </w:t>
      </w:r>
      <w:r w:rsidR="00393D74" w:rsidRPr="003D4A61">
        <w:rPr>
          <w:rFonts w:cstheme="minorHAnsi"/>
        </w:rPr>
        <w:t xml:space="preserve">of association </w:t>
      </w:r>
      <w:r w:rsidR="007B591B" w:rsidRPr="003D4A61">
        <w:rPr>
          <w:rFonts w:cstheme="minorHAnsi"/>
        </w:rPr>
        <w:t xml:space="preserve">to explore if the MIC for each type of isolate (CNS or </w:t>
      </w:r>
      <w:r w:rsidR="007B591B" w:rsidRPr="003D4A61">
        <w:rPr>
          <w:rFonts w:cstheme="minorHAnsi"/>
          <w:i/>
        </w:rPr>
        <w:t>S. aureus</w:t>
      </w:r>
      <w:r w:rsidR="007B591B" w:rsidRPr="003D4A61">
        <w:rPr>
          <w:rFonts w:cstheme="minorHAnsi"/>
        </w:rPr>
        <w:t>) was independent of herd type (CON vs. ORG</w:t>
      </w:r>
      <w:r w:rsidR="00393D74" w:rsidRPr="003D4A61">
        <w:rPr>
          <w:rFonts w:cstheme="minorHAnsi"/>
        </w:rPr>
        <w:t>).</w:t>
      </w:r>
      <w:r w:rsidR="00B00D53" w:rsidRPr="003D4A61">
        <w:rPr>
          <w:rFonts w:cstheme="minorHAnsi"/>
        </w:rPr>
        <w:t xml:space="preserve"> Lastly, they p</w:t>
      </w:r>
      <w:r w:rsidR="007B591B" w:rsidRPr="003D4A61">
        <w:rPr>
          <w:rFonts w:cstheme="minorHAnsi"/>
        </w:rPr>
        <w:t>erformed survival analysis</w:t>
      </w:r>
      <w:r w:rsidR="00E3062B">
        <w:rPr>
          <w:rFonts w:cstheme="minorHAnsi"/>
        </w:rPr>
        <w:t xml:space="preserve"> </w:t>
      </w:r>
      <w:r w:rsidR="007B591B" w:rsidRPr="003D4A61">
        <w:rPr>
          <w:rFonts w:cstheme="minorHAnsi"/>
        </w:rPr>
        <w:t xml:space="preserve">of each type of isolate (CNS or </w:t>
      </w:r>
      <w:r w:rsidR="007B591B" w:rsidRPr="003D4A61">
        <w:rPr>
          <w:rFonts w:cstheme="minorHAnsi"/>
          <w:i/>
        </w:rPr>
        <w:t>S. aureus</w:t>
      </w:r>
      <w:r w:rsidR="007B591B" w:rsidRPr="003D4A61">
        <w:rPr>
          <w:rFonts w:cstheme="minorHAnsi"/>
        </w:rPr>
        <w:t xml:space="preserve">) based on the 3 antimicrobial usage categories (ORG, CON-LO, or CON-HI). </w:t>
      </w:r>
      <w:r w:rsidR="002078C0" w:rsidRPr="003D4A61">
        <w:rPr>
          <w:rFonts w:cstheme="minorHAnsi"/>
        </w:rPr>
        <w:t>In this last analysis</w:t>
      </w:r>
      <w:r w:rsidR="00E3062B">
        <w:rPr>
          <w:rFonts w:cstheme="minorHAnsi"/>
        </w:rPr>
        <w:t xml:space="preserve"> of “time to event</w:t>
      </w:r>
      <w:r w:rsidR="002078C0" w:rsidRPr="003D4A61">
        <w:rPr>
          <w:rFonts w:cstheme="minorHAnsi"/>
        </w:rPr>
        <w:t>,</w:t>
      </w:r>
      <w:r w:rsidR="00E3062B">
        <w:rPr>
          <w:rFonts w:cstheme="minorHAnsi"/>
        </w:rPr>
        <w:t>”</w:t>
      </w:r>
      <w:r w:rsidR="002078C0" w:rsidRPr="003D4A61">
        <w:rPr>
          <w:rFonts w:cstheme="minorHAnsi"/>
        </w:rPr>
        <w:t xml:space="preserve"> a</w:t>
      </w:r>
      <w:r w:rsidR="007B591B" w:rsidRPr="003D4A61">
        <w:rPr>
          <w:rFonts w:cstheme="minorHAnsi"/>
        </w:rPr>
        <w:t xml:space="preserve">ntimicrobial concentration in wells of the susceptibility test </w:t>
      </w:r>
      <w:r w:rsidR="00DF68BB">
        <w:rPr>
          <w:rFonts w:cstheme="minorHAnsi"/>
        </w:rPr>
        <w:t>was considered</w:t>
      </w:r>
      <w:r w:rsidR="007B591B" w:rsidRPr="003D4A61">
        <w:rPr>
          <w:rFonts w:cstheme="minorHAnsi"/>
        </w:rPr>
        <w:t xml:space="preserve"> “time,” and </w:t>
      </w:r>
      <w:r w:rsidR="002078C0" w:rsidRPr="003D4A61">
        <w:rPr>
          <w:rFonts w:cstheme="minorHAnsi"/>
        </w:rPr>
        <w:t>the “</w:t>
      </w:r>
      <w:r w:rsidR="007B591B" w:rsidRPr="003D4A61">
        <w:rPr>
          <w:rFonts w:cstheme="minorHAnsi"/>
        </w:rPr>
        <w:t>event</w:t>
      </w:r>
      <w:r w:rsidR="002078C0" w:rsidRPr="003D4A61">
        <w:rPr>
          <w:rFonts w:cstheme="minorHAnsi"/>
        </w:rPr>
        <w:t>”</w:t>
      </w:r>
      <w:r w:rsidR="007B591B" w:rsidRPr="003D4A61">
        <w:rPr>
          <w:rFonts w:cstheme="minorHAnsi"/>
        </w:rPr>
        <w:t xml:space="preserve"> was inhibition of</w:t>
      </w:r>
      <w:r w:rsidR="00651FD4">
        <w:rPr>
          <w:rFonts w:cstheme="minorHAnsi"/>
        </w:rPr>
        <w:t xml:space="preserve"> any</w:t>
      </w:r>
      <w:r w:rsidR="007B591B" w:rsidRPr="003D4A61">
        <w:rPr>
          <w:rFonts w:cstheme="minorHAnsi"/>
        </w:rPr>
        <w:t xml:space="preserve"> bacterial growth</w:t>
      </w:r>
      <w:r w:rsidR="002078C0" w:rsidRPr="003D4A61">
        <w:rPr>
          <w:rFonts w:cstheme="minorHAnsi"/>
        </w:rPr>
        <w:t>.</w:t>
      </w:r>
      <w:r w:rsidR="00C74BC3" w:rsidRPr="003D4A61">
        <w:rPr>
          <w:rFonts w:cstheme="minorHAnsi"/>
        </w:rPr>
        <w:t xml:space="preserve"> </w:t>
      </w:r>
      <w:r w:rsidR="007B591B" w:rsidRPr="003D4A61">
        <w:rPr>
          <w:rFonts w:cstheme="minorHAnsi"/>
        </w:rPr>
        <w:t xml:space="preserve">In order to avoid correlation between the effects of cow, herd, and exposure category, the authors included only 1 isolate per cow and ≤ 20 isolates per herd in </w:t>
      </w:r>
      <w:r w:rsidR="00C74BC3" w:rsidRPr="003D4A61">
        <w:rPr>
          <w:rFonts w:cstheme="minorHAnsi"/>
        </w:rPr>
        <w:t>all</w:t>
      </w:r>
      <w:r w:rsidR="007B591B" w:rsidRPr="003D4A61">
        <w:rPr>
          <w:rFonts w:cstheme="minorHAnsi"/>
        </w:rPr>
        <w:t xml:space="preserve"> analys</w:t>
      </w:r>
      <w:r w:rsidR="00C74BC3" w:rsidRPr="003D4A61">
        <w:rPr>
          <w:rFonts w:cstheme="minorHAnsi"/>
        </w:rPr>
        <w:t>e</w:t>
      </w:r>
      <w:r w:rsidR="007B591B" w:rsidRPr="003D4A61">
        <w:rPr>
          <w:rFonts w:cstheme="minorHAnsi"/>
        </w:rPr>
        <w:t>s.</w:t>
      </w:r>
      <w:r w:rsidR="00C74BC3" w:rsidRPr="003D4A61">
        <w:rPr>
          <w:rFonts w:cstheme="minorHAnsi"/>
        </w:rPr>
        <w:t xml:space="preserve"> </w:t>
      </w:r>
      <w:r w:rsidR="00896F79" w:rsidRPr="003D4A61">
        <w:rPr>
          <w:rFonts w:cstheme="minorHAnsi"/>
        </w:rPr>
        <w:t>Overall,</w:t>
      </w:r>
      <w:r w:rsidR="009923CE" w:rsidRPr="003D4A61">
        <w:rPr>
          <w:rFonts w:cstheme="minorHAnsi"/>
        </w:rPr>
        <w:t xml:space="preserve"> </w:t>
      </w:r>
      <w:r w:rsidR="00C74BC3" w:rsidRPr="003D4A61">
        <w:rPr>
          <w:rFonts w:cstheme="minorHAnsi"/>
        </w:rPr>
        <w:t>Pol and Ruegg</w:t>
      </w:r>
      <w:r w:rsidR="009923CE" w:rsidRPr="003D4A61">
        <w:rPr>
          <w:rFonts w:cstheme="minorHAnsi"/>
        </w:rPr>
        <w:t xml:space="preserve"> found that</w:t>
      </w:r>
      <w:r w:rsidR="00896F79" w:rsidRPr="003D4A61">
        <w:rPr>
          <w:rFonts w:cstheme="minorHAnsi"/>
        </w:rPr>
        <w:t xml:space="preserve"> isolates from </w:t>
      </w:r>
      <w:r w:rsidR="009923CE" w:rsidRPr="003D4A61">
        <w:rPr>
          <w:rFonts w:cstheme="minorHAnsi"/>
        </w:rPr>
        <w:t>organic</w:t>
      </w:r>
      <w:r w:rsidR="00896F79" w:rsidRPr="003D4A61">
        <w:rPr>
          <w:rFonts w:cstheme="minorHAnsi"/>
        </w:rPr>
        <w:t xml:space="preserve"> herds were more susceptible to antimicrobials than those from </w:t>
      </w:r>
      <w:r w:rsidR="009923CE" w:rsidRPr="003D4A61">
        <w:rPr>
          <w:rFonts w:cstheme="minorHAnsi"/>
        </w:rPr>
        <w:t>conventional</w:t>
      </w:r>
      <w:r w:rsidR="00896F79" w:rsidRPr="003D4A61">
        <w:rPr>
          <w:rFonts w:cstheme="minorHAnsi"/>
        </w:rPr>
        <w:t xml:space="preserve"> herds. </w:t>
      </w:r>
      <w:r w:rsidR="00C74BC3" w:rsidRPr="003D4A61">
        <w:rPr>
          <w:rFonts w:cstheme="minorHAnsi"/>
        </w:rPr>
        <w:t xml:space="preserve">Specifically, for </w:t>
      </w:r>
      <w:r w:rsidR="00C74BC3" w:rsidRPr="003D4A61">
        <w:rPr>
          <w:rFonts w:cstheme="minorHAnsi"/>
          <w:i/>
          <w:iCs/>
        </w:rPr>
        <w:t>S. aureus</w:t>
      </w:r>
      <w:r w:rsidR="00FA6681">
        <w:rPr>
          <w:rFonts w:cstheme="minorHAnsi"/>
        </w:rPr>
        <w:t>:</w:t>
      </w:r>
      <w:r w:rsidR="00535469" w:rsidRPr="003D4A61">
        <w:rPr>
          <w:rFonts w:cstheme="minorHAnsi"/>
        </w:rPr>
        <w:t xml:space="preserve"> (1) </w:t>
      </w:r>
      <w:r w:rsidR="00896F79" w:rsidRPr="003D4A61">
        <w:rPr>
          <w:rFonts w:cstheme="minorHAnsi"/>
        </w:rPr>
        <w:t xml:space="preserve">isolates from </w:t>
      </w:r>
      <w:r w:rsidR="00535469" w:rsidRPr="003D4A61">
        <w:rPr>
          <w:rFonts w:cstheme="minorHAnsi"/>
        </w:rPr>
        <w:t>conventional</w:t>
      </w:r>
      <w:r w:rsidR="00896F79" w:rsidRPr="003D4A61">
        <w:rPr>
          <w:rFonts w:cstheme="minorHAnsi"/>
        </w:rPr>
        <w:t xml:space="preserve"> herds were more likely to be resistant to ampicillin and penicillin </w:t>
      </w:r>
      <w:r w:rsidR="00535469" w:rsidRPr="003D4A61">
        <w:rPr>
          <w:rFonts w:cstheme="minorHAnsi"/>
        </w:rPr>
        <w:t xml:space="preserve">when </w:t>
      </w:r>
      <w:r w:rsidR="00896F79" w:rsidRPr="003D4A61">
        <w:rPr>
          <w:rFonts w:cstheme="minorHAnsi"/>
        </w:rPr>
        <w:t xml:space="preserve">compared with isolates from </w:t>
      </w:r>
      <w:r w:rsidR="00535469" w:rsidRPr="003D4A61">
        <w:rPr>
          <w:rFonts w:cstheme="minorHAnsi"/>
        </w:rPr>
        <w:t>organic</w:t>
      </w:r>
      <w:r w:rsidR="00896F79" w:rsidRPr="003D4A61">
        <w:rPr>
          <w:rFonts w:cstheme="minorHAnsi"/>
        </w:rPr>
        <w:t xml:space="preserve"> herds</w:t>
      </w:r>
      <w:r w:rsidR="007C06BB" w:rsidRPr="003D4A61">
        <w:rPr>
          <w:rFonts w:cstheme="minorHAnsi"/>
        </w:rPr>
        <w:t>, and</w:t>
      </w:r>
      <w:r w:rsidR="00896F79" w:rsidRPr="003D4A61">
        <w:rPr>
          <w:rFonts w:cstheme="minorHAnsi"/>
        </w:rPr>
        <w:t xml:space="preserve"> </w:t>
      </w:r>
      <w:r w:rsidR="007C06BB" w:rsidRPr="003D4A61">
        <w:rPr>
          <w:rFonts w:cstheme="minorHAnsi"/>
        </w:rPr>
        <w:t>h</w:t>
      </w:r>
      <w:r w:rsidR="00896F79" w:rsidRPr="003D4A61">
        <w:rPr>
          <w:rFonts w:cstheme="minorHAnsi"/>
        </w:rPr>
        <w:t>erd type was not associated with the proportion of resistant isolates for the other antimicrobial drugs tested</w:t>
      </w:r>
      <w:r w:rsidR="007C06BB" w:rsidRPr="003D4A61">
        <w:rPr>
          <w:rFonts w:cstheme="minorHAnsi"/>
        </w:rPr>
        <w:t xml:space="preserve">; (2) </w:t>
      </w:r>
      <w:r w:rsidR="00896F79" w:rsidRPr="003D4A61">
        <w:rPr>
          <w:rFonts w:cstheme="minorHAnsi"/>
        </w:rPr>
        <w:t xml:space="preserve">isolates from </w:t>
      </w:r>
      <w:r w:rsidR="007C06BB" w:rsidRPr="003D4A61">
        <w:rPr>
          <w:rFonts w:cstheme="minorHAnsi"/>
        </w:rPr>
        <w:t>conventional</w:t>
      </w:r>
      <w:r w:rsidR="00896F79" w:rsidRPr="003D4A61">
        <w:rPr>
          <w:rFonts w:cstheme="minorHAnsi"/>
        </w:rPr>
        <w:t xml:space="preserve"> herds had a higher MIC for pirlimycin and sulfadimethoxine compared with isolates from </w:t>
      </w:r>
      <w:r w:rsidR="007C06BB" w:rsidRPr="003D4A61">
        <w:rPr>
          <w:rFonts w:cstheme="minorHAnsi"/>
        </w:rPr>
        <w:t>organic</w:t>
      </w:r>
      <w:r w:rsidR="00896F79" w:rsidRPr="003D4A61">
        <w:rPr>
          <w:rFonts w:cstheme="minorHAnsi"/>
        </w:rPr>
        <w:t xml:space="preserve"> herds</w:t>
      </w:r>
      <w:r w:rsidR="007C06BB" w:rsidRPr="003D4A61">
        <w:rPr>
          <w:rFonts w:cstheme="minorHAnsi"/>
        </w:rPr>
        <w:t>, and h</w:t>
      </w:r>
      <w:r w:rsidR="00896F79" w:rsidRPr="003D4A61">
        <w:rPr>
          <w:rFonts w:cstheme="minorHAnsi"/>
        </w:rPr>
        <w:t>erd type was not associated with the MIC of the other antimicrobial drugs tested</w:t>
      </w:r>
      <w:r w:rsidR="00D34F0C" w:rsidRPr="003D4A61">
        <w:rPr>
          <w:rFonts w:cstheme="minorHAnsi"/>
        </w:rPr>
        <w:t>; and (3) i</w:t>
      </w:r>
      <w:r w:rsidR="00896F79" w:rsidRPr="003D4A61">
        <w:rPr>
          <w:rFonts w:cstheme="minorHAnsi"/>
        </w:rPr>
        <w:t>n the survival analysis, the MIC that inhibited 90% (MIC</w:t>
      </w:r>
      <w:r w:rsidR="00896F79" w:rsidRPr="003D4A61">
        <w:rPr>
          <w:rFonts w:cstheme="minorHAnsi"/>
          <w:vertAlign w:val="subscript"/>
        </w:rPr>
        <w:t>90</w:t>
      </w:r>
      <w:r w:rsidR="00896F79" w:rsidRPr="003D4A61">
        <w:rPr>
          <w:rFonts w:cstheme="minorHAnsi"/>
        </w:rPr>
        <w:t xml:space="preserve">) of </w:t>
      </w:r>
      <w:r w:rsidR="00896F79" w:rsidRPr="003D4A61">
        <w:rPr>
          <w:rFonts w:cstheme="minorHAnsi"/>
          <w:i/>
          <w:iCs/>
        </w:rPr>
        <w:t>S. aureus</w:t>
      </w:r>
      <w:r w:rsidR="00896F79" w:rsidRPr="003D4A61">
        <w:rPr>
          <w:rFonts w:cstheme="minorHAnsi"/>
        </w:rPr>
        <w:t xml:space="preserve"> isolates from </w:t>
      </w:r>
      <w:r w:rsidR="00D34F0C" w:rsidRPr="003D4A61">
        <w:rPr>
          <w:rFonts w:cstheme="minorHAnsi"/>
        </w:rPr>
        <w:t>organic</w:t>
      </w:r>
      <w:r w:rsidR="00896F79" w:rsidRPr="003D4A61">
        <w:rPr>
          <w:rFonts w:cstheme="minorHAnsi"/>
        </w:rPr>
        <w:t xml:space="preserve"> herds for penicillin and pirlimycin was lower than the MIC</w:t>
      </w:r>
      <w:r w:rsidR="00896F79" w:rsidRPr="003D4A61">
        <w:rPr>
          <w:rFonts w:cstheme="minorHAnsi"/>
          <w:vertAlign w:val="subscript"/>
        </w:rPr>
        <w:t>90</w:t>
      </w:r>
      <w:r w:rsidR="00896F79" w:rsidRPr="003D4A61">
        <w:rPr>
          <w:rFonts w:cstheme="minorHAnsi"/>
        </w:rPr>
        <w:t xml:space="preserve"> of the isolates from CON-LO and CON-HI herds (MIC</w:t>
      </w:r>
      <w:r w:rsidR="00896F79" w:rsidRPr="003D4A61">
        <w:rPr>
          <w:rFonts w:cstheme="minorHAnsi"/>
          <w:vertAlign w:val="subscript"/>
        </w:rPr>
        <w:t>50</w:t>
      </w:r>
      <w:r w:rsidR="00896F79" w:rsidRPr="003D4A61">
        <w:rPr>
          <w:rFonts w:cstheme="minorHAnsi"/>
        </w:rPr>
        <w:t>, the MIC that inhibited 50% of isolates, was not different for these drugs)</w:t>
      </w:r>
      <w:r w:rsidR="00824940" w:rsidRPr="003D4A61">
        <w:rPr>
          <w:rFonts w:cstheme="minorHAnsi"/>
        </w:rPr>
        <w:t>. For CNS</w:t>
      </w:r>
      <w:r w:rsidR="00031E4E">
        <w:rPr>
          <w:rFonts w:cstheme="minorHAnsi"/>
        </w:rPr>
        <w:t>:</w:t>
      </w:r>
      <w:r w:rsidR="009C7DE3" w:rsidRPr="003D4A61">
        <w:rPr>
          <w:rFonts w:cstheme="minorHAnsi"/>
        </w:rPr>
        <w:t xml:space="preserve"> (1) </w:t>
      </w:r>
      <w:r w:rsidR="00896F79" w:rsidRPr="003D4A61">
        <w:rPr>
          <w:rFonts w:cstheme="minorHAnsi"/>
        </w:rPr>
        <w:t xml:space="preserve">isolates from </w:t>
      </w:r>
      <w:r w:rsidR="009C7DE3" w:rsidRPr="003D4A61">
        <w:rPr>
          <w:rFonts w:cstheme="minorHAnsi"/>
        </w:rPr>
        <w:t>conventional</w:t>
      </w:r>
      <w:r w:rsidR="00896F79" w:rsidRPr="003D4A61">
        <w:rPr>
          <w:rFonts w:cstheme="minorHAnsi"/>
        </w:rPr>
        <w:t xml:space="preserve"> herds were more likely to be resistant to ampicillin, penicillin, pirlimycin, and tetracycline compared with isolates from ORG herds</w:t>
      </w:r>
      <w:r w:rsidR="009C7DE3" w:rsidRPr="003D4A61">
        <w:rPr>
          <w:rFonts w:cstheme="minorHAnsi"/>
        </w:rPr>
        <w:t>, and h</w:t>
      </w:r>
      <w:r w:rsidR="00896F79" w:rsidRPr="003D4A61">
        <w:rPr>
          <w:rFonts w:cstheme="minorHAnsi"/>
        </w:rPr>
        <w:t>erd type was not associated with the proportion of resistant isolates for the other antimicrobial drugs tested</w:t>
      </w:r>
      <w:r w:rsidR="00FE6434" w:rsidRPr="003D4A61">
        <w:rPr>
          <w:rFonts w:cstheme="minorHAnsi"/>
        </w:rPr>
        <w:t>;</w:t>
      </w:r>
      <w:r w:rsidR="008D054E" w:rsidRPr="003D4A61">
        <w:rPr>
          <w:rFonts w:cstheme="minorHAnsi"/>
        </w:rPr>
        <w:t xml:space="preserve"> (2) </w:t>
      </w:r>
      <w:r w:rsidR="00896F79" w:rsidRPr="003D4A61">
        <w:rPr>
          <w:rFonts w:cstheme="minorHAnsi"/>
        </w:rPr>
        <w:t xml:space="preserve">isolates from </w:t>
      </w:r>
      <w:r w:rsidR="008D054E" w:rsidRPr="003D4A61">
        <w:rPr>
          <w:rFonts w:cstheme="minorHAnsi"/>
        </w:rPr>
        <w:t>conventional</w:t>
      </w:r>
      <w:r w:rsidR="00896F79" w:rsidRPr="003D4A61">
        <w:rPr>
          <w:rFonts w:cstheme="minorHAnsi"/>
        </w:rPr>
        <w:t xml:space="preserve"> herds had a higher MIC for ampicillin, pirlimycin, and tetracycline compared with isolates from </w:t>
      </w:r>
      <w:r w:rsidR="008D054E" w:rsidRPr="003D4A61">
        <w:rPr>
          <w:rFonts w:cstheme="minorHAnsi"/>
        </w:rPr>
        <w:t>organic</w:t>
      </w:r>
      <w:r w:rsidR="00896F79" w:rsidRPr="003D4A61">
        <w:rPr>
          <w:rFonts w:cstheme="minorHAnsi"/>
        </w:rPr>
        <w:t xml:space="preserve"> herds</w:t>
      </w:r>
      <w:r w:rsidR="005E3C2E" w:rsidRPr="003D4A61">
        <w:rPr>
          <w:rFonts w:cstheme="minorHAnsi"/>
        </w:rPr>
        <w:t>, and h</w:t>
      </w:r>
      <w:r w:rsidR="00896F79" w:rsidRPr="003D4A61">
        <w:rPr>
          <w:rFonts w:cstheme="minorHAnsi"/>
        </w:rPr>
        <w:t>erd type was not associated with the MIC of the other antimicrobial drugs teste</w:t>
      </w:r>
      <w:r w:rsidR="005E3C2E" w:rsidRPr="003D4A61">
        <w:rPr>
          <w:rFonts w:cstheme="minorHAnsi"/>
        </w:rPr>
        <w:t>d</w:t>
      </w:r>
      <w:r w:rsidR="0090539B" w:rsidRPr="003D4A61">
        <w:rPr>
          <w:rFonts w:cstheme="minorHAnsi"/>
        </w:rPr>
        <w:t>; and (3) in</w:t>
      </w:r>
      <w:r w:rsidR="00896F79" w:rsidRPr="003D4A61">
        <w:rPr>
          <w:rFonts w:cstheme="minorHAnsi"/>
        </w:rPr>
        <w:t xml:space="preserve"> the survival analysis, the</w:t>
      </w:r>
      <w:r w:rsidR="00D06235">
        <w:rPr>
          <w:rFonts w:cstheme="minorHAnsi"/>
        </w:rPr>
        <w:t xml:space="preserve"> </w:t>
      </w:r>
      <w:r w:rsidR="00896F79" w:rsidRPr="003D4A61">
        <w:rPr>
          <w:rFonts w:cstheme="minorHAnsi"/>
        </w:rPr>
        <w:t>MIC</w:t>
      </w:r>
      <w:r w:rsidR="00896F79" w:rsidRPr="003D4A61">
        <w:rPr>
          <w:rFonts w:cstheme="minorHAnsi"/>
          <w:vertAlign w:val="subscript"/>
        </w:rPr>
        <w:t>90</w:t>
      </w:r>
      <w:r w:rsidR="00896F79" w:rsidRPr="003D4A61">
        <w:rPr>
          <w:rFonts w:cstheme="minorHAnsi"/>
        </w:rPr>
        <w:t xml:space="preserve"> of CNS isolates from </w:t>
      </w:r>
      <w:r w:rsidR="0090539B" w:rsidRPr="003D4A61">
        <w:rPr>
          <w:rFonts w:cstheme="minorHAnsi"/>
        </w:rPr>
        <w:t>organic</w:t>
      </w:r>
      <w:r w:rsidR="00896F79" w:rsidRPr="003D4A61">
        <w:rPr>
          <w:rFonts w:cstheme="minorHAnsi"/>
        </w:rPr>
        <w:t xml:space="preserve"> herds for ampicillin, penicillin, pirlimycin, and tetracycline was lower than the MIC</w:t>
      </w:r>
      <w:r w:rsidR="00896F79" w:rsidRPr="003D4A61">
        <w:rPr>
          <w:rFonts w:cstheme="minorHAnsi"/>
          <w:vertAlign w:val="subscript"/>
        </w:rPr>
        <w:t>90</w:t>
      </w:r>
      <w:r w:rsidR="00896F79" w:rsidRPr="003D4A61">
        <w:rPr>
          <w:rFonts w:cstheme="minorHAnsi"/>
        </w:rPr>
        <w:t xml:space="preserve"> of the isolates from CON-LO and CON-HI herds (ORG and CON-LO herds had a lower MIC</w:t>
      </w:r>
      <w:r w:rsidR="00896F79" w:rsidRPr="003D4A61">
        <w:rPr>
          <w:rFonts w:cstheme="minorHAnsi"/>
          <w:vertAlign w:val="subscript"/>
        </w:rPr>
        <w:t>50</w:t>
      </w:r>
      <w:r w:rsidR="00896F79" w:rsidRPr="003D4A61">
        <w:rPr>
          <w:rFonts w:cstheme="minorHAnsi"/>
        </w:rPr>
        <w:t xml:space="preserve"> for erythromycin than CON-HI herds, but the MIC</w:t>
      </w:r>
      <w:r w:rsidR="00896F79" w:rsidRPr="003D4A61">
        <w:rPr>
          <w:rFonts w:cstheme="minorHAnsi"/>
          <w:vertAlign w:val="subscript"/>
        </w:rPr>
        <w:t xml:space="preserve">90 </w:t>
      </w:r>
      <w:r w:rsidR="00896F79" w:rsidRPr="003D4A61">
        <w:rPr>
          <w:rFonts w:cstheme="minorHAnsi"/>
        </w:rPr>
        <w:t>did not differ by usage group)</w:t>
      </w:r>
      <w:r w:rsidR="00497733" w:rsidRPr="003D4A61">
        <w:rPr>
          <w:rFonts w:cstheme="minorHAnsi"/>
        </w:rPr>
        <w:t>.</w:t>
      </w:r>
      <w:r w:rsidR="00FF2D1B" w:rsidRPr="003D4A61">
        <w:rPr>
          <w:rFonts w:cstheme="minorHAnsi"/>
        </w:rPr>
        <w:t xml:space="preserve"> </w:t>
      </w:r>
      <w:r w:rsidR="009923CE" w:rsidRPr="003D4A61">
        <w:rPr>
          <w:rFonts w:cstheme="minorHAnsi"/>
        </w:rPr>
        <w:t>The authors</w:t>
      </w:r>
      <w:r w:rsidR="00FF2D1B" w:rsidRPr="003D4A61">
        <w:rPr>
          <w:rFonts w:cstheme="minorHAnsi"/>
        </w:rPr>
        <w:t xml:space="preserve"> highlight</w:t>
      </w:r>
      <w:r w:rsidR="009923CE" w:rsidRPr="003D4A61">
        <w:rPr>
          <w:rFonts w:cstheme="minorHAnsi"/>
        </w:rPr>
        <w:t xml:space="preserve"> that although some differences were found between antimicrobial </w:t>
      </w:r>
      <w:r w:rsidR="00DD13F6" w:rsidRPr="003D4A61">
        <w:rPr>
          <w:rFonts w:cstheme="minorHAnsi"/>
        </w:rPr>
        <w:t xml:space="preserve">usage </w:t>
      </w:r>
      <w:r w:rsidR="009923CE" w:rsidRPr="003D4A61">
        <w:rPr>
          <w:rFonts w:cstheme="minorHAnsi"/>
        </w:rPr>
        <w:t xml:space="preserve">groups, most isolates </w:t>
      </w:r>
      <w:r w:rsidR="00DD13F6" w:rsidRPr="003D4A61">
        <w:rPr>
          <w:rFonts w:cstheme="minorHAnsi"/>
        </w:rPr>
        <w:t>from all farm types</w:t>
      </w:r>
      <w:r w:rsidR="009923CE" w:rsidRPr="003D4A61">
        <w:rPr>
          <w:rFonts w:cstheme="minorHAnsi"/>
        </w:rPr>
        <w:t xml:space="preserve"> were inhibited at the lowest dilution tested of most antimicrobial drugs</w:t>
      </w:r>
      <w:r w:rsidR="009942AE" w:rsidRPr="003D4A61">
        <w:rPr>
          <w:rFonts w:cstheme="minorHAnsi"/>
        </w:rPr>
        <w:t xml:space="preserve"> routinely used on dairy farms</w:t>
      </w:r>
      <w:r w:rsidR="009923CE" w:rsidRPr="003D4A61">
        <w:rPr>
          <w:rFonts w:cstheme="minorHAnsi"/>
        </w:rPr>
        <w:t>.</w:t>
      </w:r>
    </w:p>
    <w:p w14:paraId="7045228C" w14:textId="06241D64" w:rsidR="00C3339E" w:rsidRPr="003D4A61" w:rsidRDefault="005519E4" w:rsidP="00D63F05">
      <w:pPr>
        <w:ind w:firstLine="360"/>
        <w:rPr>
          <w:rFonts w:cstheme="minorHAnsi"/>
        </w:rPr>
      </w:pPr>
      <w:r w:rsidRPr="003D4A61">
        <w:rPr>
          <w:rFonts w:cstheme="minorHAnsi"/>
        </w:rPr>
        <w:t xml:space="preserve">The </w:t>
      </w:r>
      <w:r w:rsidR="00456C73" w:rsidRPr="003D4A61">
        <w:rPr>
          <w:rFonts w:cstheme="minorHAnsi"/>
        </w:rPr>
        <w:t xml:space="preserve">other study </w:t>
      </w:r>
      <w:r w:rsidR="008E3119">
        <w:rPr>
          <w:rFonts w:cstheme="minorHAnsi"/>
        </w:rPr>
        <w:t>comparing</w:t>
      </w:r>
      <w:r w:rsidR="00456C73" w:rsidRPr="003D4A61">
        <w:rPr>
          <w:rFonts w:cstheme="minorHAnsi"/>
        </w:rPr>
        <w:t xml:space="preserve"> resistance of staphylococci between organic and conventional dairies to include </w:t>
      </w:r>
      <w:r w:rsidR="007E2F12" w:rsidRPr="003D4A61">
        <w:rPr>
          <w:rFonts w:cstheme="minorHAnsi"/>
        </w:rPr>
        <w:t xml:space="preserve">a detailed quantification of antimicrobial usage </w:t>
      </w:r>
      <w:r w:rsidR="00A466F7" w:rsidRPr="003D4A61">
        <w:rPr>
          <w:rFonts w:cstheme="minorHAnsi"/>
        </w:rPr>
        <w:t xml:space="preserve">enrolled </w:t>
      </w:r>
      <w:r w:rsidR="002B08B5" w:rsidRPr="003D4A61">
        <w:rPr>
          <w:rFonts w:cstheme="minorHAnsi"/>
        </w:rPr>
        <w:t xml:space="preserve">7 </w:t>
      </w:r>
      <w:r w:rsidR="00A466F7" w:rsidRPr="003D4A61">
        <w:rPr>
          <w:rFonts w:cstheme="minorHAnsi"/>
        </w:rPr>
        <w:t>organic</w:t>
      </w:r>
      <w:r w:rsidR="002B08B5" w:rsidRPr="003D4A61">
        <w:rPr>
          <w:rFonts w:cstheme="minorHAnsi"/>
        </w:rPr>
        <w:t xml:space="preserve"> herds, 11 </w:t>
      </w:r>
      <w:r w:rsidR="00A466F7" w:rsidRPr="003D4A61">
        <w:rPr>
          <w:rFonts w:cstheme="minorHAnsi"/>
        </w:rPr>
        <w:t>conventional</w:t>
      </w:r>
      <w:r w:rsidR="002B08B5" w:rsidRPr="003D4A61">
        <w:rPr>
          <w:rFonts w:cstheme="minorHAnsi"/>
        </w:rPr>
        <w:t xml:space="preserve"> herds using ampicillin-cloxacillin </w:t>
      </w:r>
      <w:r w:rsidR="008B564E">
        <w:rPr>
          <w:rFonts w:cstheme="minorHAnsi"/>
        </w:rPr>
        <w:t>dry cow therapy</w:t>
      </w:r>
      <w:r w:rsidR="002B08B5" w:rsidRPr="003D4A61">
        <w:rPr>
          <w:rFonts w:cstheme="minorHAnsi"/>
        </w:rPr>
        <w:t xml:space="preserve"> (CON-AC), </w:t>
      </w:r>
      <w:r w:rsidR="0045049D">
        <w:rPr>
          <w:rFonts w:cstheme="minorHAnsi"/>
        </w:rPr>
        <w:t xml:space="preserve">and </w:t>
      </w:r>
      <w:r w:rsidR="002B08B5" w:rsidRPr="003D4A61">
        <w:rPr>
          <w:rFonts w:cstheme="minorHAnsi"/>
        </w:rPr>
        <w:t xml:space="preserve">8 </w:t>
      </w:r>
      <w:r w:rsidR="00A466F7" w:rsidRPr="003D4A61">
        <w:rPr>
          <w:rFonts w:cstheme="minorHAnsi"/>
        </w:rPr>
        <w:t>conventional</w:t>
      </w:r>
      <w:r w:rsidR="002B08B5" w:rsidRPr="003D4A61">
        <w:rPr>
          <w:rFonts w:cstheme="minorHAnsi"/>
        </w:rPr>
        <w:t xml:space="preserve"> herds using cephalonium </w:t>
      </w:r>
      <w:r w:rsidR="0045049D">
        <w:rPr>
          <w:rFonts w:cstheme="minorHAnsi"/>
        </w:rPr>
        <w:t xml:space="preserve">dry cow therapy </w:t>
      </w:r>
      <w:r w:rsidR="002B08B5" w:rsidRPr="003D4A61">
        <w:rPr>
          <w:rFonts w:cstheme="minorHAnsi"/>
        </w:rPr>
        <w:t>(CON-CE)</w:t>
      </w:r>
      <w:r w:rsidR="00A466F7" w:rsidRPr="003D4A61">
        <w:rPr>
          <w:rFonts w:cstheme="minorHAnsi"/>
        </w:rPr>
        <w:t xml:space="preserve"> in New Zealand</w:t>
      </w:r>
      <w:r w:rsidR="00DD1D73" w:rsidRPr="003D4A61">
        <w:rPr>
          <w:rFonts w:cstheme="minorHAnsi"/>
        </w:rPr>
        <w:t xml:space="preserve"> </w:t>
      </w:r>
      <w:r w:rsidR="00DD1D73" w:rsidRPr="003D4A61">
        <w:rPr>
          <w:rFonts w:cstheme="minorHAnsi"/>
        </w:rPr>
        <w:fldChar w:fldCharType="begin"/>
      </w:r>
      <w:r w:rsidR="00DD1D73"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3D4A61">
        <w:rPr>
          <w:rFonts w:cstheme="minorHAnsi"/>
        </w:rPr>
        <w:fldChar w:fldCharType="separate"/>
      </w:r>
      <w:r w:rsidR="00DD1D73" w:rsidRPr="003D4A61">
        <w:rPr>
          <w:rFonts w:cstheme="minorHAnsi"/>
          <w:noProof/>
        </w:rPr>
        <w:t>(McDougall et al., 2021)</w:t>
      </w:r>
      <w:r w:rsidR="00DD1D73" w:rsidRPr="003D4A61">
        <w:rPr>
          <w:rFonts w:cstheme="minorHAnsi"/>
        </w:rPr>
        <w:fldChar w:fldCharType="end"/>
      </w:r>
      <w:r w:rsidR="00A466F7" w:rsidRPr="003D4A61">
        <w:rPr>
          <w:rFonts w:cstheme="minorHAnsi"/>
        </w:rPr>
        <w:t xml:space="preserve">. Although the study was carried out in </w:t>
      </w:r>
      <w:r w:rsidR="00400C89">
        <w:rPr>
          <w:rFonts w:cstheme="minorHAnsi"/>
        </w:rPr>
        <w:t>NZ</w:t>
      </w:r>
      <w:r w:rsidR="00A466F7" w:rsidRPr="003D4A61">
        <w:rPr>
          <w:rFonts w:cstheme="minorHAnsi"/>
        </w:rPr>
        <w:t xml:space="preserve">, participating </w:t>
      </w:r>
      <w:r w:rsidR="0042567F" w:rsidRPr="003D4A61">
        <w:rPr>
          <w:rFonts w:cstheme="minorHAnsi"/>
        </w:rPr>
        <w:t xml:space="preserve">herds </w:t>
      </w:r>
      <w:r w:rsidR="00A466F7" w:rsidRPr="003D4A61">
        <w:rPr>
          <w:rFonts w:cstheme="minorHAnsi"/>
        </w:rPr>
        <w:t>were all</w:t>
      </w:r>
      <w:r w:rsidR="0042567F" w:rsidRPr="003D4A61">
        <w:rPr>
          <w:rFonts w:cstheme="minorHAnsi"/>
        </w:rPr>
        <w:t xml:space="preserve"> certified under</w:t>
      </w:r>
      <w:r w:rsidR="007733F3" w:rsidRPr="003D4A61">
        <w:rPr>
          <w:rFonts w:cstheme="minorHAnsi"/>
        </w:rPr>
        <w:t xml:space="preserve"> the</w:t>
      </w:r>
      <w:r w:rsidR="00A466F7" w:rsidRPr="003D4A61">
        <w:rPr>
          <w:rFonts w:cstheme="minorHAnsi"/>
        </w:rPr>
        <w:t xml:space="preserve"> USDA </w:t>
      </w:r>
      <w:r w:rsidR="007733F3" w:rsidRPr="003D4A61">
        <w:rPr>
          <w:rFonts w:cstheme="minorHAnsi"/>
        </w:rPr>
        <w:t xml:space="preserve">National </w:t>
      </w:r>
      <w:r w:rsidR="00A466F7" w:rsidRPr="003D4A61">
        <w:rPr>
          <w:rFonts w:cstheme="minorHAnsi"/>
        </w:rPr>
        <w:t>Organic</w:t>
      </w:r>
      <w:r w:rsidR="007733F3" w:rsidRPr="003D4A61">
        <w:rPr>
          <w:rFonts w:cstheme="minorHAnsi"/>
        </w:rPr>
        <w:t xml:space="preserve"> Program.</w:t>
      </w:r>
      <w:r w:rsidR="002B08B5" w:rsidRPr="003D4A61">
        <w:rPr>
          <w:rFonts w:cstheme="minorHAnsi"/>
        </w:rPr>
        <w:t xml:space="preserve"> </w:t>
      </w:r>
      <w:r w:rsidR="008D0069" w:rsidRPr="003D4A61">
        <w:rPr>
          <w:rFonts w:cstheme="minorHAnsi"/>
        </w:rPr>
        <w:t>Conventional</w:t>
      </w:r>
      <w:r w:rsidR="002B08B5" w:rsidRPr="003D4A61">
        <w:rPr>
          <w:rFonts w:cstheme="minorHAnsi"/>
        </w:rPr>
        <w:t xml:space="preserve"> herds</w:t>
      </w:r>
      <w:r w:rsidR="008D0069" w:rsidRPr="003D4A61">
        <w:rPr>
          <w:rFonts w:cstheme="minorHAnsi"/>
        </w:rPr>
        <w:t xml:space="preserve"> of both categories were</w:t>
      </w:r>
      <w:r w:rsidR="002B08B5" w:rsidRPr="003D4A61">
        <w:rPr>
          <w:rFonts w:cstheme="minorHAnsi"/>
        </w:rPr>
        <w:t xml:space="preserve"> selected on the basis that &gt;50% of </w:t>
      </w:r>
      <w:r w:rsidR="008D0069" w:rsidRPr="003D4A61">
        <w:rPr>
          <w:rFonts w:cstheme="minorHAnsi"/>
        </w:rPr>
        <w:t xml:space="preserve">the </w:t>
      </w:r>
      <w:r w:rsidR="002B08B5" w:rsidRPr="003D4A61">
        <w:rPr>
          <w:rFonts w:cstheme="minorHAnsi"/>
        </w:rPr>
        <w:t>cows were treated in each of the 3 previous y</w:t>
      </w:r>
      <w:r w:rsidR="008D0069" w:rsidRPr="003D4A61">
        <w:rPr>
          <w:rFonts w:cstheme="minorHAnsi"/>
        </w:rPr>
        <w:t>ears</w:t>
      </w:r>
      <w:r w:rsidR="002B08B5" w:rsidRPr="003D4A61">
        <w:rPr>
          <w:rFonts w:cstheme="minorHAnsi"/>
        </w:rPr>
        <w:t xml:space="preserve"> with </w:t>
      </w:r>
      <w:r w:rsidR="008D0069" w:rsidRPr="003D4A61">
        <w:rPr>
          <w:rFonts w:cstheme="minorHAnsi"/>
        </w:rPr>
        <w:t xml:space="preserve">at least </w:t>
      </w:r>
      <w:r w:rsidR="002B08B5" w:rsidRPr="003D4A61">
        <w:rPr>
          <w:rFonts w:cstheme="minorHAnsi"/>
        </w:rPr>
        <w:t xml:space="preserve">1 </w:t>
      </w:r>
      <w:r w:rsidR="00400C89">
        <w:rPr>
          <w:rFonts w:cstheme="minorHAnsi"/>
        </w:rPr>
        <w:t>dry cow therapy (</w:t>
      </w:r>
      <w:r w:rsidR="002B08B5" w:rsidRPr="003D4A61">
        <w:rPr>
          <w:rFonts w:cstheme="minorHAnsi"/>
        </w:rPr>
        <w:t>DCT</w:t>
      </w:r>
      <w:r w:rsidR="00400C89">
        <w:rPr>
          <w:rFonts w:cstheme="minorHAnsi"/>
        </w:rPr>
        <w:t>)</w:t>
      </w:r>
      <w:r w:rsidR="002B08B5" w:rsidRPr="003D4A61">
        <w:rPr>
          <w:rFonts w:cstheme="minorHAnsi"/>
        </w:rPr>
        <w:t xml:space="preserve"> product</w:t>
      </w:r>
      <w:r w:rsidR="008D0069" w:rsidRPr="003D4A61">
        <w:rPr>
          <w:rFonts w:cstheme="minorHAnsi"/>
        </w:rPr>
        <w:t>.</w:t>
      </w:r>
      <w:r w:rsidR="002B08B5" w:rsidRPr="003D4A61">
        <w:rPr>
          <w:rFonts w:cstheme="minorHAnsi"/>
        </w:rPr>
        <w:t xml:space="preserve"> </w:t>
      </w:r>
      <w:r w:rsidR="00A15419" w:rsidRPr="003D4A61">
        <w:rPr>
          <w:rFonts w:cstheme="minorHAnsi"/>
        </w:rPr>
        <w:t xml:space="preserve">Similar to Pol and Ruegg (2007a), the authors took a multifaced approach to exploring the resistance patters of </w:t>
      </w:r>
      <w:r w:rsidR="00A15419" w:rsidRPr="003D4A61">
        <w:rPr>
          <w:rFonts w:cstheme="minorHAnsi"/>
          <w:i/>
          <w:iCs/>
        </w:rPr>
        <w:t>S. aureus</w:t>
      </w:r>
      <w:r w:rsidR="00A15419" w:rsidRPr="003D4A61">
        <w:rPr>
          <w:rFonts w:cstheme="minorHAnsi"/>
        </w:rPr>
        <w:t xml:space="preserve"> and CNS from organic and conventional systems. </w:t>
      </w:r>
      <w:r w:rsidR="00870E65" w:rsidRPr="003D4A61">
        <w:rPr>
          <w:rFonts w:cstheme="minorHAnsi"/>
        </w:rPr>
        <w:t xml:space="preserve">Overall, the authors found that the MIC of CNS from ORG herds were lower than isolates from both types of CON herd. </w:t>
      </w:r>
      <w:r w:rsidR="0006505E" w:rsidRPr="003D4A61">
        <w:rPr>
          <w:rFonts w:cstheme="minorHAnsi"/>
        </w:rPr>
        <w:t xml:space="preserve">For </w:t>
      </w:r>
      <w:r w:rsidR="0006505E" w:rsidRPr="003D4A61">
        <w:rPr>
          <w:rFonts w:cstheme="minorHAnsi"/>
          <w:i/>
          <w:iCs/>
        </w:rPr>
        <w:t xml:space="preserve">S. aureus, </w:t>
      </w:r>
      <w:r w:rsidR="0006505E" w:rsidRPr="003D4A61">
        <w:rPr>
          <w:rFonts w:cstheme="minorHAnsi"/>
        </w:rPr>
        <w:t>they found that t</w:t>
      </w:r>
      <w:r w:rsidR="00870E65" w:rsidRPr="003D4A61">
        <w:rPr>
          <w:rFonts w:cstheme="minorHAnsi"/>
        </w:rPr>
        <w:t>he MIC</w:t>
      </w:r>
      <w:r w:rsidR="00870E65" w:rsidRPr="002C5ED8">
        <w:rPr>
          <w:rFonts w:cstheme="minorHAnsi"/>
          <w:vertAlign w:val="subscript"/>
        </w:rPr>
        <w:t>50</w:t>
      </w:r>
      <w:r w:rsidR="00870E65" w:rsidRPr="003D4A61">
        <w:rPr>
          <w:rFonts w:cstheme="minorHAnsi"/>
        </w:rPr>
        <w:t xml:space="preserve"> for ampicillin and penicillin were greater by more than 1 dilution for isolates from CON-CE herds compared with CON-CA and ORG herds, but this relationship did not hold for the MIC</w:t>
      </w:r>
      <w:r w:rsidR="00870E65" w:rsidRPr="002C5ED8">
        <w:rPr>
          <w:rFonts w:cstheme="minorHAnsi"/>
          <w:vertAlign w:val="subscript"/>
        </w:rPr>
        <w:t>90</w:t>
      </w:r>
      <w:r w:rsidR="00870E65" w:rsidRPr="003D4A61">
        <w:rPr>
          <w:rFonts w:cstheme="minorHAnsi"/>
        </w:rPr>
        <w:t xml:space="preserve"> of these drugs (MIC for CON-CE and ORG herds </w:t>
      </w:r>
      <w:r w:rsidR="00482F2E" w:rsidRPr="003D4A61">
        <w:rPr>
          <w:rFonts w:cstheme="minorHAnsi"/>
        </w:rPr>
        <w:t xml:space="preserve">was </w:t>
      </w:r>
      <w:r w:rsidR="00870E65" w:rsidRPr="003D4A61">
        <w:rPr>
          <w:rFonts w:cstheme="minorHAnsi"/>
        </w:rPr>
        <w:t>greater</w:t>
      </w:r>
      <w:r w:rsidR="00482F2E" w:rsidRPr="003D4A61">
        <w:rPr>
          <w:rFonts w:cstheme="minorHAnsi"/>
        </w:rPr>
        <w:t xml:space="preserve"> </w:t>
      </w:r>
      <w:r w:rsidR="00870E65" w:rsidRPr="003D4A61">
        <w:rPr>
          <w:rFonts w:cstheme="minorHAnsi"/>
        </w:rPr>
        <w:t>than</w:t>
      </w:r>
      <w:r w:rsidR="00482F2E" w:rsidRPr="003D4A61">
        <w:rPr>
          <w:rFonts w:cstheme="minorHAnsi"/>
        </w:rPr>
        <w:t xml:space="preserve"> that for</w:t>
      </w:r>
      <w:r w:rsidR="00870E65" w:rsidRPr="003D4A61">
        <w:rPr>
          <w:rFonts w:cstheme="minorHAnsi"/>
        </w:rPr>
        <w:t xml:space="preserve"> CON-CA</w:t>
      </w:r>
      <w:r w:rsidR="00482F2E" w:rsidRPr="003D4A61">
        <w:rPr>
          <w:rFonts w:cstheme="minorHAnsi"/>
        </w:rPr>
        <w:t xml:space="preserve"> herds</w:t>
      </w:r>
      <w:r w:rsidR="00870E65" w:rsidRPr="003D4A61">
        <w:rPr>
          <w:rFonts w:cstheme="minorHAnsi"/>
        </w:rPr>
        <w:t>).</w:t>
      </w:r>
      <w:r w:rsidR="00482F2E" w:rsidRPr="003D4A61">
        <w:rPr>
          <w:rFonts w:cstheme="minorHAnsi"/>
          <w:i/>
          <w:iCs/>
        </w:rPr>
        <w:t xml:space="preserve"> </w:t>
      </w:r>
      <w:r w:rsidR="00870E65" w:rsidRPr="003D4A61">
        <w:rPr>
          <w:rFonts w:cstheme="minorHAnsi"/>
        </w:rPr>
        <w:t xml:space="preserve">In a univariate analysis, the proportion of penicillin-resistant </w:t>
      </w:r>
      <w:r w:rsidR="00870E65" w:rsidRPr="003D4A61">
        <w:rPr>
          <w:rFonts w:cstheme="minorHAnsi"/>
          <w:i/>
          <w:iCs/>
        </w:rPr>
        <w:t>S. aureus</w:t>
      </w:r>
      <w:r w:rsidR="00870E65" w:rsidRPr="003D4A61">
        <w:rPr>
          <w:rFonts w:cstheme="minorHAnsi"/>
        </w:rPr>
        <w:t xml:space="preserve"> isolates was significantly higher in CON-CE herds (76/111; 68.5%) compared to CON-CA (4/99; 4.0%) or ORG herds (32/110; 29.1%). A multilevel model (accounting for clustering of quarter within cow within herd) was made</w:t>
      </w:r>
      <w:r w:rsidR="003A219B" w:rsidRPr="003D4A61">
        <w:rPr>
          <w:rFonts w:cstheme="minorHAnsi"/>
        </w:rPr>
        <w:t>,</w:t>
      </w:r>
      <w:r w:rsidR="00870E65" w:rsidRPr="003D4A61">
        <w:rPr>
          <w:rFonts w:cstheme="minorHAnsi"/>
        </w:rPr>
        <w:t xml:space="preserve"> where the</w:t>
      </w:r>
      <w:r w:rsidR="003A219B" w:rsidRPr="003D4A61">
        <w:rPr>
          <w:rFonts w:cstheme="minorHAnsi"/>
        </w:rPr>
        <w:t xml:space="preserve"> 3</w:t>
      </w:r>
      <w:r w:rsidR="00870E65" w:rsidRPr="003D4A61">
        <w:rPr>
          <w:rFonts w:cstheme="minorHAnsi"/>
        </w:rPr>
        <w:t xml:space="preserve"> herd types were the main explanatory variable. Other </w:t>
      </w:r>
      <w:r w:rsidR="00870E65" w:rsidRPr="003D4A61">
        <w:rPr>
          <w:rFonts w:cstheme="minorHAnsi"/>
        </w:rPr>
        <w:lastRenderedPageBreak/>
        <w:t>potential variables offered to this model included age</w:t>
      </w:r>
      <w:r w:rsidR="00A75D43" w:rsidRPr="003D4A61">
        <w:rPr>
          <w:rFonts w:cstheme="minorHAnsi"/>
        </w:rPr>
        <w:t xml:space="preserve"> of the cow</w:t>
      </w:r>
      <w:r w:rsidR="00870E65" w:rsidRPr="003D4A61">
        <w:rPr>
          <w:rFonts w:cstheme="minorHAnsi"/>
        </w:rPr>
        <w:t>, breed, DIM</w:t>
      </w:r>
      <w:r w:rsidR="00A75D43" w:rsidRPr="003D4A61">
        <w:rPr>
          <w:rFonts w:cstheme="minorHAnsi"/>
        </w:rPr>
        <w:t xml:space="preserve"> at time of sampling</w:t>
      </w:r>
      <w:r w:rsidR="00870E65" w:rsidRPr="003D4A61">
        <w:rPr>
          <w:rFonts w:cstheme="minorHAnsi"/>
        </w:rPr>
        <w:t>, SCC</w:t>
      </w:r>
      <w:r w:rsidR="00A75D43" w:rsidRPr="003D4A61">
        <w:rPr>
          <w:rFonts w:cstheme="minorHAnsi"/>
        </w:rPr>
        <w:t xml:space="preserve"> at last test</w:t>
      </w:r>
      <w:r w:rsidR="00870E65" w:rsidRPr="003D4A61">
        <w:rPr>
          <w:rFonts w:cstheme="minorHAnsi"/>
        </w:rPr>
        <w:t>, and antimicrobial treatment history for that cow.</w:t>
      </w:r>
      <w:r w:rsidR="00A75D43" w:rsidRPr="003D4A61">
        <w:rPr>
          <w:rFonts w:cstheme="minorHAnsi"/>
          <w:i/>
          <w:iCs/>
        </w:rPr>
        <w:t xml:space="preserve"> </w:t>
      </w:r>
      <w:r w:rsidR="006163BF">
        <w:rPr>
          <w:rFonts w:cstheme="minorHAnsi"/>
        </w:rPr>
        <w:t>Results from</w:t>
      </w:r>
      <w:r w:rsidR="00870E65" w:rsidRPr="003D4A61">
        <w:rPr>
          <w:rFonts w:cstheme="minorHAnsi"/>
        </w:rPr>
        <w:t xml:space="preserve"> th</w:t>
      </w:r>
      <w:r w:rsidR="00A75D43" w:rsidRPr="003D4A61">
        <w:rPr>
          <w:rFonts w:cstheme="minorHAnsi"/>
        </w:rPr>
        <w:t>is</w:t>
      </w:r>
      <w:r w:rsidR="00870E65" w:rsidRPr="003D4A61">
        <w:rPr>
          <w:rFonts w:cstheme="minorHAnsi"/>
        </w:rPr>
        <w:t xml:space="preserve"> multilevel model</w:t>
      </w:r>
      <w:r w:rsidR="006163BF">
        <w:rPr>
          <w:rFonts w:cstheme="minorHAnsi"/>
        </w:rPr>
        <w:t xml:space="preserve"> showed that</w:t>
      </w:r>
      <w:r w:rsidR="00870E65" w:rsidRPr="003D4A61">
        <w:rPr>
          <w:rFonts w:cstheme="minorHAnsi"/>
        </w:rPr>
        <w:t xml:space="preserve"> </w:t>
      </w:r>
      <w:r w:rsidR="00B16981" w:rsidRPr="003D4A61">
        <w:rPr>
          <w:rFonts w:cstheme="minorHAnsi"/>
        </w:rPr>
        <w:t xml:space="preserve">the </w:t>
      </w:r>
      <w:r w:rsidR="00870E65" w:rsidRPr="003D4A61">
        <w:rPr>
          <w:rFonts w:cstheme="minorHAnsi"/>
        </w:rPr>
        <w:t>proportions of penicillin-resistant</w:t>
      </w:r>
      <w:r w:rsidR="00B16981" w:rsidRPr="003D4A61">
        <w:rPr>
          <w:rFonts w:cstheme="minorHAnsi"/>
        </w:rPr>
        <w:t xml:space="preserve"> </w:t>
      </w:r>
      <w:r w:rsidR="00B16981" w:rsidRPr="003D4A61">
        <w:rPr>
          <w:rFonts w:cstheme="minorHAnsi"/>
          <w:i/>
          <w:iCs/>
        </w:rPr>
        <w:t>S. aureus</w:t>
      </w:r>
      <w:r w:rsidR="00870E65" w:rsidRPr="003D4A61">
        <w:rPr>
          <w:rFonts w:cstheme="minorHAnsi"/>
        </w:rPr>
        <w:t xml:space="preserve"> isolates did not differ between the 3 herd types. </w:t>
      </w:r>
      <w:r w:rsidR="00B16981" w:rsidRPr="003D4A61">
        <w:rPr>
          <w:rFonts w:cstheme="minorHAnsi"/>
        </w:rPr>
        <w:t>For analysis of</w:t>
      </w:r>
      <w:r w:rsidR="00D12EDF" w:rsidRPr="003D4A61">
        <w:rPr>
          <w:rFonts w:cstheme="minorHAnsi"/>
        </w:rPr>
        <w:t xml:space="preserve"> resistance</w:t>
      </w:r>
      <w:r w:rsidR="00B16981" w:rsidRPr="003D4A61">
        <w:rPr>
          <w:rFonts w:cstheme="minorHAnsi"/>
        </w:rPr>
        <w:t xml:space="preserve"> to </w:t>
      </w:r>
      <w:r w:rsidR="00D12EDF" w:rsidRPr="003D4A61">
        <w:rPr>
          <w:rFonts w:cstheme="minorHAnsi"/>
        </w:rPr>
        <w:t xml:space="preserve">ceftiofur, sulfadimethoxine, and erythromycin, </w:t>
      </w:r>
      <w:r w:rsidR="00041602" w:rsidRPr="003D4A61">
        <w:rPr>
          <w:rFonts w:cstheme="minorHAnsi"/>
        </w:rPr>
        <w:t>3</w:t>
      </w:r>
      <w:r w:rsidR="008E759B" w:rsidRPr="003D4A61">
        <w:rPr>
          <w:rFonts w:cstheme="minorHAnsi"/>
        </w:rPr>
        <w:t xml:space="preserve"> different groupings of </w:t>
      </w:r>
      <w:r w:rsidR="006070D2">
        <w:rPr>
          <w:rFonts w:cstheme="minorHAnsi"/>
        </w:rPr>
        <w:t>breakpoint</w:t>
      </w:r>
      <w:r w:rsidR="008E759B" w:rsidRPr="003D4A61">
        <w:rPr>
          <w:rFonts w:cstheme="minorHAnsi"/>
        </w:rPr>
        <w:t>s were made</w:t>
      </w:r>
      <w:r w:rsidR="00041602" w:rsidRPr="003D4A61">
        <w:rPr>
          <w:rFonts w:cstheme="minorHAnsi"/>
        </w:rPr>
        <w:t xml:space="preserve"> for each compound.</w:t>
      </w:r>
      <w:r w:rsidR="00041602" w:rsidRPr="003D4A61">
        <w:rPr>
          <w:rFonts w:cstheme="minorHAnsi"/>
          <w:i/>
          <w:iCs/>
        </w:rPr>
        <w:t xml:space="preserve"> </w:t>
      </w:r>
      <w:r w:rsidR="00870E65" w:rsidRPr="003D4A61">
        <w:rPr>
          <w:rFonts w:cstheme="minorHAnsi"/>
        </w:rPr>
        <w:t xml:space="preserve">When comparing </w:t>
      </w:r>
      <w:r w:rsidR="00ED73F5">
        <w:rPr>
          <w:rFonts w:cstheme="minorHAnsi"/>
        </w:rPr>
        <w:t xml:space="preserve">the </w:t>
      </w:r>
      <w:r w:rsidR="00870E65" w:rsidRPr="003D4A61">
        <w:rPr>
          <w:rFonts w:cstheme="minorHAnsi"/>
        </w:rPr>
        <w:t xml:space="preserve">proportion of </w:t>
      </w:r>
      <w:r w:rsidR="00870E65" w:rsidRPr="003D4A61">
        <w:rPr>
          <w:rFonts w:cstheme="minorHAnsi"/>
          <w:i/>
          <w:iCs/>
        </w:rPr>
        <w:t xml:space="preserve">S. aureus </w:t>
      </w:r>
      <w:r w:rsidR="00870E65" w:rsidRPr="003D4A61">
        <w:rPr>
          <w:rFonts w:cstheme="minorHAnsi"/>
        </w:rPr>
        <w:t>isolates falling into</w:t>
      </w:r>
      <w:r w:rsidR="00041602" w:rsidRPr="003D4A61">
        <w:rPr>
          <w:rFonts w:cstheme="minorHAnsi"/>
        </w:rPr>
        <w:t xml:space="preserve"> the</w:t>
      </w:r>
      <w:r w:rsidR="00870E65" w:rsidRPr="003D4A61">
        <w:rPr>
          <w:rFonts w:cstheme="minorHAnsi"/>
        </w:rPr>
        <w:t xml:space="preserve"> </w:t>
      </w:r>
      <w:r w:rsidR="00041602"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ceftiofur resistance, the only significant difference was that there were fewer </w:t>
      </w:r>
      <w:r w:rsidR="00041602" w:rsidRPr="003D4A61">
        <w:rPr>
          <w:rFonts w:cstheme="minorHAnsi"/>
        </w:rPr>
        <w:t>organic</w:t>
      </w:r>
      <w:r w:rsidR="00870E65" w:rsidRPr="003D4A61">
        <w:rPr>
          <w:rFonts w:cstheme="minorHAnsi"/>
        </w:rPr>
        <w:t xml:space="preserve"> isolates in the middle </w:t>
      </w:r>
      <w:r w:rsidR="006070D2">
        <w:rPr>
          <w:rFonts w:cstheme="minorHAnsi"/>
        </w:rPr>
        <w:t>breakpoint</w:t>
      </w:r>
      <w:r w:rsidR="000A1B7B" w:rsidRPr="003D4A61">
        <w:rPr>
          <w:rFonts w:cstheme="minorHAnsi"/>
        </w:rPr>
        <w:t xml:space="preserve"> </w:t>
      </w:r>
      <w:r w:rsidR="00870E65" w:rsidRPr="003D4A61">
        <w:rPr>
          <w:rFonts w:cstheme="minorHAnsi"/>
        </w:rPr>
        <w:t>category (1 μg/mL); otherwise, there were no difference</w:t>
      </w:r>
      <w:r w:rsidR="0094245B">
        <w:rPr>
          <w:rFonts w:cstheme="minorHAnsi"/>
        </w:rPr>
        <w:t>s</w:t>
      </w:r>
      <w:r w:rsidR="00870E65" w:rsidRPr="003D4A61">
        <w:rPr>
          <w:rFonts w:cstheme="minorHAnsi"/>
        </w:rPr>
        <w:t xml:space="preserve"> in the proportion of isolates falling into the different </w:t>
      </w:r>
      <w:r w:rsidR="006070D2">
        <w:rPr>
          <w:rFonts w:cstheme="minorHAnsi"/>
        </w:rPr>
        <w:t>breakpoint</w:t>
      </w:r>
      <w:r w:rsidR="00870E65" w:rsidRPr="003D4A61">
        <w:rPr>
          <w:rFonts w:cstheme="minorHAnsi"/>
        </w:rPr>
        <w:t xml:space="preserve"> groups from each of the 3 herd types.</w:t>
      </w:r>
      <w:r w:rsidR="000A1B7B" w:rsidRPr="003D4A61">
        <w:rPr>
          <w:rFonts w:cstheme="minorHAnsi"/>
          <w:i/>
          <w:iCs/>
        </w:rPr>
        <w:t xml:space="preserve"> </w:t>
      </w:r>
      <w:r w:rsidR="00870E65" w:rsidRPr="003D4A61">
        <w:rPr>
          <w:rFonts w:cstheme="minorHAnsi"/>
        </w:rPr>
        <w:t>When comparing</w:t>
      </w:r>
      <w:r w:rsidR="00ED73F5">
        <w:rPr>
          <w:rFonts w:cstheme="minorHAnsi"/>
        </w:rPr>
        <w:t xml:space="preserve"> the</w:t>
      </w:r>
      <w:r w:rsidR="00870E65" w:rsidRPr="003D4A61">
        <w:rPr>
          <w:rFonts w:cstheme="minorHAnsi"/>
        </w:rPr>
        <w:t xml:space="preserv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sulfadimethoxine resistance, the only significant difference was that there were more </w:t>
      </w:r>
      <w:r w:rsidR="000A1B7B" w:rsidRPr="003D4A61">
        <w:rPr>
          <w:rFonts w:cstheme="minorHAnsi"/>
        </w:rPr>
        <w:t>organic</w:t>
      </w:r>
      <w:r w:rsidR="00870E65" w:rsidRPr="003D4A61">
        <w:rPr>
          <w:rFonts w:cstheme="minorHAnsi"/>
        </w:rPr>
        <w:t xml:space="preserve"> isolates in the lowest category (32 μg/mL); otherwise, there were no differences in the proportion of isolates falling into the different </w:t>
      </w:r>
      <w:r w:rsidR="006070D2">
        <w:rPr>
          <w:rFonts w:cstheme="minorHAnsi"/>
        </w:rPr>
        <w:t>breakpoint</w:t>
      </w:r>
      <w:r w:rsidR="0094245B">
        <w:rPr>
          <w:rFonts w:cstheme="minorHAnsi"/>
        </w:rPr>
        <w:t xml:space="preserve"> groups</w:t>
      </w:r>
      <w:r w:rsidR="00870E65" w:rsidRPr="003D4A61">
        <w:rPr>
          <w:rFonts w:cstheme="minorHAnsi"/>
        </w:rPr>
        <w:t xml:space="preserve"> from each of the 3 herd types.</w:t>
      </w:r>
      <w:r w:rsidR="00517219" w:rsidRPr="003D4A61">
        <w:rPr>
          <w:rFonts w:cstheme="minorHAnsi"/>
          <w:i/>
          <w:iCs/>
        </w:rPr>
        <w:t xml:space="preserve"> </w:t>
      </w:r>
      <w:r w:rsidR="002D4916" w:rsidRPr="003D4A61">
        <w:rPr>
          <w:rFonts w:cstheme="minorHAnsi"/>
        </w:rPr>
        <w:t>T</w:t>
      </w:r>
      <w:r w:rsidR="00870E65" w:rsidRPr="003D4A61">
        <w:rPr>
          <w:rFonts w:cstheme="minorHAnsi"/>
        </w:rPr>
        <w:t xml:space="preserve">here were no significant differences between the 3 herd types when comparing th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erythromycin resistance.</w:t>
      </w:r>
      <w:r w:rsidR="00E418B5" w:rsidRPr="003D4A61">
        <w:rPr>
          <w:rFonts w:cstheme="minorHAnsi"/>
        </w:rPr>
        <w:t xml:space="preserve"> For CNS isolates, t</w:t>
      </w:r>
      <w:r w:rsidR="00870E65" w:rsidRPr="003D4A61">
        <w:rPr>
          <w:rFonts w:cstheme="minorHAnsi"/>
        </w:rPr>
        <w:t>he MIC</w:t>
      </w:r>
      <w:r w:rsidR="00870E65" w:rsidRPr="00702758">
        <w:rPr>
          <w:rFonts w:cstheme="minorHAnsi"/>
          <w:vertAlign w:val="subscript"/>
        </w:rPr>
        <w:t>50</w:t>
      </w:r>
      <w:r w:rsidR="00870E65" w:rsidRPr="003D4A61">
        <w:rPr>
          <w:rFonts w:cstheme="minorHAnsi"/>
        </w:rPr>
        <w:t xml:space="preserve"> and MIC</w:t>
      </w:r>
      <w:r w:rsidR="00870E65" w:rsidRPr="00702758">
        <w:rPr>
          <w:rFonts w:cstheme="minorHAnsi"/>
          <w:vertAlign w:val="subscript"/>
        </w:rPr>
        <w:t>90</w:t>
      </w:r>
      <w:r w:rsidR="00870E65" w:rsidRPr="003D4A61">
        <w:rPr>
          <w:rFonts w:cstheme="minorHAnsi"/>
        </w:rPr>
        <w:t xml:space="preserve"> for ampicillin and penicillin were lower by more than 1 dilution for CNS isolates from </w:t>
      </w:r>
      <w:r w:rsidR="00E418B5" w:rsidRPr="003D4A61">
        <w:rPr>
          <w:rFonts w:cstheme="minorHAnsi"/>
        </w:rPr>
        <w:t>organic</w:t>
      </w:r>
      <w:r w:rsidR="00870E65" w:rsidRPr="003D4A61">
        <w:rPr>
          <w:rFonts w:cstheme="minorHAnsi"/>
        </w:rPr>
        <w:t xml:space="preserve"> herds compared to both types of </w:t>
      </w:r>
      <w:r w:rsidR="00334424" w:rsidRPr="003D4A61">
        <w:rPr>
          <w:rFonts w:cstheme="minorHAnsi"/>
        </w:rPr>
        <w:t>conventional</w:t>
      </w:r>
      <w:r w:rsidR="00870E65" w:rsidRPr="003D4A61">
        <w:rPr>
          <w:rFonts w:cstheme="minorHAnsi"/>
        </w:rPr>
        <w:t xml:space="preserve"> herds; otherwise, these values did not differ by more than 1 dilution between the 3 herd types for the other antimicrobials tested.</w:t>
      </w:r>
      <w:r w:rsidR="00334424" w:rsidRPr="003D4A61">
        <w:rPr>
          <w:rFonts w:cstheme="minorHAnsi"/>
          <w:i/>
          <w:iCs/>
        </w:rPr>
        <w:t xml:space="preserve"> </w:t>
      </w:r>
      <w:r w:rsidR="00870E65" w:rsidRPr="003D4A61">
        <w:rPr>
          <w:rFonts w:cstheme="minorHAnsi"/>
        </w:rPr>
        <w:t xml:space="preserve">In a univariate analysis, </w:t>
      </w:r>
      <w:r w:rsidR="001056E2">
        <w:rPr>
          <w:rFonts w:cstheme="minorHAnsi"/>
        </w:rPr>
        <w:t xml:space="preserve">the </w:t>
      </w:r>
      <w:r w:rsidR="00870E65" w:rsidRPr="003D4A61">
        <w:rPr>
          <w:rFonts w:cstheme="minorHAnsi"/>
        </w:rPr>
        <w:t>proportion of penicillin-resistant CNS isolates w</w:t>
      </w:r>
      <w:r w:rsidR="001056E2">
        <w:rPr>
          <w:rFonts w:cstheme="minorHAnsi"/>
        </w:rPr>
        <w:t>as</w:t>
      </w:r>
      <w:r w:rsidR="00870E65" w:rsidRPr="003D4A61">
        <w:rPr>
          <w:rFonts w:cstheme="minorHAnsi"/>
        </w:rPr>
        <w:t xml:space="preserve"> significantly greater in both types of </w:t>
      </w:r>
      <w:r w:rsidR="00334424" w:rsidRPr="003D4A61">
        <w:rPr>
          <w:rFonts w:cstheme="minorHAnsi"/>
        </w:rPr>
        <w:t>conventional</w:t>
      </w:r>
      <w:r w:rsidR="00870E65" w:rsidRPr="003D4A61">
        <w:rPr>
          <w:rFonts w:cstheme="minorHAnsi"/>
        </w:rPr>
        <w:t xml:space="preserve"> herds (CON-CE, 42/82; 51%; CON-CA, 22/74; 30%) than </w:t>
      </w:r>
      <w:r w:rsidR="00334424" w:rsidRPr="003D4A61">
        <w:rPr>
          <w:rFonts w:cstheme="minorHAnsi"/>
        </w:rPr>
        <w:t>organic</w:t>
      </w:r>
      <w:r w:rsidR="00870E65" w:rsidRPr="003D4A61">
        <w:rPr>
          <w:rFonts w:cstheme="minorHAnsi"/>
        </w:rPr>
        <w:t xml:space="preserve"> herds (14/84; 17%). Similar to the analyses for </w:t>
      </w:r>
      <w:r w:rsidR="00870E65" w:rsidRPr="003D4A61">
        <w:rPr>
          <w:rFonts w:cstheme="minorHAnsi"/>
          <w:i/>
          <w:iCs/>
        </w:rPr>
        <w:t>S. aureus,</w:t>
      </w:r>
      <w:r w:rsidR="00870E65" w:rsidRPr="003D4A61">
        <w:rPr>
          <w:rFonts w:cstheme="minorHAnsi"/>
        </w:rPr>
        <w:t xml:space="preserve"> a multilevel model was made to compare penicillin resistance </w:t>
      </w:r>
      <w:r w:rsidR="007C5C39">
        <w:rPr>
          <w:rFonts w:cstheme="minorHAnsi"/>
        </w:rPr>
        <w:t xml:space="preserve">of CNS </w:t>
      </w:r>
      <w:r w:rsidR="00870E65" w:rsidRPr="003D4A61">
        <w:rPr>
          <w:rFonts w:cstheme="minorHAnsi"/>
        </w:rPr>
        <w:t xml:space="preserve">with herd type as the main explanatory variable. </w:t>
      </w:r>
      <w:r w:rsidR="00F303C6">
        <w:rPr>
          <w:rFonts w:cstheme="minorHAnsi"/>
        </w:rPr>
        <w:t>Results from this</w:t>
      </w:r>
      <w:r w:rsidR="00870E65" w:rsidRPr="003D4A61">
        <w:rPr>
          <w:rFonts w:cstheme="minorHAnsi"/>
        </w:rPr>
        <w:t xml:space="preserve"> multilevel model</w:t>
      </w:r>
      <w:r w:rsidR="00A83AAA">
        <w:rPr>
          <w:rFonts w:cstheme="minorHAnsi"/>
        </w:rPr>
        <w:t xml:space="preserve"> showed that the</w:t>
      </w:r>
      <w:r w:rsidR="00870E65" w:rsidRPr="003D4A61">
        <w:rPr>
          <w:rFonts w:cstheme="minorHAnsi"/>
        </w:rPr>
        <w:t xml:space="preserve"> proportion of penicillin-resistant CNS isolates was significantly greater for CON-CE herds (0.50 ± 0.07) compared to CON-CA (0.31 ± 0.06) or ORG herds (0.17 ± 0.05).</w:t>
      </w:r>
      <w:r w:rsidR="0022197F" w:rsidRPr="003D4A61">
        <w:rPr>
          <w:rFonts w:cstheme="minorHAnsi"/>
          <w:i/>
          <w:iCs/>
        </w:rPr>
        <w:t xml:space="preserve"> </w:t>
      </w:r>
      <w:r w:rsidR="00870E65" w:rsidRPr="003D4A61">
        <w:rPr>
          <w:rFonts w:cstheme="minorHAnsi"/>
        </w:rPr>
        <w:t xml:space="preserve">When comparing </w:t>
      </w:r>
      <w:r w:rsidR="001056E2">
        <w:rPr>
          <w:rFonts w:cstheme="minorHAnsi"/>
        </w:rPr>
        <w:t xml:space="preserve">the </w:t>
      </w:r>
      <w:r w:rsidR="00870E65" w:rsidRPr="003D4A61">
        <w:rPr>
          <w:rFonts w:cstheme="minorHAnsi"/>
        </w:rPr>
        <w:t xml:space="preserve">proportion of CNS isolates falling into </w:t>
      </w:r>
      <w:r w:rsidR="0022197F"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ceftiofur resistance, the only significant difference was that there were more </w:t>
      </w:r>
      <w:r w:rsidR="0022197F" w:rsidRPr="003D4A61">
        <w:rPr>
          <w:rFonts w:cstheme="minorHAnsi"/>
        </w:rPr>
        <w:t>organic</w:t>
      </w:r>
      <w:r w:rsidR="00870E65" w:rsidRPr="003D4A61">
        <w:rPr>
          <w:rFonts w:cstheme="minorHAnsi"/>
        </w:rPr>
        <w:t xml:space="preserve"> isolates in the lowest (0.5 μg/mL) and highest (2 μg/mL) categories compared to both </w:t>
      </w:r>
      <w:r w:rsidR="00887EB7" w:rsidRPr="003D4A61">
        <w:rPr>
          <w:rFonts w:cstheme="minorHAnsi"/>
        </w:rPr>
        <w:t>conventional</w:t>
      </w:r>
      <w:r w:rsidR="00870E65" w:rsidRPr="003D4A61">
        <w:rPr>
          <w:rFonts w:cstheme="minorHAnsi"/>
        </w:rPr>
        <w:t xml:space="preserve"> herd types; otherwise, there were no differences in the proportion of isolates falling into the different </w:t>
      </w:r>
      <w:r w:rsidR="006070D2">
        <w:rPr>
          <w:rFonts w:cstheme="minorHAnsi"/>
        </w:rPr>
        <w:t>breakpoint</w:t>
      </w:r>
      <w:r w:rsidR="00D13398">
        <w:rPr>
          <w:rFonts w:cstheme="minorHAnsi"/>
        </w:rPr>
        <w:t xml:space="preserve"> groups</w:t>
      </w:r>
      <w:r w:rsidR="00870E65" w:rsidRPr="003D4A61">
        <w:rPr>
          <w:rFonts w:cstheme="minorHAnsi"/>
        </w:rPr>
        <w:t xml:space="preserve"> from each of the 3 herd types.</w:t>
      </w:r>
      <w:r w:rsidR="00887EB7" w:rsidRPr="003D4A61">
        <w:rPr>
          <w:rFonts w:cstheme="minorHAnsi"/>
          <w:i/>
          <w:iCs/>
        </w:rPr>
        <w:t xml:space="preserve"> </w:t>
      </w:r>
      <w:r w:rsidR="00870E65" w:rsidRPr="003D4A61">
        <w:rPr>
          <w:rFonts w:cstheme="minorHAnsi"/>
        </w:rPr>
        <w:t xml:space="preserve">There were no significant differences between the 3 herd types when comparing the proportion of CNS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sulfadimethoxine resistance.</w:t>
      </w:r>
      <w:r w:rsidR="00887EB7" w:rsidRPr="003D4A61">
        <w:rPr>
          <w:rFonts w:cstheme="minorHAnsi"/>
          <w:i/>
          <w:iCs/>
        </w:rPr>
        <w:t xml:space="preserve"> </w:t>
      </w:r>
      <w:r w:rsidR="00870E65" w:rsidRPr="003D4A61">
        <w:rPr>
          <w:rFonts w:cstheme="minorHAnsi"/>
        </w:rPr>
        <w:t xml:space="preserve">When comparing </w:t>
      </w:r>
      <w:r w:rsidR="00D13398">
        <w:rPr>
          <w:rFonts w:cstheme="minorHAnsi"/>
        </w:rPr>
        <w:t xml:space="preserve">the </w:t>
      </w:r>
      <w:r w:rsidR="00870E65" w:rsidRPr="003D4A61">
        <w:rPr>
          <w:rFonts w:cstheme="minorHAnsi"/>
        </w:rPr>
        <w:t xml:space="preserve">proportion of CNS isolates falling into </w:t>
      </w:r>
      <w:r w:rsidR="002D4916" w:rsidRPr="003D4A61">
        <w:rPr>
          <w:rFonts w:cstheme="minorHAnsi"/>
        </w:rPr>
        <w:t>3</w:t>
      </w:r>
      <w:r w:rsidR="00870E65" w:rsidRPr="003D4A61">
        <w:rPr>
          <w:rFonts w:cstheme="minorHAnsi"/>
        </w:rPr>
        <w:t xml:space="preserve"> different </w:t>
      </w:r>
      <w:r w:rsidR="006070D2">
        <w:rPr>
          <w:rFonts w:cstheme="minorHAnsi"/>
        </w:rPr>
        <w:t>breakpoint</w:t>
      </w:r>
      <w:r w:rsidR="00870E65" w:rsidRPr="003D4A61">
        <w:rPr>
          <w:rFonts w:cstheme="minorHAnsi"/>
        </w:rPr>
        <w:t xml:space="preserve"> groups for erythromycin resistance, the only significant difference was that there were more CON-CA isolates in the highest category (≥1 mg/mL); otherwise, there were no differences in the proportion of isolates falling into the different </w:t>
      </w:r>
      <w:r w:rsidR="006070D2">
        <w:rPr>
          <w:rFonts w:cstheme="minorHAnsi"/>
        </w:rPr>
        <w:t>breakpoint</w:t>
      </w:r>
      <w:r w:rsidR="00870E65" w:rsidRPr="003D4A61">
        <w:rPr>
          <w:rFonts w:cstheme="minorHAnsi"/>
        </w:rPr>
        <w:t>s from each of the 3 herd types.</w:t>
      </w:r>
      <w:r w:rsidR="000418CB" w:rsidRPr="003D4A61">
        <w:rPr>
          <w:rFonts w:cstheme="minorHAnsi"/>
          <w:i/>
          <w:iCs/>
        </w:rPr>
        <w:t xml:space="preserve"> </w:t>
      </w:r>
      <w:r w:rsidR="000418CB" w:rsidRPr="003D4A61">
        <w:rPr>
          <w:rFonts w:cstheme="minorHAnsi"/>
        </w:rPr>
        <w:t>Importantly,</w:t>
      </w:r>
      <w:r w:rsidR="00C3339E" w:rsidRPr="003D4A61">
        <w:rPr>
          <w:rFonts w:cstheme="minorHAnsi"/>
        </w:rPr>
        <w:t xml:space="preserve"> the</w:t>
      </w:r>
      <w:r w:rsidR="000418CB" w:rsidRPr="003D4A61">
        <w:rPr>
          <w:rFonts w:cstheme="minorHAnsi"/>
        </w:rPr>
        <w:t xml:space="preserve"> authors</w:t>
      </w:r>
      <w:r w:rsidR="00C3339E" w:rsidRPr="003D4A61">
        <w:rPr>
          <w:rFonts w:cstheme="minorHAnsi"/>
        </w:rPr>
        <w:t xml:space="preserve"> point out </w:t>
      </w:r>
      <w:r w:rsidR="000418CB" w:rsidRPr="003D4A61">
        <w:rPr>
          <w:rFonts w:cstheme="minorHAnsi"/>
        </w:rPr>
        <w:t>that any</w:t>
      </w:r>
      <w:r w:rsidR="00C3339E" w:rsidRPr="003D4A61">
        <w:rPr>
          <w:rFonts w:cstheme="minorHAnsi"/>
        </w:rPr>
        <w:t xml:space="preserve"> differences in MIC </w:t>
      </w:r>
      <w:r w:rsidR="000418CB" w:rsidRPr="003D4A61">
        <w:rPr>
          <w:rFonts w:cstheme="minorHAnsi"/>
        </w:rPr>
        <w:t xml:space="preserve">between isolates from different herd types </w:t>
      </w:r>
      <w:r w:rsidR="00C3339E" w:rsidRPr="003D4A61">
        <w:rPr>
          <w:rFonts w:cstheme="minorHAnsi"/>
        </w:rPr>
        <w:t xml:space="preserve">occurred below clinical breakpoints, </w:t>
      </w:r>
      <w:r w:rsidR="000418CB" w:rsidRPr="003D4A61">
        <w:rPr>
          <w:rFonts w:cstheme="minorHAnsi"/>
        </w:rPr>
        <w:t>so</w:t>
      </w:r>
      <w:r w:rsidR="00C3339E" w:rsidRPr="003D4A61">
        <w:rPr>
          <w:rFonts w:cstheme="minorHAnsi"/>
        </w:rPr>
        <w:t xml:space="preserve"> therefore may not affect bacteriological cure rates. </w:t>
      </w:r>
      <w:r w:rsidR="009E0C39" w:rsidRPr="003D4A61">
        <w:rPr>
          <w:rFonts w:cstheme="minorHAnsi"/>
        </w:rPr>
        <w:t>Rather unexpectedly, t</w:t>
      </w:r>
      <w:r w:rsidR="00C3339E" w:rsidRPr="003D4A61">
        <w:rPr>
          <w:rFonts w:cstheme="minorHAnsi"/>
        </w:rPr>
        <w:t xml:space="preserve">hey found bimodal distributions of MIC for ampicillin and penicillin in </w:t>
      </w:r>
      <w:r w:rsidR="00C3339E" w:rsidRPr="003D4A61">
        <w:rPr>
          <w:rFonts w:cstheme="minorHAnsi"/>
          <w:i/>
          <w:iCs/>
        </w:rPr>
        <w:t>S. aureus</w:t>
      </w:r>
      <w:r w:rsidR="00C3339E" w:rsidRPr="003D4A61">
        <w:rPr>
          <w:rFonts w:cstheme="minorHAnsi"/>
        </w:rPr>
        <w:t xml:space="preserve"> isolates from </w:t>
      </w:r>
      <w:r w:rsidR="009E0C39" w:rsidRPr="003D4A61">
        <w:rPr>
          <w:rFonts w:cstheme="minorHAnsi"/>
        </w:rPr>
        <w:t>organic</w:t>
      </w:r>
      <w:r w:rsidR="00C3339E" w:rsidRPr="003D4A61">
        <w:rPr>
          <w:rFonts w:cstheme="minorHAnsi"/>
        </w:rPr>
        <w:t xml:space="preserve"> herds, suggest</w:t>
      </w:r>
      <w:r w:rsidR="006C199E">
        <w:rPr>
          <w:rFonts w:cstheme="minorHAnsi"/>
        </w:rPr>
        <w:t>ing</w:t>
      </w:r>
      <w:r w:rsidR="00C3339E" w:rsidRPr="003D4A61">
        <w:rPr>
          <w:rFonts w:cstheme="minorHAnsi"/>
        </w:rPr>
        <w:t xml:space="preserve"> either (1) isolates with a higher MIC are “a natural part of the bacterial population of the bovine mammary gland,” or (2) isolates with higher MIC have persisted within </w:t>
      </w:r>
      <w:r w:rsidR="002D7056" w:rsidRPr="003D4A61">
        <w:rPr>
          <w:rFonts w:cstheme="minorHAnsi"/>
        </w:rPr>
        <w:t>organic</w:t>
      </w:r>
      <w:r w:rsidR="00C3339E" w:rsidRPr="003D4A61">
        <w:rPr>
          <w:rFonts w:cstheme="minorHAnsi"/>
        </w:rPr>
        <w:t xml:space="preserve"> herds </w:t>
      </w:r>
      <w:r w:rsidR="002D7056" w:rsidRPr="003D4A61">
        <w:rPr>
          <w:rFonts w:cstheme="minorHAnsi"/>
        </w:rPr>
        <w:t>from a time when antimicrobials were used on the farm.</w:t>
      </w:r>
    </w:p>
    <w:p w14:paraId="78EC976E" w14:textId="7A30F8BB" w:rsidR="008616D6" w:rsidRDefault="00ED262B" w:rsidP="002E3A6B">
      <w:pPr>
        <w:ind w:firstLine="360"/>
        <w:rPr>
          <w:rFonts w:cstheme="minorHAnsi"/>
        </w:rPr>
      </w:pPr>
      <w:r w:rsidRPr="003D4A61">
        <w:rPr>
          <w:rFonts w:cstheme="minorHAnsi"/>
        </w:rPr>
        <w:t>Dairy farms in the process of transitioning from conventional</w:t>
      </w:r>
      <w:r w:rsidR="00211F6E" w:rsidRPr="003D4A61">
        <w:rPr>
          <w:rFonts w:cstheme="minorHAnsi"/>
        </w:rPr>
        <w:t xml:space="preserve"> management to organic certification provide </w:t>
      </w:r>
      <w:r w:rsidR="00F51C6B" w:rsidRPr="003D4A61">
        <w:rPr>
          <w:rFonts w:cstheme="minorHAnsi"/>
        </w:rPr>
        <w:t xml:space="preserve">a unique opportunity to </w:t>
      </w:r>
      <w:r w:rsidR="00F34149" w:rsidRPr="003D4A61">
        <w:rPr>
          <w:rFonts w:cstheme="minorHAnsi"/>
        </w:rPr>
        <w:t xml:space="preserve">study patterns </w:t>
      </w:r>
      <w:r w:rsidR="000F2E02" w:rsidRPr="003D4A61">
        <w:rPr>
          <w:rFonts w:cstheme="minorHAnsi"/>
        </w:rPr>
        <w:t xml:space="preserve">resistance </w:t>
      </w:r>
      <w:r w:rsidR="00CA35EF">
        <w:rPr>
          <w:rFonts w:cstheme="minorHAnsi"/>
        </w:rPr>
        <w:t xml:space="preserve">over time </w:t>
      </w:r>
      <w:r w:rsidR="00721C94">
        <w:rPr>
          <w:rFonts w:cstheme="minorHAnsi"/>
        </w:rPr>
        <w:t xml:space="preserve">after a </w:t>
      </w:r>
      <w:r w:rsidR="00EA14A8">
        <w:rPr>
          <w:rFonts w:cstheme="minorHAnsi"/>
        </w:rPr>
        <w:t>change in the level of</w:t>
      </w:r>
      <w:r w:rsidR="00721C94">
        <w:rPr>
          <w:rFonts w:cstheme="minorHAnsi"/>
        </w:rPr>
        <w:t xml:space="preserve"> </w:t>
      </w:r>
      <w:r w:rsidR="00721C94" w:rsidRPr="003D4A61">
        <w:rPr>
          <w:rFonts w:cstheme="minorHAnsi"/>
        </w:rPr>
        <w:t>antimicrobial</w:t>
      </w:r>
      <w:r w:rsidR="00721C94">
        <w:rPr>
          <w:rFonts w:cstheme="minorHAnsi"/>
        </w:rPr>
        <w:t xml:space="preserve"> </w:t>
      </w:r>
      <w:r w:rsidR="00043EB2" w:rsidRPr="003D4A61">
        <w:rPr>
          <w:rFonts w:cstheme="minorHAnsi"/>
        </w:rPr>
        <w:t xml:space="preserve">exposure. </w:t>
      </w:r>
      <w:r w:rsidR="00D0312F" w:rsidRPr="003D4A61">
        <w:rPr>
          <w:rFonts w:cstheme="minorHAnsi"/>
        </w:rPr>
        <w:t xml:space="preserve">In addition to comparing </w:t>
      </w:r>
      <w:r w:rsidR="000637C0" w:rsidRPr="003D4A61">
        <w:rPr>
          <w:rFonts w:cstheme="minorHAnsi"/>
        </w:rPr>
        <w:t>c</w:t>
      </w:r>
      <w:r w:rsidR="001410ED">
        <w:rPr>
          <w:rFonts w:cstheme="minorHAnsi"/>
        </w:rPr>
        <w:t>onventional</w:t>
      </w:r>
      <w:r w:rsidR="000637C0" w:rsidRPr="003D4A61">
        <w:rPr>
          <w:rFonts w:cstheme="minorHAnsi"/>
        </w:rPr>
        <w:t xml:space="preserve"> and organic farms, </w: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 </w:instrTex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DATA </w:instrText>
      </w:r>
      <w:r w:rsidR="000637C0" w:rsidRPr="003D4A61">
        <w:rPr>
          <w:rFonts w:cstheme="minorHAnsi"/>
        </w:rPr>
      </w:r>
      <w:r w:rsidR="000637C0" w:rsidRPr="003D4A61">
        <w:rPr>
          <w:rFonts w:cstheme="minorHAnsi"/>
        </w:rPr>
        <w:fldChar w:fldCharType="end"/>
      </w:r>
      <w:r w:rsidR="000637C0" w:rsidRPr="003D4A61">
        <w:rPr>
          <w:rFonts w:cstheme="minorHAnsi"/>
        </w:rPr>
      </w:r>
      <w:r w:rsidR="000637C0" w:rsidRPr="003D4A61">
        <w:rPr>
          <w:rFonts w:cstheme="minorHAnsi"/>
        </w:rPr>
        <w:fldChar w:fldCharType="separate"/>
      </w:r>
      <w:r w:rsidR="000637C0" w:rsidRPr="003D4A61">
        <w:rPr>
          <w:rFonts w:cstheme="minorHAnsi"/>
          <w:noProof/>
        </w:rPr>
        <w:t>Bennedsgaard et al. (2006)</w:t>
      </w:r>
      <w:r w:rsidR="000637C0" w:rsidRPr="003D4A61">
        <w:rPr>
          <w:rFonts w:cstheme="minorHAnsi"/>
        </w:rPr>
        <w:fldChar w:fldCharType="end"/>
      </w:r>
      <w:r w:rsidR="00D27D5F" w:rsidRPr="003D4A61">
        <w:rPr>
          <w:rFonts w:cstheme="minorHAnsi"/>
        </w:rPr>
        <w:t xml:space="preserve"> followed 19</w:t>
      </w:r>
      <w:r w:rsidR="00CB277A" w:rsidRPr="003D4A61">
        <w:rPr>
          <w:rFonts w:cstheme="minorHAnsi"/>
        </w:rPr>
        <w:t xml:space="preserve"> Danish</w:t>
      </w:r>
      <w:r w:rsidR="00D27D5F" w:rsidRPr="003D4A61">
        <w:rPr>
          <w:rFonts w:cstheme="minorHAnsi"/>
        </w:rPr>
        <w:t xml:space="preserve"> herds in </w:t>
      </w:r>
      <w:r w:rsidR="0053787B" w:rsidRPr="003D4A61">
        <w:rPr>
          <w:rFonts w:cstheme="minorHAnsi"/>
        </w:rPr>
        <w:t>the process of transitioning to certified organic dairies. These herds</w:t>
      </w:r>
      <w:r w:rsidR="000357E7" w:rsidRPr="003D4A61">
        <w:rPr>
          <w:rFonts w:cstheme="minorHAnsi"/>
        </w:rPr>
        <w:t xml:space="preserve"> were sampled at year 0, 1, and 2 of transition</w:t>
      </w:r>
      <w:r w:rsidR="00FC16BD" w:rsidRPr="003D4A61">
        <w:rPr>
          <w:rFonts w:cstheme="minorHAnsi"/>
        </w:rPr>
        <w:t>, where q</w:t>
      </w:r>
      <w:r w:rsidR="000357E7" w:rsidRPr="003D4A61">
        <w:rPr>
          <w:rFonts w:cstheme="minorHAnsi"/>
        </w:rPr>
        <w:t xml:space="preserve">uartermilk samples </w:t>
      </w:r>
      <w:r w:rsidR="00FC16BD" w:rsidRPr="003D4A61">
        <w:rPr>
          <w:rFonts w:cstheme="minorHAnsi"/>
        </w:rPr>
        <w:t xml:space="preserve">were </w:t>
      </w:r>
      <w:r w:rsidR="000357E7" w:rsidRPr="003D4A61">
        <w:rPr>
          <w:rFonts w:cstheme="minorHAnsi"/>
        </w:rPr>
        <w:t>collected from 30 cows</w:t>
      </w:r>
      <w:r w:rsidR="00FC16BD" w:rsidRPr="003D4A61">
        <w:rPr>
          <w:rFonts w:cstheme="minorHAnsi"/>
        </w:rPr>
        <w:t xml:space="preserve"> at each farm</w:t>
      </w:r>
      <w:r w:rsidR="000357E7" w:rsidRPr="003D4A61">
        <w:rPr>
          <w:rFonts w:cstheme="minorHAnsi"/>
        </w:rPr>
        <w:t xml:space="preserve"> </w:t>
      </w:r>
      <w:r w:rsidR="00FC16BD" w:rsidRPr="003D4A61">
        <w:rPr>
          <w:rFonts w:cstheme="minorHAnsi"/>
        </w:rPr>
        <w:t xml:space="preserve">at high risk of infection with </w:t>
      </w:r>
      <w:r w:rsidR="00FC16BD" w:rsidRPr="003D4A61">
        <w:rPr>
          <w:rFonts w:cstheme="minorHAnsi"/>
          <w:i/>
          <w:iCs/>
        </w:rPr>
        <w:t>S. aureus</w:t>
      </w:r>
      <w:r w:rsidR="00FC16BD" w:rsidRPr="003D4A61">
        <w:rPr>
          <w:rFonts w:cstheme="minorHAnsi"/>
        </w:rPr>
        <w:t xml:space="preserve"> (</w:t>
      </w:r>
      <w:r w:rsidR="00B57EF9">
        <w:rPr>
          <w:rFonts w:cstheme="minorHAnsi"/>
        </w:rPr>
        <w:t xml:space="preserve">as </w:t>
      </w:r>
      <w:r w:rsidR="00145178" w:rsidRPr="003D4A61">
        <w:rPr>
          <w:rFonts w:cstheme="minorHAnsi"/>
        </w:rPr>
        <w:t xml:space="preserve">determined by a score </w:t>
      </w:r>
      <w:r w:rsidR="00FC16BD" w:rsidRPr="003D4A61">
        <w:rPr>
          <w:rFonts w:cstheme="minorHAnsi"/>
        </w:rPr>
        <w:t xml:space="preserve">based on a history of high </w:t>
      </w:r>
      <w:r w:rsidR="00FC16BD" w:rsidRPr="003D4A61">
        <w:rPr>
          <w:rFonts w:cstheme="minorHAnsi"/>
        </w:rPr>
        <w:lastRenderedPageBreak/>
        <w:t>SCC, breed, and lactation).</w:t>
      </w:r>
      <w:r w:rsidR="008616D6" w:rsidRPr="003D4A61">
        <w:rPr>
          <w:rFonts w:cstheme="minorHAnsi"/>
        </w:rPr>
        <w:t xml:space="preserve"> </w:t>
      </w:r>
      <w:r w:rsidR="00D1638A" w:rsidRPr="003D4A61">
        <w:rPr>
          <w:rFonts w:cstheme="minorHAnsi"/>
        </w:rPr>
        <w:t>Herds in the “</w:t>
      </w:r>
      <w:r w:rsidR="001F2F1F">
        <w:rPr>
          <w:rFonts w:cstheme="minorHAnsi"/>
        </w:rPr>
        <w:t xml:space="preserve">old </w:t>
      </w:r>
      <w:r w:rsidR="00D1638A" w:rsidRPr="003D4A61">
        <w:rPr>
          <w:rFonts w:cstheme="minorHAnsi"/>
        </w:rPr>
        <w:t>organic” category were certified for ≥ 5 years.</w:t>
      </w:r>
      <w:r w:rsidR="001E4D72" w:rsidRPr="003D4A61">
        <w:rPr>
          <w:rFonts w:cstheme="minorHAnsi"/>
        </w:rPr>
        <w:t xml:space="preserve"> </w:t>
      </w:r>
      <w:r w:rsidR="001C50C0" w:rsidRPr="003D4A61">
        <w:rPr>
          <w:rFonts w:cstheme="minorHAnsi"/>
        </w:rPr>
        <w:t xml:space="preserve">Antimicrobial exposure </w:t>
      </w:r>
      <w:r w:rsidR="004D3C68" w:rsidRPr="003D4A61">
        <w:rPr>
          <w:rFonts w:cstheme="minorHAnsi"/>
        </w:rPr>
        <w:t xml:space="preserve">for each herd </w:t>
      </w:r>
      <w:r w:rsidR="001C50C0" w:rsidRPr="003D4A61">
        <w:rPr>
          <w:rFonts w:cstheme="minorHAnsi"/>
        </w:rPr>
        <w:t>was approximated by calculating t</w:t>
      </w:r>
      <w:r w:rsidR="00AD3984" w:rsidRPr="003D4A61">
        <w:rPr>
          <w:rFonts w:cstheme="minorHAnsi"/>
        </w:rPr>
        <w:t xml:space="preserve">he amount of </w:t>
      </w:r>
      <w:r w:rsidR="002248AB" w:rsidRPr="003D4A61">
        <w:rPr>
          <w:rFonts w:cstheme="minorHAnsi"/>
        </w:rPr>
        <w:t>mastitis treatment</w:t>
      </w:r>
      <w:r w:rsidR="00325AAE" w:rsidRPr="003D4A61">
        <w:rPr>
          <w:rFonts w:cstheme="minorHAnsi"/>
        </w:rPr>
        <w:t>s</w:t>
      </w:r>
      <w:r w:rsidR="002248AB" w:rsidRPr="003D4A61">
        <w:rPr>
          <w:rFonts w:cstheme="minorHAnsi"/>
        </w:rPr>
        <w:t xml:space="preserve"> </w:t>
      </w:r>
      <w:r w:rsidR="001E4D72" w:rsidRPr="003D4A61">
        <w:rPr>
          <w:rFonts w:cstheme="minorHAnsi"/>
        </w:rPr>
        <w:t>us</w:t>
      </w:r>
      <w:r w:rsidR="00AD3984" w:rsidRPr="003D4A61">
        <w:rPr>
          <w:rFonts w:cstheme="minorHAnsi"/>
        </w:rPr>
        <w:t>ed</w:t>
      </w:r>
      <w:r w:rsidR="001C50C0" w:rsidRPr="003D4A61">
        <w:rPr>
          <w:rFonts w:cstheme="minorHAnsi"/>
        </w:rPr>
        <w:t>,</w:t>
      </w:r>
      <w:r w:rsidR="001E4D72" w:rsidRPr="003D4A61">
        <w:rPr>
          <w:rFonts w:cstheme="minorHAnsi"/>
        </w:rPr>
        <w:t xml:space="preserve"> </w:t>
      </w:r>
      <w:r w:rsidR="004D3C68" w:rsidRPr="003D4A61">
        <w:rPr>
          <w:rFonts w:cstheme="minorHAnsi"/>
        </w:rPr>
        <w:t>in</w:t>
      </w:r>
      <w:r w:rsidR="002248AB" w:rsidRPr="003D4A61">
        <w:rPr>
          <w:rFonts w:cstheme="minorHAnsi"/>
        </w:rPr>
        <w:t xml:space="preserve"> </w:t>
      </w:r>
      <w:r w:rsidR="00D1638A" w:rsidRPr="003D4A61">
        <w:rPr>
          <w:rFonts w:cstheme="minorHAnsi"/>
        </w:rPr>
        <w:t>% cows treated/cow-year</w:t>
      </w:r>
      <w:r w:rsidR="007761F2" w:rsidRPr="003D4A61">
        <w:rPr>
          <w:rFonts w:cstheme="minorHAnsi"/>
        </w:rPr>
        <w:t>.</w:t>
      </w:r>
      <w:r w:rsidR="004D3C68" w:rsidRPr="003D4A61">
        <w:rPr>
          <w:rFonts w:cstheme="minorHAnsi"/>
        </w:rPr>
        <w:t xml:space="preserve"> </w:t>
      </w:r>
      <w:r w:rsidR="00ED012D" w:rsidRPr="003D4A61">
        <w:rPr>
          <w:rFonts w:cstheme="minorHAnsi"/>
        </w:rPr>
        <w:t>The amount of mastitis treatment used by the conventional group w</w:t>
      </w:r>
      <w:r w:rsidR="00015B8C" w:rsidRPr="003D4A61">
        <w:rPr>
          <w:rFonts w:cstheme="minorHAnsi"/>
        </w:rPr>
        <w:t>as</w:t>
      </w:r>
      <w:r w:rsidR="00ED012D" w:rsidRPr="003D4A61">
        <w:rPr>
          <w:rFonts w:cstheme="minorHAnsi"/>
        </w:rPr>
        <w:t xml:space="preserve"> significantly higher than the </w:t>
      </w:r>
      <w:r w:rsidR="00015B8C" w:rsidRPr="003D4A61">
        <w:rPr>
          <w:rFonts w:cstheme="minorHAnsi"/>
        </w:rPr>
        <w:t>“</w:t>
      </w:r>
      <w:r w:rsidR="00ED012D" w:rsidRPr="003D4A61">
        <w:rPr>
          <w:rFonts w:cstheme="minorHAnsi"/>
        </w:rPr>
        <w:t>old organic</w:t>
      </w:r>
      <w:r w:rsidR="00015B8C" w:rsidRPr="003D4A61">
        <w:rPr>
          <w:rFonts w:cstheme="minorHAnsi"/>
        </w:rPr>
        <w:t>”</w:t>
      </w:r>
      <w:r w:rsidR="00ED012D" w:rsidRPr="003D4A61">
        <w:rPr>
          <w:rFonts w:cstheme="minorHAnsi"/>
        </w:rPr>
        <w:t xml:space="preserve"> herds</w:t>
      </w:r>
      <w:r w:rsidR="00015B8C" w:rsidRPr="003D4A61">
        <w:rPr>
          <w:rFonts w:cstheme="minorHAnsi"/>
        </w:rPr>
        <w:t>, but n</w:t>
      </w:r>
      <w:r w:rsidR="00B92E49" w:rsidRPr="003D4A61">
        <w:rPr>
          <w:rFonts w:cstheme="minorHAnsi"/>
        </w:rPr>
        <w:t xml:space="preserve">o </w:t>
      </w:r>
      <w:r w:rsidR="00F91FA2" w:rsidRPr="003D4A61">
        <w:rPr>
          <w:rFonts w:cstheme="minorHAnsi"/>
        </w:rPr>
        <w:t xml:space="preserve">other </w:t>
      </w:r>
      <w:r w:rsidR="00B92E49" w:rsidRPr="003D4A61">
        <w:rPr>
          <w:rFonts w:cstheme="minorHAnsi"/>
        </w:rPr>
        <w:t>significant difference</w:t>
      </w:r>
      <w:r w:rsidR="00F91FA2" w:rsidRPr="003D4A61">
        <w:rPr>
          <w:rFonts w:cstheme="minorHAnsi"/>
        </w:rPr>
        <w:t>s</w:t>
      </w:r>
      <w:r w:rsidR="00B92E49" w:rsidRPr="003D4A61">
        <w:rPr>
          <w:rFonts w:cstheme="minorHAnsi"/>
        </w:rPr>
        <w:t xml:space="preserve"> existed between “old organic” herds </w:t>
      </w:r>
      <w:r w:rsidR="00994099" w:rsidRPr="003D4A61">
        <w:rPr>
          <w:rFonts w:cstheme="minorHAnsi"/>
        </w:rPr>
        <w:t xml:space="preserve">or the conventional herds </w:t>
      </w:r>
      <w:r w:rsidR="008D75B1">
        <w:rPr>
          <w:rFonts w:cstheme="minorHAnsi"/>
        </w:rPr>
        <w:t>in comparison to any</w:t>
      </w:r>
      <w:r w:rsidR="00B92E49" w:rsidRPr="003D4A61">
        <w:rPr>
          <w:rFonts w:cstheme="minorHAnsi"/>
        </w:rPr>
        <w:t xml:space="preserve"> of the transition groups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1</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2</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3</w:t>
      </w:r>
      <w:r w:rsidR="00994099" w:rsidRPr="003D4A61">
        <w:rPr>
          <w:rFonts w:cstheme="minorHAnsi"/>
        </w:rPr>
        <w:t>)</w:t>
      </w:r>
      <w:r w:rsidR="00F91FA2" w:rsidRPr="003D4A61">
        <w:rPr>
          <w:rFonts w:cstheme="minorHAnsi"/>
        </w:rPr>
        <w:t xml:space="preserve"> with respect to </w:t>
      </w:r>
      <w:r w:rsidR="003346E2" w:rsidRPr="003D4A61">
        <w:rPr>
          <w:rFonts w:cstheme="minorHAnsi"/>
        </w:rPr>
        <w:t xml:space="preserve">usage of </w:t>
      </w:r>
      <w:r w:rsidR="00F91FA2" w:rsidRPr="003D4A61">
        <w:rPr>
          <w:rFonts w:cstheme="minorHAnsi"/>
        </w:rPr>
        <w:t xml:space="preserve">antimicrobial mastitis </w:t>
      </w:r>
      <w:r w:rsidR="003346E2" w:rsidRPr="003D4A61">
        <w:rPr>
          <w:rFonts w:cstheme="minorHAnsi"/>
        </w:rPr>
        <w:t>treatment</w:t>
      </w:r>
      <w:r w:rsidR="00994099" w:rsidRPr="003D4A61">
        <w:rPr>
          <w:rFonts w:cstheme="minorHAnsi"/>
        </w:rPr>
        <w:t>.</w:t>
      </w:r>
      <w:r w:rsidR="001D6874" w:rsidRPr="003D4A61">
        <w:rPr>
          <w:rFonts w:cstheme="minorHAnsi"/>
        </w:rPr>
        <w:t xml:space="preserve"> </w:t>
      </w:r>
      <w:r w:rsidR="006B0E2B" w:rsidRPr="003D4A61">
        <w:rPr>
          <w:rFonts w:cstheme="minorHAnsi"/>
        </w:rPr>
        <w:t xml:space="preserve">As previously mentioned, the prevalence of penicillin resistance in </w:t>
      </w:r>
      <w:r w:rsidR="006B0E2B" w:rsidRPr="003D4A61">
        <w:rPr>
          <w:rFonts w:cstheme="minorHAnsi"/>
          <w:i/>
          <w:iCs/>
        </w:rPr>
        <w:t>S. aureus</w:t>
      </w:r>
      <w:r w:rsidR="006B0E2B" w:rsidRPr="003D4A61">
        <w:rPr>
          <w:rFonts w:cstheme="minorHAnsi"/>
        </w:rPr>
        <w:t xml:space="preserve"> and the proportion of penicillin-resistant isolates was similar between “old organic” and conventional herds. Furthermore, </w:t>
      </w:r>
      <w:r w:rsidR="00F00703" w:rsidRPr="003D4A61">
        <w:rPr>
          <w:rFonts w:cstheme="minorHAnsi"/>
        </w:rPr>
        <w:t xml:space="preserve">no differences were seen in these measures of penicillin resistance between “old organic,” conventional, or </w:t>
      </w:r>
      <w:r w:rsidR="000736CB" w:rsidRPr="003D4A61">
        <w:rPr>
          <w:rFonts w:cstheme="minorHAnsi"/>
        </w:rPr>
        <w:t xml:space="preserve">any of the </w:t>
      </w:r>
      <w:r w:rsidR="00EF1E7D" w:rsidRPr="003D4A61">
        <w:rPr>
          <w:rFonts w:cstheme="minorHAnsi"/>
        </w:rPr>
        <w:t>transition groups.</w:t>
      </w:r>
      <w:r w:rsidR="005B0EEC" w:rsidRPr="003D4A61">
        <w:rPr>
          <w:rFonts w:cstheme="minorHAnsi"/>
        </w:rPr>
        <w:t xml:space="preserve"> As the same 19 </w:t>
      </w:r>
      <w:r w:rsidR="00540C85" w:rsidRPr="003D4A61">
        <w:rPr>
          <w:rFonts w:cstheme="minorHAnsi"/>
        </w:rPr>
        <w:t>herds</w:t>
      </w:r>
      <w:r w:rsidR="005B0EEC" w:rsidRPr="003D4A61">
        <w:rPr>
          <w:rFonts w:cstheme="minorHAnsi"/>
        </w:rPr>
        <w:t xml:space="preserve"> were sampled repeatedly over 3 years,</w:t>
      </w:r>
      <w:r w:rsidR="000D3507" w:rsidRPr="003D4A61">
        <w:rPr>
          <w:rFonts w:cstheme="minorHAnsi"/>
        </w:rPr>
        <w:t xml:space="preserve"> the amount of penicillin resistance</w:t>
      </w:r>
      <w:r w:rsidR="00540C85" w:rsidRPr="003D4A61">
        <w:rPr>
          <w:rFonts w:cstheme="minorHAnsi"/>
        </w:rPr>
        <w:t xml:space="preserve"> among </w:t>
      </w:r>
      <w:r w:rsidR="00540C85" w:rsidRPr="003D4A61">
        <w:rPr>
          <w:rFonts w:cstheme="minorHAnsi"/>
          <w:i/>
          <w:iCs/>
        </w:rPr>
        <w:t>S. aureus</w:t>
      </w:r>
      <w:r w:rsidR="000D3507" w:rsidRPr="003D4A61">
        <w:rPr>
          <w:rFonts w:cstheme="minorHAnsi"/>
        </w:rPr>
        <w:t xml:space="preserve"> on these farms did not decrease</w:t>
      </w:r>
      <w:r w:rsidR="00594D94" w:rsidRPr="003D4A61">
        <w:rPr>
          <w:rFonts w:cstheme="minorHAnsi"/>
        </w:rPr>
        <w:t xml:space="preserve"> year after year as they transitioned to organic status; </w:t>
      </w:r>
      <w:r w:rsidR="0020737B" w:rsidRPr="003D4A61">
        <w:rPr>
          <w:rFonts w:cstheme="minorHAnsi"/>
        </w:rPr>
        <w:t xml:space="preserve">this finding is somewhat unsurprising in light of </w:t>
      </w:r>
      <w:r w:rsidR="00754A6B" w:rsidRPr="003D4A61">
        <w:rPr>
          <w:rFonts w:cstheme="minorHAnsi"/>
        </w:rPr>
        <w:t xml:space="preserve">the </w:t>
      </w:r>
      <w:r w:rsidR="00CD4502">
        <w:rPr>
          <w:rFonts w:cstheme="minorHAnsi"/>
        </w:rPr>
        <w:t xml:space="preserve">fact </w:t>
      </w:r>
      <w:r w:rsidR="00754A6B" w:rsidRPr="003D4A61">
        <w:rPr>
          <w:rFonts w:cstheme="minorHAnsi"/>
        </w:rPr>
        <w:t xml:space="preserve">that antimicrobial </w:t>
      </w:r>
      <w:r w:rsidR="005E53DA" w:rsidRPr="003D4A61">
        <w:rPr>
          <w:rFonts w:cstheme="minorHAnsi"/>
        </w:rPr>
        <w:t>usage also was not significantly different.</w:t>
      </w:r>
      <w:r w:rsidR="00B12354" w:rsidRPr="003D4A61">
        <w:rPr>
          <w:rFonts w:cstheme="minorHAnsi"/>
        </w:rPr>
        <w:t xml:space="preserve"> </w:t>
      </w:r>
      <w:r w:rsidR="004A4239" w:rsidRPr="003D4A61">
        <w:rPr>
          <w:rFonts w:cstheme="minorHAnsi"/>
        </w:rPr>
        <w:t xml:space="preserve">In contrast, </w:t>
      </w:r>
      <w:r w:rsidR="004A4239" w:rsidRPr="003D4A61">
        <w:rPr>
          <w:rFonts w:cstheme="minorHAnsi"/>
        </w:rPr>
        <w:fldChar w:fldCharType="begin"/>
      </w:r>
      <w:r w:rsidR="004A4239"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3D4A61">
        <w:rPr>
          <w:rFonts w:cstheme="minorHAnsi"/>
        </w:rPr>
        <w:fldChar w:fldCharType="separate"/>
      </w:r>
      <w:r w:rsidR="004A4239" w:rsidRPr="003D4A61">
        <w:rPr>
          <w:rFonts w:cstheme="minorHAnsi"/>
          <w:noProof/>
        </w:rPr>
        <w:t>Park et al. (2012)</w:t>
      </w:r>
      <w:r w:rsidR="004A4239" w:rsidRPr="003D4A61">
        <w:rPr>
          <w:rFonts w:cstheme="minorHAnsi"/>
        </w:rPr>
        <w:fldChar w:fldCharType="end"/>
      </w:r>
      <w:r w:rsidR="00A83AB8" w:rsidRPr="003D4A61">
        <w:rPr>
          <w:rFonts w:cstheme="minorHAnsi"/>
        </w:rPr>
        <w:t xml:space="preserve"> </w:t>
      </w:r>
      <w:r w:rsidR="00FE562F" w:rsidRPr="003D4A61">
        <w:rPr>
          <w:rFonts w:cstheme="minorHAnsi"/>
        </w:rPr>
        <w:t xml:space="preserve">found that </w:t>
      </w:r>
      <w:r w:rsidR="00A83AB8" w:rsidRPr="003D4A61">
        <w:rPr>
          <w:rFonts w:cstheme="minorHAnsi"/>
        </w:rPr>
        <w:t>β-lactam resistance rate</w:t>
      </w:r>
      <w:r w:rsidR="00FE562F" w:rsidRPr="003D4A61">
        <w:rPr>
          <w:rFonts w:cstheme="minorHAnsi"/>
        </w:rPr>
        <w:t>s</w:t>
      </w:r>
      <w:r w:rsidR="00A83AB8" w:rsidRPr="003D4A61">
        <w:rPr>
          <w:rFonts w:cstheme="minorHAnsi"/>
        </w:rPr>
        <w:t xml:space="preserve"> of CNS </w:t>
      </w:r>
      <w:r w:rsidR="00934C25" w:rsidRPr="003D4A61">
        <w:rPr>
          <w:rFonts w:cstheme="minorHAnsi"/>
        </w:rPr>
        <w:t xml:space="preserve">decreased with </w:t>
      </w:r>
      <w:r w:rsidR="00A83AB8" w:rsidRPr="003D4A61">
        <w:rPr>
          <w:rFonts w:cstheme="minorHAnsi"/>
        </w:rPr>
        <w:t xml:space="preserve">discontinuation </w:t>
      </w:r>
      <w:r w:rsidR="002701CA">
        <w:rPr>
          <w:rFonts w:cstheme="minorHAnsi"/>
        </w:rPr>
        <w:t xml:space="preserve">of </w:t>
      </w:r>
      <w:r w:rsidR="00A83AB8" w:rsidRPr="003D4A61">
        <w:rPr>
          <w:rFonts w:cstheme="minorHAnsi"/>
        </w:rPr>
        <w:t xml:space="preserve">β-lactam antibiotics </w:t>
      </w:r>
      <w:r w:rsidR="00934C25" w:rsidRPr="003D4A61">
        <w:rPr>
          <w:rFonts w:cstheme="minorHAnsi"/>
        </w:rPr>
        <w:t xml:space="preserve">in a study </w:t>
      </w:r>
      <w:r w:rsidR="003B2DB0" w:rsidRPr="003D4A61">
        <w:rPr>
          <w:rFonts w:cstheme="minorHAnsi"/>
        </w:rPr>
        <w:t xml:space="preserve">following </w:t>
      </w:r>
      <w:r w:rsidR="00DF36AC" w:rsidRPr="003D4A61">
        <w:rPr>
          <w:rFonts w:cstheme="minorHAnsi"/>
        </w:rPr>
        <w:t xml:space="preserve">2 dairies </w:t>
      </w:r>
      <w:r w:rsidR="003B2DB0" w:rsidRPr="003D4A61">
        <w:rPr>
          <w:rFonts w:cstheme="minorHAnsi"/>
        </w:rPr>
        <w:t>through the process of converting from</w:t>
      </w:r>
      <w:r w:rsidR="00FF51DD" w:rsidRPr="003D4A61">
        <w:rPr>
          <w:rFonts w:cstheme="minorHAnsi"/>
        </w:rPr>
        <w:t xml:space="preserve"> conventional to organic management over a 3-year period</w:t>
      </w:r>
      <w:r w:rsidR="00DF36AC" w:rsidRPr="003D4A61">
        <w:rPr>
          <w:rFonts w:cstheme="minorHAnsi"/>
        </w:rPr>
        <w:t>.</w:t>
      </w:r>
      <w:r w:rsidR="00FF51DD" w:rsidRPr="003D4A61">
        <w:rPr>
          <w:rFonts w:cstheme="minorHAnsi"/>
        </w:rPr>
        <w:t xml:space="preserve"> </w:t>
      </w:r>
      <w:r w:rsidR="001F39FB" w:rsidRPr="003D4A61">
        <w:rPr>
          <w:rFonts w:cstheme="minorHAnsi"/>
        </w:rPr>
        <w:t>Composite milk samples were collected from cows at the end of lactation, at freshening, and from cases of clinical mastitis</w:t>
      </w:r>
      <w:r w:rsidR="00B9617D" w:rsidRPr="003D4A61">
        <w:rPr>
          <w:rFonts w:cstheme="minorHAnsi"/>
        </w:rPr>
        <w:t xml:space="preserve"> </w:t>
      </w:r>
      <w:r w:rsidR="001F39FB" w:rsidRPr="003D4A61">
        <w:rPr>
          <w:rFonts w:cstheme="minorHAnsi"/>
        </w:rPr>
        <w:t xml:space="preserve">during </w:t>
      </w:r>
      <w:r w:rsidR="00FF51DD" w:rsidRPr="003D4A61">
        <w:rPr>
          <w:rFonts w:cstheme="minorHAnsi"/>
        </w:rPr>
        <w:t xml:space="preserve">the last year of conventional dairy production, </w:t>
      </w:r>
      <w:r w:rsidR="00B9617D" w:rsidRPr="003D4A61">
        <w:rPr>
          <w:rFonts w:cstheme="minorHAnsi"/>
        </w:rPr>
        <w:t>the</w:t>
      </w:r>
      <w:r w:rsidR="00FF51DD" w:rsidRPr="003D4A61">
        <w:rPr>
          <w:rFonts w:cstheme="minorHAnsi"/>
        </w:rPr>
        <w:t xml:space="preserve"> transition year, and during the first year of organic production</w:t>
      </w:r>
      <w:r w:rsidR="00B9617D" w:rsidRPr="003D4A61">
        <w:rPr>
          <w:rFonts w:cstheme="minorHAnsi"/>
        </w:rPr>
        <w:t>.</w:t>
      </w:r>
      <w:r w:rsidR="00477C02" w:rsidRPr="003D4A61">
        <w:rPr>
          <w:rFonts w:cstheme="minorHAnsi"/>
        </w:rPr>
        <w:t xml:space="preserve"> Wh</w:t>
      </w:r>
      <w:r w:rsidR="00D302FB" w:rsidRPr="003D4A61">
        <w:rPr>
          <w:rFonts w:cstheme="minorHAnsi"/>
        </w:rPr>
        <w:t>ile still conventional</w:t>
      </w:r>
      <w:r w:rsidR="004A4239" w:rsidRPr="003D4A61">
        <w:rPr>
          <w:rFonts w:cstheme="minorHAnsi"/>
        </w:rPr>
        <w:t xml:space="preserve">, cows with clinical mastitis </w:t>
      </w:r>
      <w:r w:rsidR="00905FFC">
        <w:rPr>
          <w:rFonts w:cstheme="minorHAnsi"/>
        </w:rPr>
        <w:t>were treated with</w:t>
      </w:r>
      <w:r w:rsidR="004A4239" w:rsidRPr="003D4A61">
        <w:rPr>
          <w:rFonts w:cstheme="minorHAnsi"/>
        </w:rPr>
        <w:t xml:space="preserve"> </w:t>
      </w:r>
      <w:r w:rsidR="00D302FB" w:rsidRPr="003D4A61">
        <w:rPr>
          <w:rFonts w:cstheme="minorHAnsi"/>
        </w:rPr>
        <w:t>an</w:t>
      </w:r>
      <w:r w:rsidR="004A4239" w:rsidRPr="003D4A61">
        <w:rPr>
          <w:rFonts w:cstheme="minorHAnsi"/>
        </w:rPr>
        <w:t xml:space="preserve"> intramammary product with pirlimycin</w:t>
      </w:r>
      <w:r w:rsidR="00D302FB" w:rsidRPr="003D4A61">
        <w:rPr>
          <w:rFonts w:cstheme="minorHAnsi"/>
        </w:rPr>
        <w:t xml:space="preserve">, and </w:t>
      </w:r>
      <w:r w:rsidR="00436574" w:rsidRPr="003D4A61">
        <w:rPr>
          <w:rFonts w:cstheme="minorHAnsi"/>
        </w:rPr>
        <w:t xml:space="preserve">a product with </w:t>
      </w:r>
      <w:r w:rsidR="004A4239" w:rsidRPr="003D4A61">
        <w:rPr>
          <w:rFonts w:cstheme="minorHAnsi"/>
        </w:rPr>
        <w:t>cephapirin</w:t>
      </w:r>
      <w:r w:rsidR="00436574" w:rsidRPr="003D4A61">
        <w:rPr>
          <w:rFonts w:cstheme="minorHAnsi"/>
        </w:rPr>
        <w:t>,</w:t>
      </w:r>
      <w:r w:rsidR="004A4239" w:rsidRPr="003D4A61">
        <w:rPr>
          <w:rFonts w:cstheme="minorHAnsi"/>
        </w:rPr>
        <w:t xml:space="preserve"> streptomycin and penicillin</w:t>
      </w:r>
      <w:r w:rsidR="0038760F" w:rsidRPr="003D4A61">
        <w:rPr>
          <w:rFonts w:cstheme="minorHAnsi"/>
        </w:rPr>
        <w:t>,</w:t>
      </w:r>
      <w:r w:rsidR="004A4239" w:rsidRPr="003D4A61">
        <w:rPr>
          <w:rFonts w:cstheme="minorHAnsi"/>
        </w:rPr>
        <w:t xml:space="preserve"> or novobiocin and penicillin </w:t>
      </w:r>
      <w:r w:rsidR="00905FFC">
        <w:rPr>
          <w:rFonts w:cstheme="minorHAnsi"/>
        </w:rPr>
        <w:t xml:space="preserve">was given to all cows at </w:t>
      </w:r>
      <w:r w:rsidR="00183C3F" w:rsidRPr="003D4A61">
        <w:rPr>
          <w:rFonts w:cstheme="minorHAnsi"/>
        </w:rPr>
        <w:t>dry-off.</w:t>
      </w:r>
      <w:r w:rsidR="00454570" w:rsidRPr="003D4A61">
        <w:rPr>
          <w:rFonts w:cstheme="minorHAnsi"/>
        </w:rPr>
        <w:t xml:space="preserve"> </w:t>
      </w:r>
      <w:r w:rsidR="00B4429F" w:rsidRPr="003D4A61">
        <w:rPr>
          <w:rFonts w:cstheme="minorHAnsi"/>
        </w:rPr>
        <w:t>The</w:t>
      </w:r>
      <w:r w:rsidR="00DD1F6B" w:rsidRPr="003D4A61">
        <w:rPr>
          <w:rFonts w:cstheme="minorHAnsi"/>
        </w:rPr>
        <w:t>re was a significant increase in</w:t>
      </w:r>
      <w:r w:rsidR="00B4429F" w:rsidRPr="003D4A61">
        <w:rPr>
          <w:rFonts w:cstheme="minorHAnsi"/>
        </w:rPr>
        <w:t xml:space="preserve"> zone diameter </w:t>
      </w:r>
      <w:r w:rsidR="00DD1F6B" w:rsidRPr="003D4A61">
        <w:rPr>
          <w:rFonts w:cstheme="minorHAnsi"/>
        </w:rPr>
        <w:t xml:space="preserve">for </w:t>
      </w:r>
      <w:r w:rsidR="00D0520A" w:rsidRPr="003D4A61">
        <w:rPr>
          <w:rFonts w:cstheme="minorHAnsi"/>
        </w:rPr>
        <w:t xml:space="preserve">mastitis-associated </w:t>
      </w:r>
      <w:r w:rsidR="00DD1F6B" w:rsidRPr="003D4A61">
        <w:rPr>
          <w:rFonts w:cstheme="minorHAnsi"/>
        </w:rPr>
        <w:t xml:space="preserve">CNS isolates </w:t>
      </w:r>
      <w:r w:rsidR="001D5D96">
        <w:rPr>
          <w:rFonts w:cstheme="minorHAnsi"/>
        </w:rPr>
        <w:t>against</w:t>
      </w:r>
      <w:r w:rsidR="00AF0115" w:rsidRPr="003D4A61">
        <w:rPr>
          <w:rFonts w:cstheme="minorHAnsi"/>
        </w:rPr>
        <w:t xml:space="preserve"> cephalothin, cloxacillin, and penicillin </w:t>
      </w:r>
      <w:r w:rsidR="00D0520A" w:rsidRPr="003D4A61">
        <w:rPr>
          <w:rFonts w:cstheme="minorHAnsi"/>
        </w:rPr>
        <w:t xml:space="preserve">when comparing </w:t>
      </w:r>
      <w:r w:rsidR="006C7E1F" w:rsidRPr="003D4A61">
        <w:rPr>
          <w:rFonts w:cstheme="minorHAnsi"/>
        </w:rPr>
        <w:t xml:space="preserve">the </w:t>
      </w:r>
      <w:r w:rsidR="00AF0115" w:rsidRPr="003D4A61">
        <w:rPr>
          <w:rFonts w:cstheme="minorHAnsi"/>
        </w:rPr>
        <w:t>conventional vs. organic phase</w:t>
      </w:r>
      <w:r w:rsidR="006C7E1F" w:rsidRPr="003D4A61">
        <w:rPr>
          <w:rFonts w:cstheme="minorHAnsi"/>
        </w:rPr>
        <w:t xml:space="preserve">. There was no </w:t>
      </w:r>
      <w:r w:rsidR="004567AB" w:rsidRPr="003D4A61">
        <w:rPr>
          <w:rFonts w:cstheme="minorHAnsi"/>
        </w:rPr>
        <w:t xml:space="preserve">significant change in the zone diameter of the other 8 antimicrobials tested. </w:t>
      </w:r>
      <w:r w:rsidR="00B54A16" w:rsidRPr="003D4A61">
        <w:rPr>
          <w:rFonts w:cstheme="minorHAnsi"/>
        </w:rPr>
        <w:t>Interestingly, no changes in resistance patterns were seen for mastitis-</w:t>
      </w:r>
      <w:r w:rsidR="00017B43" w:rsidRPr="003D4A61">
        <w:rPr>
          <w:rFonts w:cstheme="minorHAnsi"/>
        </w:rPr>
        <w:t>associated</w:t>
      </w:r>
      <w:r w:rsidR="00B54A16" w:rsidRPr="003D4A61">
        <w:rPr>
          <w:rFonts w:cstheme="minorHAnsi"/>
        </w:rPr>
        <w:t xml:space="preserve"> </w:t>
      </w:r>
      <w:r w:rsidR="00B54A16" w:rsidRPr="003D4A61">
        <w:rPr>
          <w:rFonts w:cstheme="minorHAnsi"/>
          <w:i/>
          <w:iCs/>
        </w:rPr>
        <w:t>S. a</w:t>
      </w:r>
      <w:r w:rsidR="00017B43" w:rsidRPr="003D4A61">
        <w:rPr>
          <w:rFonts w:cstheme="minorHAnsi"/>
          <w:i/>
          <w:iCs/>
        </w:rPr>
        <w:t>ureus</w:t>
      </w:r>
      <w:r w:rsidR="00017B43" w:rsidRPr="003D4A61">
        <w:rPr>
          <w:rFonts w:cstheme="minorHAnsi"/>
        </w:rPr>
        <w:t xml:space="preserve"> isolates</w:t>
      </w:r>
      <w:r w:rsidR="0011675F" w:rsidRPr="003D4A61">
        <w:rPr>
          <w:rFonts w:cstheme="minorHAnsi"/>
        </w:rPr>
        <w:t xml:space="preserve"> for the 12 antimicrobials tested. </w:t>
      </w:r>
      <w:r w:rsidR="0041587A" w:rsidRPr="003D4A61">
        <w:rPr>
          <w:rFonts w:cstheme="minorHAnsi"/>
        </w:rPr>
        <w:t xml:space="preserve">Of importance to note is that </w:t>
      </w:r>
      <w:r w:rsidR="00494017" w:rsidRPr="003D4A61">
        <w:rPr>
          <w:rFonts w:cstheme="minorHAnsi"/>
        </w:rPr>
        <w:t xml:space="preserve">the 2 farms in Park et al. were </w:t>
      </w:r>
      <w:r w:rsidR="00684BAB" w:rsidRPr="003D4A61">
        <w:rPr>
          <w:rFonts w:cstheme="minorHAnsi"/>
        </w:rPr>
        <w:t>in the US, and therefore antimicrobial usage was completely discontinued at the beginning of the transition to organic status.</w:t>
      </w:r>
      <w:r w:rsidR="00B20B7B" w:rsidRPr="003D4A61">
        <w:rPr>
          <w:rFonts w:cstheme="minorHAnsi"/>
        </w:rPr>
        <w:t xml:space="preserve"> </w:t>
      </w:r>
      <w:r w:rsidR="00E760CA" w:rsidRPr="003D4A61">
        <w:rPr>
          <w:rFonts w:cstheme="minorHAnsi"/>
        </w:rPr>
        <w:t xml:space="preserve">A similar small-scale case report </w:t>
      </w:r>
      <w:r w:rsidR="00F42AE3" w:rsidRPr="003D4A61">
        <w:rPr>
          <w:rFonts w:cstheme="minorHAnsi"/>
        </w:rPr>
        <w:t>from</w:t>
      </w:r>
      <w:r w:rsidR="00E760CA" w:rsidRPr="003D4A61">
        <w:rPr>
          <w:rFonts w:cstheme="minorHAnsi"/>
        </w:rPr>
        <w:t xml:space="preserve"> Thailand</w:t>
      </w:r>
      <w:r w:rsidR="005E3727" w:rsidRPr="003D4A61">
        <w:rPr>
          <w:rFonts w:cstheme="minorHAnsi"/>
        </w:rPr>
        <w:t xml:space="preserve"> compared </w:t>
      </w:r>
      <w:r w:rsidR="00164303">
        <w:rPr>
          <w:rFonts w:cstheme="minorHAnsi"/>
        </w:rPr>
        <w:t>AMR</w:t>
      </w:r>
      <w:r w:rsidR="005E3727" w:rsidRPr="003D4A61">
        <w:rPr>
          <w:rFonts w:cstheme="minorHAnsi"/>
        </w:rPr>
        <w:t xml:space="preserve"> of mastitis pathogens before and after</w:t>
      </w:r>
      <w:r w:rsidR="00C67DDF" w:rsidRPr="003D4A61">
        <w:rPr>
          <w:rFonts w:cstheme="minorHAnsi"/>
        </w:rPr>
        <w:t xml:space="preserve"> the</w:t>
      </w:r>
      <w:r w:rsidR="005E3727" w:rsidRPr="003D4A61">
        <w:rPr>
          <w:rFonts w:cstheme="minorHAnsi"/>
        </w:rPr>
        <w:t xml:space="preserve"> </w:t>
      </w:r>
      <w:r w:rsidR="00553523" w:rsidRPr="003D4A61">
        <w:rPr>
          <w:rFonts w:cstheme="minorHAnsi"/>
        </w:rPr>
        <w:t xml:space="preserve">experimental farm’s transition from conventional to organic </w:t>
      </w:r>
      <w:r w:rsidR="00C67DDF" w:rsidRPr="003D4A61">
        <w:rPr>
          <w:rFonts w:cstheme="minorHAnsi"/>
        </w:rPr>
        <w:t>status</w:t>
      </w:r>
      <w:r w:rsidR="00553523" w:rsidRPr="003D4A61">
        <w:rPr>
          <w:rFonts w:cstheme="minorHAnsi"/>
        </w:rPr>
        <w:t xml:space="preserve"> </w:t>
      </w:r>
      <w:r w:rsidR="005E3727" w:rsidRPr="003D4A61">
        <w:rPr>
          <w:rFonts w:cstheme="minorHAnsi"/>
        </w:rPr>
        <w:t>for 7 antimicrobial drugs used to treat mastitis</w:t>
      </w:r>
      <w:bookmarkStart w:id="0" w:name="_Hlk171406332"/>
      <w:r w:rsidR="00C67DDF" w:rsidRPr="003D4A61">
        <w:rPr>
          <w:rFonts w:cstheme="minorHAnsi"/>
        </w:rPr>
        <w:t xml:space="preserve"> </w:t>
      </w:r>
      <w:r w:rsidR="00C67DDF" w:rsidRPr="003D4A61">
        <w:rPr>
          <w:rFonts w:cstheme="minorHAnsi"/>
        </w:rPr>
        <w:fldChar w:fldCharType="begin"/>
      </w:r>
      <w:r w:rsidR="00C67DDF"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3D4A61">
        <w:rPr>
          <w:rFonts w:cstheme="minorHAnsi"/>
        </w:rPr>
        <w:fldChar w:fldCharType="separate"/>
      </w:r>
      <w:r w:rsidR="00C67DDF" w:rsidRPr="003D4A61">
        <w:rPr>
          <w:rFonts w:cstheme="minorHAnsi"/>
          <w:noProof/>
        </w:rPr>
        <w:t>(Suriyasathaporn, 2010)</w:t>
      </w:r>
      <w:r w:rsidR="00C67DDF" w:rsidRPr="003D4A61">
        <w:rPr>
          <w:rFonts w:cstheme="minorHAnsi"/>
        </w:rPr>
        <w:fldChar w:fldCharType="end"/>
      </w:r>
      <w:r w:rsidR="00C67DDF" w:rsidRPr="003D4A61">
        <w:rPr>
          <w:rFonts w:cstheme="minorHAnsi"/>
        </w:rPr>
        <w:t xml:space="preserve">. </w:t>
      </w:r>
      <w:r w:rsidR="00DC73A2" w:rsidRPr="003D4A61">
        <w:rPr>
          <w:rFonts w:cstheme="minorHAnsi"/>
        </w:rPr>
        <w:t>All cows</w:t>
      </w:r>
      <w:r w:rsidR="000B65D8">
        <w:rPr>
          <w:rFonts w:cstheme="minorHAnsi"/>
        </w:rPr>
        <w:t xml:space="preserve"> in the herd</w:t>
      </w:r>
      <w:r w:rsidR="00DC73A2" w:rsidRPr="003D4A61">
        <w:rPr>
          <w:rFonts w:cstheme="minorHAnsi"/>
        </w:rPr>
        <w:t xml:space="preserve"> were sampled </w:t>
      </w:r>
      <w:r w:rsidR="00756D1C" w:rsidRPr="003D4A61">
        <w:rPr>
          <w:rFonts w:cstheme="minorHAnsi"/>
        </w:rPr>
        <w:t>before beginning the transition, and after 6 months of operating as an organic dairy.</w:t>
      </w:r>
      <w:r w:rsidR="00660C2A" w:rsidRPr="003D4A61">
        <w:rPr>
          <w:rFonts w:cstheme="minorHAnsi"/>
        </w:rPr>
        <w:t xml:space="preserve"> </w:t>
      </w:r>
      <w:r w:rsidR="00095B2B" w:rsidRPr="003D4A61">
        <w:rPr>
          <w:rFonts w:cstheme="minorHAnsi"/>
        </w:rPr>
        <w:t>The f</w:t>
      </w:r>
      <w:r w:rsidR="00B5166D" w:rsidRPr="003D4A61">
        <w:rPr>
          <w:rFonts w:cstheme="minorHAnsi"/>
        </w:rPr>
        <w:t xml:space="preserve">requency of antimicrobial treatment </w:t>
      </w:r>
      <w:r w:rsidR="008556EF" w:rsidRPr="003D4A61">
        <w:rPr>
          <w:rFonts w:cstheme="minorHAnsi"/>
        </w:rPr>
        <w:t xml:space="preserve">on the farm </w:t>
      </w:r>
      <w:r w:rsidR="00B5166D" w:rsidRPr="003D4A61">
        <w:rPr>
          <w:rFonts w:cstheme="minorHAnsi"/>
        </w:rPr>
        <w:t xml:space="preserve">decreased from </w:t>
      </w:r>
      <w:r w:rsidR="008556EF" w:rsidRPr="003D4A61">
        <w:rPr>
          <w:rFonts w:cstheme="minorHAnsi"/>
        </w:rPr>
        <w:t>&lt;</w:t>
      </w:r>
      <w:r w:rsidR="00B5166D" w:rsidRPr="003D4A61">
        <w:rPr>
          <w:rFonts w:cstheme="minorHAnsi"/>
        </w:rPr>
        <w:t xml:space="preserve">3 cases/month to </w:t>
      </w:r>
      <w:r w:rsidR="008556EF" w:rsidRPr="003D4A61">
        <w:rPr>
          <w:rFonts w:cstheme="minorHAnsi"/>
        </w:rPr>
        <w:t>&gt;</w:t>
      </w:r>
      <w:r w:rsidR="00B5166D" w:rsidRPr="003D4A61">
        <w:rPr>
          <w:rFonts w:cstheme="minorHAnsi"/>
        </w:rPr>
        <w:t xml:space="preserve"> 1 case/month </w:t>
      </w:r>
      <w:r w:rsidR="008556EF" w:rsidRPr="003D4A61">
        <w:rPr>
          <w:rFonts w:cstheme="minorHAnsi"/>
        </w:rPr>
        <w:t xml:space="preserve">during the </w:t>
      </w:r>
      <w:r w:rsidR="00577B41" w:rsidRPr="003D4A61">
        <w:rPr>
          <w:rFonts w:cstheme="minorHAnsi"/>
        </w:rPr>
        <w:t>study period.</w:t>
      </w:r>
      <w:r w:rsidR="00A64A88" w:rsidRPr="003D4A61">
        <w:rPr>
          <w:rFonts w:cstheme="minorHAnsi"/>
        </w:rPr>
        <w:t xml:space="preserve"> </w:t>
      </w:r>
      <w:r w:rsidR="00CE031B" w:rsidRPr="003D4A61">
        <w:rPr>
          <w:rFonts w:cstheme="minorHAnsi"/>
        </w:rPr>
        <w:t xml:space="preserve">Although </w:t>
      </w:r>
      <w:r w:rsidR="00080485" w:rsidRPr="003D4A61">
        <w:rPr>
          <w:rFonts w:cstheme="minorHAnsi"/>
        </w:rPr>
        <w:t xml:space="preserve">isolate numbers were small (7 CNS isolates from before transition, 6 from after), </w:t>
      </w:r>
      <w:r w:rsidR="00DB7D85" w:rsidRPr="003D4A61">
        <w:rPr>
          <w:rFonts w:cstheme="minorHAnsi"/>
        </w:rPr>
        <w:t xml:space="preserve">a significant decrease was seen in the percent of CNS isolates resistant to gentamycin. </w:t>
      </w:r>
      <w:r w:rsidR="00B11827" w:rsidRPr="003D4A61">
        <w:rPr>
          <w:rFonts w:cstheme="minorHAnsi"/>
        </w:rPr>
        <w:t>Although numeric decreases</w:t>
      </w:r>
      <w:r w:rsidR="00D47A57" w:rsidRPr="003D4A61">
        <w:rPr>
          <w:rFonts w:cstheme="minorHAnsi"/>
        </w:rPr>
        <w:t xml:space="preserve"> in percent of resistant CNS isolates were seen for the other 6 antimicrobials, no changes were statistically significant. Data </w:t>
      </w:r>
      <w:r w:rsidR="005C03E5" w:rsidRPr="003D4A61">
        <w:rPr>
          <w:rFonts w:cstheme="minorHAnsi"/>
        </w:rPr>
        <w:t xml:space="preserve">on susceptibility </w:t>
      </w:r>
      <w:r w:rsidR="00D47A57" w:rsidRPr="003D4A61">
        <w:rPr>
          <w:rFonts w:cstheme="minorHAnsi"/>
        </w:rPr>
        <w:t xml:space="preserve">was not reported for </w:t>
      </w:r>
      <w:r w:rsidR="00D47A57" w:rsidRPr="003D4A61">
        <w:rPr>
          <w:rFonts w:cstheme="minorHAnsi"/>
          <w:i/>
          <w:iCs/>
        </w:rPr>
        <w:t xml:space="preserve">S. aureus </w:t>
      </w:r>
      <w:r w:rsidR="00D47A57" w:rsidRPr="003D4A61">
        <w:rPr>
          <w:rFonts w:cstheme="minorHAnsi"/>
        </w:rPr>
        <w:t xml:space="preserve">isolates. </w:t>
      </w:r>
      <w:bookmarkEnd w:id="0"/>
    </w:p>
    <w:p w14:paraId="11D9D137" w14:textId="77777777" w:rsidR="002E3A6B" w:rsidRPr="003D4A61" w:rsidRDefault="002E3A6B" w:rsidP="002E3A6B">
      <w:pPr>
        <w:ind w:firstLine="360"/>
        <w:rPr>
          <w:rFonts w:cstheme="minorHAnsi"/>
        </w:rPr>
      </w:pPr>
    </w:p>
    <w:p w14:paraId="28F9E06F" w14:textId="4CC9D440" w:rsidR="00A31C7B" w:rsidRPr="008F345B" w:rsidRDefault="00A31C7B" w:rsidP="008F345B">
      <w:pPr>
        <w:rPr>
          <w:rFonts w:cstheme="minorHAnsi"/>
          <w:b/>
          <w:bCs/>
          <w:i/>
          <w:iCs/>
          <w:color w:val="00B0F0"/>
        </w:rPr>
      </w:pPr>
      <w:r w:rsidRPr="008F345B">
        <w:rPr>
          <w:rFonts w:cstheme="minorHAnsi"/>
          <w:b/>
          <w:bCs/>
          <w:i/>
          <w:iCs/>
          <w:color w:val="00B0F0"/>
        </w:rPr>
        <w:t xml:space="preserve">Why </w:t>
      </w:r>
      <w:r w:rsidR="00DC42E0">
        <w:rPr>
          <w:rFonts w:cstheme="minorHAnsi"/>
          <w:b/>
          <w:bCs/>
          <w:i/>
          <w:iCs/>
          <w:color w:val="00B0F0"/>
        </w:rPr>
        <w:t>is</w:t>
      </w:r>
      <w:r w:rsidRPr="008F345B">
        <w:rPr>
          <w:rFonts w:cstheme="minorHAnsi"/>
          <w:b/>
          <w:bCs/>
          <w:i/>
          <w:iCs/>
          <w:color w:val="00B0F0"/>
        </w:rPr>
        <w:t xml:space="preserve"> AMR</w:t>
      </w:r>
      <w:r w:rsidR="00DC42E0">
        <w:rPr>
          <w:rFonts w:cstheme="minorHAnsi"/>
          <w:b/>
          <w:bCs/>
          <w:i/>
          <w:iCs/>
          <w:color w:val="00B0F0"/>
        </w:rPr>
        <w:t xml:space="preserve"> </w:t>
      </w:r>
      <w:r w:rsidRPr="008F345B">
        <w:rPr>
          <w:rFonts w:cstheme="minorHAnsi"/>
          <w:b/>
          <w:bCs/>
          <w:i/>
          <w:iCs/>
          <w:color w:val="00B0F0"/>
        </w:rPr>
        <w:t>maintained in organic systems</w:t>
      </w:r>
      <w:r w:rsidR="00DC42E0">
        <w:rPr>
          <w:rFonts w:cstheme="minorHAnsi"/>
          <w:b/>
          <w:bCs/>
          <w:i/>
          <w:iCs/>
          <w:color w:val="00B0F0"/>
        </w:rPr>
        <w:t>?</w:t>
      </w:r>
    </w:p>
    <w:p w14:paraId="0CBF8DCB" w14:textId="75036B1E" w:rsidR="008F345B" w:rsidRDefault="008F345B" w:rsidP="008F345B">
      <w:pPr>
        <w:ind w:firstLine="360"/>
      </w:pPr>
      <w:r>
        <w:t>In almost all studies summarized</w:t>
      </w:r>
      <w:r w:rsidR="006960F3">
        <w:t xml:space="preserve"> in this </w:t>
      </w:r>
      <w:r w:rsidR="00347566">
        <w:t>review</w:t>
      </w:r>
      <w:r>
        <w:t xml:space="preserve">, some degree of AMR was found in isolates despite decreased (EU) or absence (US) of selective pressure of </w:t>
      </w:r>
      <w:r w:rsidR="00347566">
        <w:t>antimicrobial</w:t>
      </w:r>
      <w:r>
        <w:t xml:space="preserve"> use; organic farms in McDougall et al. (2021) had no </w:t>
      </w:r>
      <w:r w:rsidR="00AC350F">
        <w:t>antimicrobial</w:t>
      </w:r>
      <w:r>
        <w:t xml:space="preserve"> usage for a range of 7-19 years, with a median of 12 years </w:t>
      </w:r>
      <w:r w:rsidR="008C2FF0">
        <w:t>of organic certification</w:t>
      </w:r>
      <w:r>
        <w:t>. Assuming there is a fitness cost to bacteria for maintaining AMR genes</w:t>
      </w:r>
      <w:r w:rsidR="00662291">
        <w:t xml:space="preserve"> </w:t>
      </w:r>
      <w:r w:rsidR="0003251D">
        <w:fldChar w:fldCharType="begin"/>
      </w:r>
      <w:r w:rsidR="0003251D">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rsidR="0003251D">
        <w:fldChar w:fldCharType="separate"/>
      </w:r>
      <w:r w:rsidR="0003251D">
        <w:rPr>
          <w:noProof/>
        </w:rPr>
        <w:t>(Vanacker et al., 2023)</w:t>
      </w:r>
      <w:r w:rsidR="0003251D">
        <w:fldChar w:fldCharType="end"/>
      </w:r>
      <w:r>
        <w:t>, this certainly begs the question of why resistance genes have been maintained</w:t>
      </w:r>
      <w:r w:rsidR="00E25EA5">
        <w:t xml:space="preserve"> to any degree</w:t>
      </w:r>
      <w:r>
        <w:t xml:space="preserve"> in the absence of selective antimicrobial pressures. </w:t>
      </w:r>
      <w:r w:rsidR="007C2E02">
        <w:t xml:space="preserve">Although researchers were specifically looking at </w:t>
      </w:r>
      <w:r w:rsidR="007C2E02">
        <w:lastRenderedPageBreak/>
        <w:t xml:space="preserve">commensal </w:t>
      </w:r>
      <w:r w:rsidR="007C2E02" w:rsidRPr="008F345B">
        <w:rPr>
          <w:i/>
          <w:iCs/>
        </w:rPr>
        <w:t>E. coli</w:t>
      </w:r>
      <w:r w:rsidR="007C2E02">
        <w:t xml:space="preserve"> in dairy calves and not mastitis pathogens</w:t>
      </w:r>
      <w:r w:rsidR="007C2E02">
        <w:t xml:space="preserve"> </w:t>
      </w:r>
      <w:r>
        <w:t>A rather extreme example of AMR persistence in cattle farms is a</w:t>
      </w:r>
      <w:r w:rsidRPr="004F35C6">
        <w:t xml:space="preserve"> study </w:t>
      </w:r>
      <w:r>
        <w:t>comparing</w:t>
      </w:r>
      <w:r w:rsidRPr="004F35C6">
        <w:t xml:space="preserve"> bacteria </w:t>
      </w:r>
      <w:r>
        <w:t xml:space="preserve">isolated </w:t>
      </w:r>
      <w:r w:rsidRPr="004F35C6">
        <w:t xml:space="preserve">from retail ground beef </w:t>
      </w:r>
      <w:r>
        <w:t xml:space="preserve">raised in </w:t>
      </w:r>
      <w:r w:rsidRPr="004F35C6">
        <w:t xml:space="preserve">conventional </w:t>
      </w:r>
      <w:r>
        <w:t xml:space="preserve">and “raised without antibiotics” </w:t>
      </w:r>
      <w:r w:rsidRPr="004F35C6">
        <w:t>operation</w:t>
      </w:r>
      <w:r>
        <w:t>s.</w:t>
      </w:r>
      <w:r w:rsidRPr="004F35C6">
        <w:t xml:space="preserve"> </w:t>
      </w:r>
      <w:r>
        <w:fldChar w:fldCharType="begin"/>
      </w:r>
      <w: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fldChar w:fldCharType="separate"/>
      </w:r>
      <w:r>
        <w:rPr>
          <w:noProof/>
        </w:rPr>
        <w:t>LeJeune and Christie (2004)</w:t>
      </w:r>
      <w:r>
        <w:fldChar w:fldCharType="end"/>
      </w:r>
      <w:r>
        <w:t xml:space="preserve"> </w:t>
      </w:r>
      <w:r w:rsidR="00F1247C">
        <w:t>identified</w:t>
      </w:r>
      <w:r>
        <w:t xml:space="preserve"> resistance against </w:t>
      </w:r>
      <w:r w:rsidRPr="004F35C6">
        <w:t>chloramphenicol</w:t>
      </w:r>
      <w:r>
        <w:t xml:space="preserve"> in isolates from both systems, an antimicrobial that </w:t>
      </w:r>
      <w:r w:rsidRPr="004F35C6">
        <w:t>ha</w:t>
      </w:r>
      <w:r>
        <w:t>d</w:t>
      </w:r>
      <w:r w:rsidRPr="004F35C6">
        <w:t xml:space="preserve"> been banned from use in US food animals since 1986</w:t>
      </w:r>
      <w:r>
        <w:t xml:space="preserve">. Resistant bacteria remaining on organic farms long after the selective pressure of antimicrobial use is gone suggests that other factors play an important role in this long-term persistence. In a study where feedlot steers were fed subtherapeutic levels of antibiotics, </w: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Alexander et al. (2008)</w:t>
      </w:r>
      <w:r>
        <w:fldChar w:fldCharType="end"/>
      </w:r>
      <w:r>
        <w:t xml:space="preserve"> found that ampicillin</w:t>
      </w:r>
      <w:r w:rsidR="00C448B6">
        <w:t>-</w:t>
      </w:r>
      <w:r>
        <w:t xml:space="preserve">resistant </w:t>
      </w:r>
      <w:r w:rsidRPr="008F345B">
        <w:rPr>
          <w:i/>
          <w:iCs/>
        </w:rPr>
        <w:t>E. coli</w:t>
      </w:r>
      <w:r>
        <w:t xml:space="preserve"> in the control group (no antibiotics) increased due to an evident clonal expansion of an environmental strain (detected by PFGE) during the latter part of this longitudinal study. This environmental strain outcompeted other strains of </w:t>
      </w:r>
      <w:r w:rsidRPr="008F345B">
        <w:rPr>
          <w:i/>
          <w:iCs/>
        </w:rPr>
        <w:t>E. coli</w:t>
      </w:r>
      <w: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w:t>
      </w:r>
      <w:r w:rsidR="00476140">
        <w:t>AMR</w:t>
      </w:r>
      <w:r>
        <w:t xml:space="preserve"> </w:t>
      </w:r>
      <w:r w:rsidR="00476140">
        <w:t>was</w:t>
      </w:r>
      <w:r w:rsidRPr="00EF59BC">
        <w:t xml:space="preserve"> diet</w:t>
      </w:r>
      <w:r>
        <w:t xml:space="preserve">, as </w:t>
      </w:r>
      <w:r w:rsidRPr="00EF59BC">
        <w:t xml:space="preserve">the prevalence of steers shedding </w:t>
      </w:r>
      <w:r>
        <w:t>tetracycline</w:t>
      </w:r>
      <w:r w:rsidR="007A000D">
        <w:t>-</w:t>
      </w:r>
      <w:r>
        <w:t>resistant</w:t>
      </w:r>
      <w:r w:rsidRPr="00EF59BC">
        <w:t xml:space="preserve"> </w:t>
      </w:r>
      <w:r w:rsidRPr="008F345B">
        <w:rPr>
          <w:i/>
          <w:iCs/>
        </w:rPr>
        <w:t>E. coli</w:t>
      </w:r>
      <w:r w:rsidRPr="00EF59BC">
        <w:t xml:space="preserve"> was higher in animals fed grain-based </w:t>
      </w:r>
      <w:r w:rsidR="007A000D">
        <w:t>vs.</w:t>
      </w:r>
      <w:r w:rsidRPr="00EF59BC">
        <w:t xml:space="preserve"> silage-based diets</w:t>
      </w:r>
      <w:r>
        <w:t xml:space="preserve"> </w:t>
      </w:r>
      <w:r w:rsidR="007A000D">
        <w:t xml:space="preserve">in </w:t>
      </w:r>
      <w:r>
        <w:t xml:space="preserve">both treatment and control groups. Although specifically looking at commensal </w:t>
      </w:r>
      <w:r w:rsidRPr="008F345B">
        <w:rPr>
          <w:i/>
          <w:iCs/>
        </w:rPr>
        <w:t>E. coli</w:t>
      </w:r>
      <w:r>
        <w:t xml:space="preserve"> in dairy calves and not mastitis pathogens, </w:t>
      </w:r>
      <w:r w:rsidR="000C6593">
        <w:t>one</w:t>
      </w:r>
      <w:r>
        <w:t xml:space="preserve"> group of </w:t>
      </w:r>
      <w:r w:rsidR="000C6593">
        <w:t>researchers</w:t>
      </w:r>
      <w:r>
        <w:t xml:space="preserve"> set out to explore </w:t>
      </w:r>
      <w:r w:rsidR="008071D3">
        <w:t>which</w:t>
      </w:r>
      <w:r>
        <w:t xml:space="preserve"> factors </w:t>
      </w:r>
      <w:r w:rsidR="00E96D3F">
        <w:t>beyond antimicrobial usage</w:t>
      </w:r>
      <w:r w:rsidR="00E96D3F">
        <w:t xml:space="preserve"> </w:t>
      </w:r>
      <w:r>
        <w:t xml:space="preserve">may </w:t>
      </w:r>
      <w:r w:rsidR="00E96D3F">
        <w:t xml:space="preserve">explain </w:t>
      </w:r>
      <w:r>
        <w:t xml:space="preserve">the persistence of an </w:t>
      </w:r>
      <w:r w:rsidRPr="008F345B">
        <w:rPr>
          <w:i/>
          <w:iCs/>
        </w:rPr>
        <w:t xml:space="preserve">E. coli </w:t>
      </w:r>
      <w:r>
        <w:t xml:space="preserve">strain (SSuT) </w:t>
      </w:r>
      <w:r w:rsidR="00C61D6B">
        <w:t>in the GI tract which</w:t>
      </w:r>
      <w:r>
        <w:t xml:space="preserve"> was resistant to streptomycin, sulfonamide and tetracycline (</w:t>
      </w:r>
      <w:r w:rsidRPr="0039199F">
        <w:t xml:space="preserve">Khachatryan </w:t>
      </w:r>
      <w:r>
        <w:t xml:space="preserve">et al., 2004, 2006a, 2006b, 2008; as summarized in Call et al., 2008). Their first study </w:t>
      </w:r>
      <w:r w:rsidR="00BF29B4">
        <w:t>asked</w:t>
      </w:r>
      <w:r>
        <w:t xml:space="preserve"> if </w:t>
      </w:r>
      <w:r w:rsidRPr="00D554AF">
        <w:t xml:space="preserve">direct antimicrobial selection pressure </w:t>
      </w:r>
      <w:r>
        <w:t xml:space="preserve">was </w:t>
      </w:r>
      <w:r w:rsidRPr="00D554AF">
        <w:t xml:space="preserve">maintaining a high prevalence of SSuT </w:t>
      </w:r>
      <w:r w:rsidRPr="008F345B">
        <w:rPr>
          <w:i/>
          <w:iCs/>
        </w:rPr>
        <w:t xml:space="preserve">E. coli </w:t>
      </w:r>
      <w:r w:rsidRPr="00D554AF">
        <w:t xml:space="preserve">strains </w:t>
      </w:r>
      <w:r>
        <w:t xml:space="preserve">in calves, and they found that it was not; </w:t>
      </w:r>
      <w:r w:rsidRPr="00D554AF">
        <w:t xml:space="preserve">a clinical trial showed that addition or removal of oxytetracycline from the diet had no effect on the prevalence of SSuT strains </w:t>
      </w:r>
      <w:r w:rsidR="00FD273A">
        <w:t xml:space="preserve">in fecal samples </w:t>
      </w:r>
      <w:r w:rsidRPr="00D554AF">
        <w:t xml:space="preserve">over </w:t>
      </w:r>
      <w:r>
        <w:t xml:space="preserve">a period of </w:t>
      </w:r>
      <w:r w:rsidRPr="00D554AF">
        <w:t>3 months</w:t>
      </w:r>
      <w:r>
        <w:t xml:space="preserve">. Their next step was to </w:t>
      </w:r>
      <w:r w:rsidR="001B672A">
        <w:t>ascertain</w:t>
      </w:r>
      <w:r>
        <w:t xml:space="preserve"> if </w:t>
      </w:r>
      <w:r w:rsidRPr="00D554AF">
        <w:t>SSuT traits themselves provide a secondary but unrecognized</w:t>
      </w:r>
      <w:r w:rsidR="00895A22">
        <w:t xml:space="preserve"> fitness</w:t>
      </w:r>
      <w:r w:rsidRPr="00D554AF">
        <w:t xml:space="preserve"> advantage to these </w:t>
      </w:r>
      <w:r>
        <w:t xml:space="preserve">particular </w:t>
      </w:r>
      <w:r w:rsidRPr="00D554AF">
        <w:t>strains</w:t>
      </w:r>
      <w:r>
        <w:t xml:space="preserve"> of </w:t>
      </w:r>
      <w:r w:rsidRPr="008F345B">
        <w:rPr>
          <w:i/>
          <w:iCs/>
        </w:rPr>
        <w:t>E. coli,</w:t>
      </w:r>
      <w:r>
        <w:t xml:space="preserve"> by</w:t>
      </w:r>
      <w:r w:rsidRPr="00D554AF">
        <w:t xml:space="preserve"> generat</w:t>
      </w:r>
      <w:r>
        <w:t>ing</w:t>
      </w:r>
      <w:r w:rsidRPr="00D554AF">
        <w:t xml:space="preserve"> null mutants for the SSuT </w:t>
      </w:r>
      <w:r>
        <w:t>traits.</w:t>
      </w:r>
      <w:r w:rsidRPr="00D554AF">
        <w:t xml:space="preserve"> </w:t>
      </w:r>
      <w:r>
        <w:t>O</w:t>
      </w:r>
      <w:r w:rsidRPr="00D554AF">
        <w:t xml:space="preserve">n average, </w:t>
      </w:r>
      <w:r>
        <w:t xml:space="preserve">they found that </w:t>
      </w:r>
      <w:r w:rsidRPr="00D554AF">
        <w:t>the</w:t>
      </w:r>
      <w:r w:rsidR="00F440C0">
        <w:t xml:space="preserve"> null mutant</w:t>
      </w:r>
      <w:r w:rsidRPr="00D554AF">
        <w:t xml:space="preserve"> strains retained </w:t>
      </w:r>
      <w:r>
        <w:t xml:space="preserve">a </w:t>
      </w:r>
      <w:r w:rsidRPr="00D554AF">
        <w:t>competitive advantage over susceptible strains</w:t>
      </w:r>
      <w:r>
        <w:t>, and concluded that the</w:t>
      </w:r>
      <w:r w:rsidRPr="00D554AF">
        <w:t xml:space="preserve"> </w:t>
      </w:r>
      <w:r>
        <w:t xml:space="preserve">specific </w:t>
      </w:r>
      <w:r w:rsidRPr="00D554AF">
        <w:t xml:space="preserve">genes conferring the SSuT phenotype </w:t>
      </w:r>
      <w:r w:rsidR="000D12B6">
        <w:t>were not responsible for</w:t>
      </w:r>
      <w:r w:rsidRPr="00D554AF">
        <w:t xml:space="preserve"> provid</w:t>
      </w:r>
      <w:r w:rsidR="000D12B6">
        <w:t>ing</w:t>
      </w:r>
      <w:r w:rsidRPr="00D554AF">
        <w:t xml:space="preserve"> any secondary fitness advantages</w:t>
      </w:r>
      <w:r>
        <w:t>. At some point</w:t>
      </w:r>
      <w:r w:rsidR="00936C7C">
        <w:t xml:space="preserve"> between studies</w:t>
      </w:r>
      <w:r>
        <w:t>, the farm stopped feeding a medicated milk replacer. The researchers observed that after only a short time frame, the SSuT strain had suddenly declined in prevalence</w:t>
      </w:r>
      <w:r w:rsidR="00EF010F">
        <w:t>.</w:t>
      </w:r>
      <w:r>
        <w:t xml:space="preserve"> </w:t>
      </w:r>
      <w:r w:rsidR="00EF010F">
        <w:t>This</w:t>
      </w:r>
      <w:r>
        <w:t xml:space="preserve"> was unexpected</w:t>
      </w:r>
      <w:r w:rsidR="00EF010F">
        <w:t>,</w:t>
      </w:r>
      <w:r>
        <w:t xml:space="preserve"> given that </w:t>
      </w:r>
      <w:r w:rsidR="005C158B">
        <w:t xml:space="preserve">previous work demonstrated </w:t>
      </w:r>
      <w:r>
        <w:t xml:space="preserve">these strains had an </w:t>
      </w:r>
      <w:r w:rsidR="005C158B">
        <w:t xml:space="preserve">obvious </w:t>
      </w:r>
      <w:r>
        <w:t xml:space="preserve">advantage compared to </w:t>
      </w:r>
      <w:r w:rsidR="005C158B">
        <w:t xml:space="preserve">the </w:t>
      </w:r>
      <w:r>
        <w:t xml:space="preserve">susceptible strains. This unexplained decline prompted an additional study, which hypothesized that the milk supplement itself (dried milk powder, vitamin A and D) was somehow providing an advantage to the SSuT strains. When the milk supplement was reintroduced (both with and without tetracycline), the prevalence of SSuT </w:t>
      </w:r>
      <w:r w:rsidRPr="008F345B">
        <w:rPr>
          <w:i/>
          <w:iCs/>
        </w:rPr>
        <w:t xml:space="preserve">E. coli </w:t>
      </w:r>
      <w:r>
        <w:t>strains nearly doubled for both groups of animals receiving the milk supplement vs. those that received none.</w: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rsidR="00563B4D">
        <w:fldChar w:fldCharType="separate"/>
      </w:r>
      <w:r>
        <w:fldChar w:fldCharType="end"/>
      </w:r>
      <w:r>
        <w:t xml:space="preserve"> </w:t>
      </w:r>
      <w:r w:rsidR="004B412C">
        <w:t>This work</w:t>
      </w:r>
      <w:r>
        <w:t xml:space="preserve"> highlight</w:t>
      </w:r>
      <w:r w:rsidR="004B412C">
        <w:t>s</w:t>
      </w:r>
      <w:r>
        <w:t xml:space="preserve"> an example of a positive selective force (a dietary supplement)</w:t>
      </w:r>
      <w:r w:rsidR="003E6987">
        <w:t xml:space="preserve"> in a dairy farm system</w:t>
      </w:r>
      <w:r>
        <w:t xml:space="preserve"> either directly or indirectly favoring strains of resistant </w:t>
      </w:r>
      <w:r w:rsidRPr="008F345B">
        <w:rPr>
          <w:i/>
          <w:iCs/>
        </w:rPr>
        <w:t>E. coli</w:t>
      </w:r>
      <w:r w:rsidR="003E6987">
        <w:rPr>
          <w:i/>
          <w:iCs/>
        </w:rPr>
        <w:t>,</w:t>
      </w:r>
      <w:r>
        <w:t xml:space="preserve"> which was completely unrelated to antimicrobial exposure.</w:t>
      </w:r>
    </w:p>
    <w:p w14:paraId="2BAF4FFB" w14:textId="7B79FF4A" w:rsidR="008F345B" w:rsidRDefault="008F345B" w:rsidP="008F345B">
      <w:pPr>
        <w:ind w:firstLine="360"/>
      </w:pPr>
      <w:r>
        <w:t xml:space="preserve">Call et. al (2008) summarize the </w:t>
      </w:r>
      <w:r w:rsidR="00EE2E12">
        <w:t>3</w:t>
      </w:r>
      <w:r>
        <w:t xml:space="preserve"> possible outcomes in a population of bacteria after exposure to antimicrobials </w:t>
      </w:r>
      <w:r w:rsidR="00CA4739">
        <w:t xml:space="preserve">in </w:t>
      </w:r>
      <w:r w:rsidR="00FD75B0">
        <w:t xml:space="preserve">an individual animal </w:t>
      </w:r>
      <w:r>
        <w:t>produces a transient increase in AMR prevalence, as has been documented to occur</w:t>
      </w:r>
      <w:r w:rsidR="00FD75B0">
        <w:t xml:space="preserve"> </w:t>
      </w:r>
      <w:r w:rsidR="00220420">
        <w:t xml:space="preserve">in </w:t>
      </w:r>
      <w:r w:rsidR="00FD75B0">
        <w:t>fecal bacteria</w:t>
      </w:r>
      <w:r>
        <w:t xml:space="preserve">. Once </w:t>
      </w:r>
      <w:r w:rsidR="006B3EFC">
        <w:t xml:space="preserve">the </w:t>
      </w:r>
      <w:r w:rsidR="00BE3A97">
        <w:t xml:space="preserve">negative </w:t>
      </w:r>
      <w:r>
        <w:t>selective pressure of antimicrobial</w:t>
      </w:r>
      <w:r w:rsidR="00BE3A97">
        <w:t xml:space="preserve"> usage</w:t>
      </w:r>
      <w:r>
        <w:t xml:space="preserve"> is removed, the first possible outcome </w:t>
      </w:r>
      <w:r w:rsidR="00BE3A97">
        <w:t>is</w:t>
      </w:r>
      <w:r>
        <w:t xml:space="preserve"> subsidence of AMR in the population, </w:t>
      </w:r>
      <w:r w:rsidR="00BE3A97">
        <w:t>assuming</w:t>
      </w:r>
      <w:r>
        <w:t xml:space="preserve"> there is a fitness cost to maintaining the AMR traits. Alternatively, if the</w:t>
      </w:r>
      <w:r w:rsidR="00EE4632">
        <w:t>re is no additional</w:t>
      </w:r>
      <w:r>
        <w:t xml:space="preserve"> fitness cost </w:t>
      </w:r>
      <w:r w:rsidR="00EE4632">
        <w:t>to</w:t>
      </w:r>
      <w:r>
        <w:t xml:space="preserve"> maintaining AMR, we would expect to see “eventual displacement in the face of natural turnover of clonal types at the level of individual animals.” A third possibility, as seen in the work from </w:t>
      </w:r>
      <w:r w:rsidRPr="00836EFE">
        <w:t>Khachatryan</w:t>
      </w:r>
      <w:r>
        <w:t xml:space="preserve"> et al., is that there is no (or limited) change in the level of AMR prevalence after selective pressure from </w:t>
      </w:r>
      <w:r>
        <w:lastRenderedPageBreak/>
        <w:t>antimicrobials is removed</w:t>
      </w:r>
      <w:r w:rsidR="00815084">
        <w:t xml:space="preserve">. This would occur if </w:t>
      </w:r>
      <w:r w:rsidRPr="003370CB">
        <w:t xml:space="preserve">AMR traits </w:t>
      </w:r>
      <w:r>
        <w:t xml:space="preserve">have been coupled </w:t>
      </w:r>
      <w:r w:rsidRPr="003370CB">
        <w:t xml:space="preserve">with other </w:t>
      </w:r>
      <w:r>
        <w:t>some other</w:t>
      </w:r>
      <w:r w:rsidRPr="003370CB">
        <w:t xml:space="preserve"> </w:t>
      </w:r>
      <w:r>
        <w:t>locally beneficial</w:t>
      </w:r>
      <w:r w:rsidRPr="003370CB">
        <w:t xml:space="preserve"> tra</w:t>
      </w:r>
      <w:r>
        <w:t>its which provide them an advantage in their specific environmental niche. Call et al. (2008) illustrate this with a hypothetical model illustrating the effect of AM exposure in an individual animal</w:t>
      </w:r>
      <w:r w:rsidR="00C549E1">
        <w:t xml:space="preserve"> </w:t>
      </w:r>
      <w:r w:rsidR="00C549E1">
        <w:t>(Figure XX)</w:t>
      </w:r>
      <w:r>
        <w:t xml:space="preserve">. First, a transient increase occurs in the relative number of resistant bacteria within a population after exposure to an antimicrobial. During this time of increased replication, there is an increased probability for a genetic event </w:t>
      </w:r>
      <w:r w:rsidR="002C37EA">
        <w:t xml:space="preserve">to occur which </w:t>
      </w:r>
      <w:r>
        <w:t xml:space="preserve">links AMR carriage to some other trait </w:t>
      </w:r>
      <w:r w:rsidR="002C37EA">
        <w:t xml:space="preserve">providing </w:t>
      </w:r>
      <w:r>
        <w:t xml:space="preserve">increased fitness in that specific environment. Organisms with the linked AMR carriage and locally advantageous trait survive better in the population, but in the absence of antimicrobial exposure, there is nothing to actively suppress </w:t>
      </w:r>
      <w:r w:rsidR="00A54B7B">
        <w:t>the susceptible strains</w:t>
      </w:r>
      <w:r>
        <w:t xml:space="preserve"> in the population. Although the relative proportion of bacteria with AMR may decline</w:t>
      </w:r>
      <w:r w:rsidR="00A4432D">
        <w:t xml:space="preserve"> gradually over time</w:t>
      </w:r>
      <w:r>
        <w:t xml:space="preserve">, linkage of AMR to some other advantageous trait could also lead to a gradual increase or maintenance of a baseline prevalence of AMR, even in systems devoid of antimicrobial exposure. </w:t>
      </w:r>
      <w:r w:rsidR="00584880">
        <w:t>So far,</w:t>
      </w:r>
      <w:r w:rsidR="005D72B2">
        <w:t xml:space="preserve"> work exploring this question has been limited to studying the effect of </w:t>
      </w:r>
      <w:r w:rsidR="00700760">
        <w:t>antimicrobials</w:t>
      </w:r>
      <w:r w:rsidR="005D72B2">
        <w:t xml:space="preserve"> on resistant bacteria </w:t>
      </w:r>
      <w:r w:rsidR="00700760">
        <w:t>present in the GI tract of cattle</w:t>
      </w:r>
      <w:r w:rsidR="00584880">
        <w:t xml:space="preserve">. </w:t>
      </w:r>
      <w:r w:rsidR="00EE2566">
        <w:t>The potential exists for research focused on</w:t>
      </w:r>
      <w:r w:rsidR="002D58CE">
        <w:t xml:space="preserve"> exploring why</w:t>
      </w:r>
      <w:r w:rsidR="00EE2566">
        <w:t xml:space="preserve"> </w:t>
      </w:r>
      <w:r w:rsidR="00EE2566">
        <w:t>maintenance of AMR genes</w:t>
      </w:r>
      <w:r w:rsidR="002D58CE">
        <w:t xml:space="preserve"> occurs</w:t>
      </w:r>
      <w:r w:rsidR="00EE2566">
        <w:t xml:space="preserve"> in </w:t>
      </w:r>
      <w:r w:rsidR="00EE2566">
        <w:t>mastitis pathogens</w:t>
      </w:r>
      <w:r w:rsidR="00EE2566">
        <w:t xml:space="preserve"> </w:t>
      </w:r>
      <w:r w:rsidR="003004D2">
        <w:t xml:space="preserve">from </w:t>
      </w:r>
      <w:r w:rsidR="00EE2566">
        <w:t>organic dairies</w:t>
      </w:r>
      <w:r w:rsidR="0028303E">
        <w:t>,</w:t>
      </w:r>
      <w:r w:rsidR="003004D2">
        <w:t xml:space="preserve"> </w:t>
      </w:r>
      <w:r>
        <w:t>years after the selective pressure of antimicrobial use has been removed.</w:t>
      </w:r>
    </w:p>
    <w:p w14:paraId="1BC5ADFB" w14:textId="77777777" w:rsidR="008F345B" w:rsidRDefault="008F345B" w:rsidP="008F345B">
      <w:pPr>
        <w:rPr>
          <w:rFonts w:cstheme="minorHAnsi"/>
          <w:b/>
          <w:bCs/>
          <w:i/>
          <w:iCs/>
        </w:rPr>
      </w:pPr>
    </w:p>
    <w:p w14:paraId="43A05225" w14:textId="29F2B897" w:rsidR="00220C6A" w:rsidRPr="00220C6A" w:rsidRDefault="00220C6A" w:rsidP="00220C6A">
      <w:pPr>
        <w:rPr>
          <w:rFonts w:cstheme="minorHAnsi"/>
          <w:b/>
          <w:bCs/>
          <w:i/>
          <w:iCs/>
          <w:color w:val="00B0F0"/>
        </w:rPr>
      </w:pPr>
      <w:r w:rsidRPr="00220C6A">
        <w:rPr>
          <w:rFonts w:cstheme="minorHAnsi"/>
          <w:b/>
          <w:bCs/>
          <w:i/>
          <w:iCs/>
          <w:color w:val="00B0F0"/>
        </w:rPr>
        <w:t>Conclusion</w:t>
      </w:r>
      <w:r w:rsidR="00896F98">
        <w:rPr>
          <w:rFonts w:cstheme="minorHAnsi"/>
          <w:b/>
          <w:bCs/>
          <w:i/>
          <w:iCs/>
          <w:color w:val="00B0F0"/>
        </w:rPr>
        <w:t>s</w:t>
      </w:r>
    </w:p>
    <w:p w14:paraId="29576C9C" w14:textId="447C9A93" w:rsidR="00DA4C6C" w:rsidRDefault="00237CDB" w:rsidP="000D6381">
      <w:pPr>
        <w:ind w:firstLine="360"/>
        <w:rPr>
          <w:rFonts w:cstheme="minorHAnsi"/>
        </w:rPr>
      </w:pPr>
      <w:r>
        <w:rPr>
          <w:rFonts w:cstheme="minorHAnsi"/>
        </w:rPr>
        <w:t>O</w:t>
      </w:r>
      <w:r w:rsidR="00F30A6C">
        <w:rPr>
          <w:rFonts w:cstheme="minorHAnsi"/>
        </w:rPr>
        <w:t xml:space="preserve">rganic dairy systems provide a </w:t>
      </w:r>
      <w:r w:rsidR="0052434A">
        <w:rPr>
          <w:rFonts w:cstheme="minorHAnsi"/>
        </w:rPr>
        <w:t>novel</w:t>
      </w:r>
      <w:r w:rsidR="00F30A6C">
        <w:rPr>
          <w:rFonts w:cstheme="minorHAnsi"/>
        </w:rPr>
        <w:t xml:space="preserve"> opportunity in which to </w:t>
      </w:r>
      <w:r w:rsidR="0088185A">
        <w:rPr>
          <w:rFonts w:cstheme="minorHAnsi"/>
        </w:rPr>
        <w:t xml:space="preserve">identify </w:t>
      </w:r>
      <w:r w:rsidR="007B4D92">
        <w:rPr>
          <w:rFonts w:cstheme="minorHAnsi"/>
        </w:rPr>
        <w:t>the antimicrobial resistance patterns of mastitis pathogens</w:t>
      </w:r>
      <w:r w:rsidR="0088185A">
        <w:rPr>
          <w:rFonts w:cstheme="minorHAnsi"/>
        </w:rPr>
        <w:t xml:space="preserve"> experienc</w:t>
      </w:r>
      <w:r w:rsidR="00622727">
        <w:rPr>
          <w:rFonts w:cstheme="minorHAnsi"/>
        </w:rPr>
        <w:t>ing</w:t>
      </w:r>
      <w:r w:rsidR="001720AE">
        <w:rPr>
          <w:rFonts w:cstheme="minorHAnsi"/>
        </w:rPr>
        <w:t xml:space="preserve"> decreased or no </w:t>
      </w:r>
      <w:r w:rsidR="00622727">
        <w:rPr>
          <w:rFonts w:cstheme="minorHAnsi"/>
        </w:rPr>
        <w:t xml:space="preserve">selective </w:t>
      </w:r>
      <w:r w:rsidR="001720AE">
        <w:rPr>
          <w:rFonts w:cstheme="minorHAnsi"/>
        </w:rPr>
        <w:t xml:space="preserve">pressure </w:t>
      </w:r>
      <w:r w:rsidR="0088185A">
        <w:rPr>
          <w:rFonts w:cstheme="minorHAnsi"/>
        </w:rPr>
        <w:t>from</w:t>
      </w:r>
      <w:r w:rsidR="001720AE">
        <w:rPr>
          <w:rFonts w:cstheme="minorHAnsi"/>
        </w:rPr>
        <w:t xml:space="preserve"> antimicrobial usage.</w:t>
      </w:r>
      <w:r w:rsidR="006B0495">
        <w:rPr>
          <w:rFonts w:cstheme="minorHAnsi"/>
        </w:rPr>
        <w:t xml:space="preserve"> This narrative review aimed to summarize studies </w:t>
      </w:r>
      <w:r w:rsidR="00DA7D75">
        <w:rPr>
          <w:rFonts w:cstheme="minorHAnsi"/>
        </w:rPr>
        <w:t xml:space="preserve">comparing </w:t>
      </w:r>
      <w:r w:rsidR="00DA7D75">
        <w:t>antimicrobial susceptibility of bovine staphylococcal mastitis isolates</w:t>
      </w:r>
      <w:r w:rsidR="00DA7D75">
        <w:rPr>
          <w:rFonts w:cstheme="minorHAnsi"/>
        </w:rPr>
        <w:t xml:space="preserve"> on </w:t>
      </w:r>
      <w:r w:rsidR="006B0495">
        <w:t>organic vs. conventional</w:t>
      </w:r>
      <w:r w:rsidR="00DA7D75">
        <w:t xml:space="preserve"> dairy farms.</w:t>
      </w:r>
      <w:r w:rsidR="006B0495">
        <w:t xml:space="preserve"> </w:t>
      </w:r>
      <w:r w:rsidR="006D33CD">
        <w:t xml:space="preserve">Numerous factors make </w:t>
      </w:r>
      <w:r w:rsidR="00694F6E">
        <w:t>generalizing results</w:t>
      </w:r>
      <w:r w:rsidR="006D33CD">
        <w:rPr>
          <w:rFonts w:cstheme="minorHAnsi"/>
        </w:rPr>
        <w:t xml:space="preserve"> of </w:t>
      </w:r>
      <w:r w:rsidR="00164303">
        <w:rPr>
          <w:rFonts w:cstheme="minorHAnsi"/>
        </w:rPr>
        <w:t>AMR</w:t>
      </w:r>
      <w:r w:rsidR="0071024C" w:rsidRPr="006D33CD">
        <w:rPr>
          <w:rFonts w:cstheme="minorHAnsi"/>
        </w:rPr>
        <w:t xml:space="preserve"> </w:t>
      </w:r>
      <w:r w:rsidR="006D33CD">
        <w:rPr>
          <w:rFonts w:cstheme="minorHAnsi"/>
        </w:rPr>
        <w:t>difficult between studies, including</w:t>
      </w:r>
      <w:r w:rsidR="00831082">
        <w:rPr>
          <w:rFonts w:cstheme="minorHAnsi"/>
        </w:rPr>
        <w:t>:</w:t>
      </w:r>
      <w:r w:rsidR="006D33CD">
        <w:rPr>
          <w:rFonts w:cstheme="minorHAnsi"/>
        </w:rPr>
        <w:t xml:space="preserve"> use of various m</w:t>
      </w:r>
      <w:r w:rsidR="0071024C" w:rsidRPr="006D33CD">
        <w:rPr>
          <w:rFonts w:cstheme="minorHAnsi"/>
        </w:rPr>
        <w:t>ethod</w:t>
      </w:r>
      <w:r w:rsidR="006D33CD">
        <w:rPr>
          <w:rFonts w:cstheme="minorHAnsi"/>
        </w:rPr>
        <w:t xml:space="preserve">s for </w:t>
      </w:r>
      <w:r w:rsidR="00DC6EC1">
        <w:rPr>
          <w:rFonts w:cstheme="minorHAnsi"/>
        </w:rPr>
        <w:t>antimicrobial</w:t>
      </w:r>
      <w:r w:rsidR="0071024C" w:rsidRPr="006D33CD">
        <w:rPr>
          <w:rFonts w:cstheme="minorHAnsi"/>
        </w:rPr>
        <w:t xml:space="preserve"> susceptibility testing</w:t>
      </w:r>
      <w:r w:rsidR="00831082">
        <w:rPr>
          <w:rFonts w:cstheme="minorHAnsi"/>
        </w:rPr>
        <w:t xml:space="preserve"> and </w:t>
      </w:r>
      <w:r w:rsidR="00E81FEF">
        <w:rPr>
          <w:rFonts w:cstheme="minorHAnsi"/>
        </w:rPr>
        <w:t xml:space="preserve">continuously evolving </w:t>
      </w:r>
      <w:r w:rsidR="001534ED">
        <w:rPr>
          <w:rFonts w:cstheme="minorHAnsi"/>
        </w:rPr>
        <w:t xml:space="preserve">or </w:t>
      </w:r>
      <w:r w:rsidR="009E4602">
        <w:rPr>
          <w:rFonts w:cstheme="minorHAnsi"/>
        </w:rPr>
        <w:t>conflicting</w:t>
      </w:r>
      <w:r w:rsidR="001534ED">
        <w:rPr>
          <w:rFonts w:cstheme="minorHAnsi"/>
        </w:rPr>
        <w:t xml:space="preserve"> </w:t>
      </w:r>
      <w:r w:rsidR="009E4602">
        <w:rPr>
          <w:rFonts w:cstheme="minorHAnsi"/>
        </w:rPr>
        <w:t xml:space="preserve">schemes for </w:t>
      </w:r>
      <w:r w:rsidR="006070D2">
        <w:rPr>
          <w:rFonts w:cstheme="minorHAnsi"/>
        </w:rPr>
        <w:t>breakpoint</w:t>
      </w:r>
      <w:r w:rsidR="00831082">
        <w:rPr>
          <w:rFonts w:cstheme="minorHAnsi"/>
        </w:rPr>
        <w:t>s; variation in</w:t>
      </w:r>
      <w:r w:rsidR="0071024C" w:rsidRPr="006D33CD">
        <w:rPr>
          <w:rFonts w:cstheme="minorHAnsi"/>
        </w:rPr>
        <w:t xml:space="preserve"> sampling scheme</w:t>
      </w:r>
      <w:r w:rsidR="00831082">
        <w:rPr>
          <w:rFonts w:cstheme="minorHAnsi"/>
        </w:rPr>
        <w:t xml:space="preserve"> between studies (</w:t>
      </w:r>
      <w:r w:rsidR="00604C2E">
        <w:rPr>
          <w:rFonts w:cstheme="minorHAnsi"/>
        </w:rPr>
        <w:t xml:space="preserve">random </w:t>
      </w:r>
      <w:r w:rsidR="001534ED">
        <w:rPr>
          <w:rFonts w:cstheme="minorHAnsi"/>
        </w:rPr>
        <w:t>vs.</w:t>
      </w:r>
      <w:r w:rsidR="00604C2E">
        <w:rPr>
          <w:rFonts w:cstheme="minorHAnsi"/>
        </w:rPr>
        <w:t xml:space="preserve"> targeted sampling of cows, bulk tank milk vs. quartermilk samples, inclusion of </w:t>
      </w:r>
      <w:r w:rsidR="00015C80">
        <w:rPr>
          <w:rFonts w:cstheme="minorHAnsi"/>
        </w:rPr>
        <w:t xml:space="preserve">isolates associated with </w:t>
      </w:r>
      <w:r w:rsidR="00604C2E">
        <w:rPr>
          <w:rFonts w:cstheme="minorHAnsi"/>
        </w:rPr>
        <w:t>clinical vs. subclinical</w:t>
      </w:r>
      <w:r w:rsidR="00015C80">
        <w:rPr>
          <w:rFonts w:cstheme="minorHAnsi"/>
        </w:rPr>
        <w:t xml:space="preserve"> mastitis); </w:t>
      </w:r>
      <w:r w:rsidR="00BE0EF9">
        <w:rPr>
          <w:rFonts w:cstheme="minorHAnsi"/>
        </w:rPr>
        <w:t xml:space="preserve">differing definitions of “organic” between </w:t>
      </w:r>
      <w:r w:rsidR="00087342">
        <w:rPr>
          <w:rFonts w:cstheme="minorHAnsi"/>
        </w:rPr>
        <w:t xml:space="preserve">herds in the </w:t>
      </w:r>
      <w:r w:rsidR="00BE0EF9">
        <w:rPr>
          <w:rFonts w:cstheme="minorHAnsi"/>
        </w:rPr>
        <w:t xml:space="preserve">EU (where </w:t>
      </w:r>
      <w:r w:rsidR="00DC6EC1">
        <w:rPr>
          <w:rFonts w:cstheme="minorHAnsi"/>
        </w:rPr>
        <w:t>antimicrobial</w:t>
      </w:r>
      <w:r w:rsidR="00BE0EF9">
        <w:rPr>
          <w:rFonts w:cstheme="minorHAnsi"/>
        </w:rPr>
        <w:t xml:space="preserve"> usage is still allowed, but is more tightly regulated</w:t>
      </w:r>
      <w:r w:rsidR="00676FEE">
        <w:rPr>
          <w:rFonts w:cstheme="minorHAnsi"/>
        </w:rPr>
        <w:t xml:space="preserve"> and limited) and </w:t>
      </w:r>
      <w:r w:rsidR="00027D79">
        <w:rPr>
          <w:rFonts w:cstheme="minorHAnsi"/>
        </w:rPr>
        <w:t xml:space="preserve">the </w:t>
      </w:r>
      <w:r w:rsidR="00676FEE">
        <w:rPr>
          <w:rFonts w:cstheme="minorHAnsi"/>
        </w:rPr>
        <w:t>US (any animal treated with antimicrobials must leave the herd)</w:t>
      </w:r>
      <w:r w:rsidR="00EE63EF">
        <w:rPr>
          <w:rFonts w:cstheme="minorHAnsi"/>
        </w:rPr>
        <w:t>. Furthermore,</w:t>
      </w:r>
      <w:r w:rsidR="00194558">
        <w:rPr>
          <w:rFonts w:cstheme="minorHAnsi"/>
        </w:rPr>
        <w:t xml:space="preserve"> </w:t>
      </w:r>
      <w:r w:rsidR="00434033">
        <w:rPr>
          <w:rFonts w:cstheme="minorHAnsi"/>
        </w:rPr>
        <w:t xml:space="preserve">studies including a limited number of herds may suffer from a </w:t>
      </w:r>
      <w:r w:rsidR="009E6375">
        <w:rPr>
          <w:rFonts w:cstheme="minorHAnsi"/>
        </w:rPr>
        <w:t xml:space="preserve">lack of independence between observations. Overall, studies comparing the resistance profiles of staphylococci associated with bovine milk samples show </w:t>
      </w:r>
      <w:r w:rsidR="00B93ACF">
        <w:rPr>
          <w:rFonts w:cstheme="minorHAnsi"/>
        </w:rPr>
        <w:t xml:space="preserve">that isolates from organic farms </w:t>
      </w:r>
      <w:r w:rsidR="00ED66CE">
        <w:rPr>
          <w:rFonts w:cstheme="minorHAnsi"/>
        </w:rPr>
        <w:t>are</w:t>
      </w:r>
      <w:r w:rsidR="00B93ACF">
        <w:rPr>
          <w:rFonts w:cstheme="minorHAnsi"/>
        </w:rPr>
        <w:t xml:space="preserve"> similar or slightly </w:t>
      </w:r>
      <w:r w:rsidR="00ED66CE">
        <w:rPr>
          <w:rFonts w:cstheme="minorHAnsi"/>
        </w:rPr>
        <w:t>more susceptible</w:t>
      </w:r>
      <w:r w:rsidR="00B94DB8">
        <w:rPr>
          <w:rFonts w:cstheme="minorHAnsi"/>
        </w:rPr>
        <w:t xml:space="preserve"> to antimicrobials than those associated with </w:t>
      </w:r>
      <w:r w:rsidR="00027D79">
        <w:rPr>
          <w:rFonts w:cstheme="minorHAnsi"/>
        </w:rPr>
        <w:t>mastitis</w:t>
      </w:r>
      <w:r w:rsidR="00CC2770">
        <w:rPr>
          <w:rFonts w:cstheme="minorHAnsi"/>
        </w:rPr>
        <w:t xml:space="preserve"> on </w:t>
      </w:r>
      <w:r w:rsidR="00B94DB8">
        <w:rPr>
          <w:rFonts w:cstheme="minorHAnsi"/>
        </w:rPr>
        <w:t>conventional farms</w:t>
      </w:r>
      <w:r w:rsidR="00B93ACF">
        <w:rPr>
          <w:rFonts w:cstheme="minorHAnsi"/>
        </w:rPr>
        <w:t xml:space="preserve">. </w:t>
      </w:r>
      <w:r w:rsidR="00CC2770">
        <w:rPr>
          <w:rFonts w:cstheme="minorHAnsi"/>
        </w:rPr>
        <w:t>A</w:t>
      </w:r>
      <w:r w:rsidR="00B6765F">
        <w:rPr>
          <w:rFonts w:cstheme="minorHAnsi"/>
        </w:rPr>
        <w:t>lthough</w:t>
      </w:r>
      <w:r w:rsidR="00E2306C">
        <w:rPr>
          <w:rFonts w:cstheme="minorHAnsi"/>
        </w:rPr>
        <w:t xml:space="preserve"> </w:t>
      </w:r>
      <w:r w:rsidR="003B614F">
        <w:rPr>
          <w:rFonts w:cstheme="minorHAnsi"/>
        </w:rPr>
        <w:t xml:space="preserve">some </w:t>
      </w:r>
      <w:r w:rsidR="00CC2770">
        <w:rPr>
          <w:rFonts w:cstheme="minorHAnsi"/>
        </w:rPr>
        <w:t xml:space="preserve">level of </w:t>
      </w:r>
      <w:r w:rsidR="003B614F">
        <w:rPr>
          <w:rFonts w:cstheme="minorHAnsi"/>
        </w:rPr>
        <w:t xml:space="preserve">resistance was observed </w:t>
      </w:r>
      <w:r w:rsidR="00237D07">
        <w:rPr>
          <w:rFonts w:cstheme="minorHAnsi"/>
        </w:rPr>
        <w:t>against</w:t>
      </w:r>
      <w:r w:rsidR="003B614F">
        <w:rPr>
          <w:rFonts w:cstheme="minorHAnsi"/>
        </w:rPr>
        <w:t xml:space="preserve"> </w:t>
      </w:r>
      <w:r w:rsidR="0099273E">
        <w:rPr>
          <w:rFonts w:cstheme="minorHAnsi"/>
        </w:rPr>
        <w:t>a number of antimicrobials important for veterinary medicine (</w:t>
      </w:r>
      <w:r w:rsidR="009E4BE0">
        <w:rPr>
          <w:rFonts w:cstheme="minorHAnsi"/>
        </w:rPr>
        <w:t>cephalosporins, penicillin, tetracycline)</w:t>
      </w:r>
      <w:r w:rsidR="00B6765F">
        <w:rPr>
          <w:rFonts w:cstheme="minorHAnsi"/>
        </w:rPr>
        <w:t xml:space="preserve">, overall resistance of </w:t>
      </w:r>
      <w:r w:rsidR="0052654F">
        <w:rPr>
          <w:rFonts w:cstheme="minorHAnsi"/>
        </w:rPr>
        <w:t xml:space="preserve">mastitis-associated staphylococci is generally low and the </w:t>
      </w:r>
      <w:r w:rsidR="00397336">
        <w:rPr>
          <w:rFonts w:cstheme="minorHAnsi"/>
        </w:rPr>
        <w:t>most commonly-used mastitis treatments are still effective.</w:t>
      </w:r>
      <w:r w:rsidR="00276273">
        <w:rPr>
          <w:rFonts w:cstheme="minorHAnsi"/>
        </w:rPr>
        <w:t xml:space="preserve"> </w:t>
      </w:r>
      <w:r w:rsidR="00673DD5">
        <w:rPr>
          <w:rFonts w:cstheme="minorHAnsi"/>
        </w:rPr>
        <w:t xml:space="preserve">A </w:t>
      </w:r>
      <w:r w:rsidR="00E2306C">
        <w:rPr>
          <w:rFonts w:cstheme="minorHAnsi"/>
        </w:rPr>
        <w:t xml:space="preserve">considerable resistance </w:t>
      </w:r>
      <w:r w:rsidR="00673DD5">
        <w:rPr>
          <w:rFonts w:cstheme="minorHAnsi"/>
        </w:rPr>
        <w:t xml:space="preserve">of resistance for </w:t>
      </w:r>
      <w:r w:rsidR="00E2306C">
        <w:rPr>
          <w:rFonts w:cstheme="minorHAnsi"/>
        </w:rPr>
        <w:t xml:space="preserve">both NASM and </w:t>
      </w:r>
      <w:r w:rsidR="00E2306C">
        <w:rPr>
          <w:rFonts w:cstheme="minorHAnsi"/>
          <w:i/>
          <w:iCs/>
        </w:rPr>
        <w:t>S. aureus</w:t>
      </w:r>
      <w:r w:rsidR="00E2306C">
        <w:t xml:space="preserve"> against penicillin has been described, </w:t>
      </w:r>
      <w:r w:rsidR="00673DD5">
        <w:t>but the</w:t>
      </w:r>
      <w:r w:rsidR="00E2306C">
        <w:t xml:space="preserve"> majority of isolates in European and US studies remain susceptible. </w:t>
      </w:r>
      <w:r w:rsidR="00C22555">
        <w:t xml:space="preserve">Other factors </w:t>
      </w:r>
      <w:r w:rsidR="007B7D57">
        <w:t xml:space="preserve">influencing AMR of staphylococci causing mastitis are </w:t>
      </w:r>
      <w:r w:rsidR="00297329">
        <w:t xml:space="preserve">the prevalence and diversity of NASM present in a particular herd, as resistance profiles are species-specific. </w:t>
      </w:r>
      <w:r w:rsidR="000849AE">
        <w:t>Furthermore,</w:t>
      </w:r>
      <w:r w:rsidR="00422031">
        <w:t xml:space="preserve"> as there is evidence that</w:t>
      </w:r>
      <w:r w:rsidR="000849AE">
        <w:t xml:space="preserve"> strain types</w:t>
      </w:r>
      <w:r w:rsidR="00422031">
        <w:t xml:space="preserve"> within species</w:t>
      </w:r>
      <w:r w:rsidR="000849AE">
        <w:t xml:space="preserve"> </w:t>
      </w:r>
      <w:r w:rsidR="0050103E">
        <w:t xml:space="preserve">can </w:t>
      </w:r>
      <w:r w:rsidR="00422031">
        <w:t xml:space="preserve">differ in likelihood of </w:t>
      </w:r>
      <w:r w:rsidR="0050103E">
        <w:t xml:space="preserve">AMR </w:t>
      </w:r>
      <w:r w:rsidR="00422031">
        <w:t>carriage,</w:t>
      </w:r>
      <w:r w:rsidR="00007889">
        <w:t xml:space="preserve"> the</w:t>
      </w:r>
      <w:r w:rsidR="00422031">
        <w:t xml:space="preserve"> </w:t>
      </w:r>
      <w:r w:rsidR="0023619D">
        <w:t>predominate</w:t>
      </w:r>
      <w:r w:rsidR="00F94D67">
        <w:t xml:space="preserve"> strain type</w:t>
      </w:r>
      <w:r w:rsidR="00007889">
        <w:t>s present in</w:t>
      </w:r>
      <w:r w:rsidR="0023619D">
        <w:t xml:space="preserve"> a given herd </w:t>
      </w:r>
      <w:r w:rsidR="00F1005D">
        <w:t>are</w:t>
      </w:r>
      <w:r w:rsidR="0023619D">
        <w:t xml:space="preserve"> also likely to affect prevalence of AMR in staphylococci</w:t>
      </w:r>
      <w:r w:rsidR="00912E4B">
        <w:t xml:space="preserve"> at the farm level</w:t>
      </w:r>
      <w:r w:rsidR="0023619D">
        <w:t xml:space="preserve">. </w:t>
      </w:r>
      <w:r w:rsidR="00F1005D">
        <w:t>A</w:t>
      </w:r>
      <w:r w:rsidR="00912E4B">
        <w:t xml:space="preserve"> number of different management factors</w:t>
      </w:r>
      <w:r w:rsidR="009C6ACF">
        <w:t xml:space="preserve"> (unrelated to antimicrobial usage) affect the prevalence and species diversity of NASM</w:t>
      </w:r>
      <w:r w:rsidR="00E65676">
        <w:t xml:space="preserve"> causing IMI on particular dairy farms</w:t>
      </w:r>
      <w:r w:rsidR="009C6ACF">
        <w:t>,</w:t>
      </w:r>
      <w:r w:rsidR="007B5BB7">
        <w:t xml:space="preserve"> </w:t>
      </w:r>
      <w:r w:rsidR="00B433F4">
        <w:t>thereby</w:t>
      </w:r>
      <w:r w:rsidR="007B5BB7">
        <w:t xml:space="preserve"> also affect</w:t>
      </w:r>
      <w:r w:rsidR="00B433F4">
        <w:t>ing</w:t>
      </w:r>
      <w:r w:rsidR="007B5BB7">
        <w:t xml:space="preserve"> the prevalence of </w:t>
      </w:r>
      <w:r w:rsidR="00E65676">
        <w:t xml:space="preserve">observed </w:t>
      </w:r>
      <w:r w:rsidR="007B5BB7">
        <w:t xml:space="preserve">AMR in </w:t>
      </w:r>
      <w:r w:rsidR="00E65676">
        <w:t>isolate</w:t>
      </w:r>
      <w:r w:rsidR="008C250B">
        <w:t>s</w:t>
      </w:r>
      <w:r w:rsidR="00E65676">
        <w:t xml:space="preserve"> from a given</w:t>
      </w:r>
      <w:r w:rsidR="007B5BB7">
        <w:t xml:space="preserve"> herd </w:t>
      </w:r>
      <w:r w:rsidR="008C250B">
        <w:t>(</w:t>
      </w:r>
      <w:r w:rsidR="007B5BB7">
        <w:t xml:space="preserve">as </w:t>
      </w:r>
      <w:r w:rsidR="00C76FBB">
        <w:t>resistance profiles vary by species</w:t>
      </w:r>
      <w:r w:rsidR="008C250B">
        <w:t>).</w:t>
      </w:r>
      <w:r w:rsidR="000D6381">
        <w:rPr>
          <w:rFonts w:cstheme="minorHAnsi"/>
        </w:rPr>
        <w:t xml:space="preserve"> A consistent finding </w:t>
      </w:r>
      <w:r w:rsidR="00E53CFD">
        <w:rPr>
          <w:rFonts w:cstheme="minorHAnsi"/>
        </w:rPr>
        <w:t xml:space="preserve">between </w:t>
      </w:r>
      <w:r w:rsidR="000D6381">
        <w:rPr>
          <w:rFonts w:cstheme="minorHAnsi"/>
        </w:rPr>
        <w:t xml:space="preserve">all studies </w:t>
      </w:r>
      <w:r w:rsidR="00E53CFD">
        <w:rPr>
          <w:rFonts w:cstheme="minorHAnsi"/>
        </w:rPr>
        <w:t xml:space="preserve">described </w:t>
      </w:r>
      <w:r w:rsidR="000D6381">
        <w:rPr>
          <w:rFonts w:cstheme="minorHAnsi"/>
        </w:rPr>
        <w:t xml:space="preserve">was </w:t>
      </w:r>
      <w:r w:rsidR="000D6381">
        <w:rPr>
          <w:rFonts w:cstheme="minorHAnsi"/>
        </w:rPr>
        <w:lastRenderedPageBreak/>
        <w:t xml:space="preserve">the persistence of resistant mastitis-associated staphylococci on dairy farms which had not used antimicrobials for many years. </w:t>
      </w:r>
      <w:r w:rsidR="00641A58">
        <w:rPr>
          <w:rFonts w:cstheme="minorHAnsi"/>
        </w:rPr>
        <w:t xml:space="preserve">Some insight on this </w:t>
      </w:r>
      <w:r w:rsidR="00BF1931">
        <w:rPr>
          <w:rFonts w:cstheme="minorHAnsi"/>
        </w:rPr>
        <w:t xml:space="preserve">phenomenon </w:t>
      </w:r>
      <w:r w:rsidR="00641A58">
        <w:rPr>
          <w:rFonts w:cstheme="minorHAnsi"/>
        </w:rPr>
        <w:t>may be gleaned from a</w:t>
      </w:r>
      <w:r w:rsidR="000D6381">
        <w:rPr>
          <w:rFonts w:cstheme="minorHAnsi"/>
        </w:rPr>
        <w:t xml:space="preserve"> </w:t>
      </w:r>
      <w:r w:rsidR="00E15DE5">
        <w:rPr>
          <w:rFonts w:cstheme="minorHAnsi"/>
        </w:rPr>
        <w:t>theory</w:t>
      </w:r>
      <w:r w:rsidR="00870E7A">
        <w:rPr>
          <w:rFonts w:cstheme="minorHAnsi"/>
        </w:rPr>
        <w:t xml:space="preserve"> </w:t>
      </w:r>
      <w:r w:rsidR="00641A58">
        <w:rPr>
          <w:rFonts w:cstheme="minorHAnsi"/>
        </w:rPr>
        <w:t xml:space="preserve">put forth </w:t>
      </w:r>
      <w:r w:rsidR="00DC6305">
        <w:rPr>
          <w:rFonts w:cstheme="minorHAnsi"/>
        </w:rPr>
        <w:t>to explain th</w:t>
      </w:r>
      <w:r w:rsidR="00702D10">
        <w:rPr>
          <w:rFonts w:cstheme="minorHAnsi"/>
        </w:rPr>
        <w:t>e</w:t>
      </w:r>
      <w:r w:rsidR="00DC6305">
        <w:rPr>
          <w:rFonts w:cstheme="minorHAnsi"/>
        </w:rPr>
        <w:t xml:space="preserve"> </w:t>
      </w:r>
      <w:r w:rsidR="00E85312">
        <w:rPr>
          <w:rFonts w:cstheme="minorHAnsi"/>
        </w:rPr>
        <w:t xml:space="preserve">observed </w:t>
      </w:r>
      <w:r w:rsidR="00E14A14">
        <w:rPr>
          <w:rFonts w:cstheme="minorHAnsi"/>
        </w:rPr>
        <w:t xml:space="preserve">maintenance </w:t>
      </w:r>
      <w:r w:rsidR="00E85312">
        <w:rPr>
          <w:rFonts w:cstheme="minorHAnsi"/>
        </w:rPr>
        <w:t>of</w:t>
      </w:r>
      <w:r w:rsidR="007F48A1">
        <w:rPr>
          <w:rFonts w:cstheme="minorHAnsi"/>
        </w:rPr>
        <w:t xml:space="preserve"> </w:t>
      </w:r>
      <w:r w:rsidR="001D20D6">
        <w:rPr>
          <w:rFonts w:cstheme="minorHAnsi"/>
        </w:rPr>
        <w:t>AMR</w:t>
      </w:r>
      <w:r w:rsidR="00644B40">
        <w:rPr>
          <w:rFonts w:cstheme="minorHAnsi"/>
        </w:rPr>
        <w:t xml:space="preserve"> in</w:t>
      </w:r>
      <w:r w:rsidR="00DC6305">
        <w:rPr>
          <w:rFonts w:cstheme="minorHAnsi"/>
        </w:rPr>
        <w:t xml:space="preserve"> fecal bacteria </w:t>
      </w:r>
      <w:r w:rsidR="00436A08">
        <w:rPr>
          <w:rFonts w:cstheme="minorHAnsi"/>
        </w:rPr>
        <w:t xml:space="preserve">in </w:t>
      </w:r>
      <w:r w:rsidR="00DC6305">
        <w:rPr>
          <w:rFonts w:cstheme="minorHAnsi"/>
        </w:rPr>
        <w:t>cattle</w:t>
      </w:r>
      <w:r w:rsidR="007F48A1">
        <w:rPr>
          <w:rFonts w:cstheme="minorHAnsi"/>
        </w:rPr>
        <w:t xml:space="preserve"> </w:t>
      </w:r>
      <w:r w:rsidR="0023441F">
        <w:rPr>
          <w:rFonts w:cstheme="minorHAnsi"/>
        </w:rPr>
        <w:t>despite</w:t>
      </w:r>
      <w:r w:rsidR="007F48A1">
        <w:rPr>
          <w:rFonts w:cstheme="minorHAnsi"/>
        </w:rPr>
        <w:t xml:space="preserve"> the absence of antimicrobial use</w:t>
      </w:r>
      <w:r w:rsidR="00644B40">
        <w:rPr>
          <w:rFonts w:cstheme="minorHAnsi"/>
        </w:rPr>
        <w:t>.</w:t>
      </w:r>
      <w:r w:rsidR="000D6381">
        <w:rPr>
          <w:rFonts w:cstheme="minorHAnsi"/>
        </w:rPr>
        <w:t xml:space="preserve"> </w:t>
      </w:r>
      <w:r w:rsidR="001A6E6C">
        <w:rPr>
          <w:rFonts w:cstheme="minorHAnsi"/>
        </w:rPr>
        <w:t>I</w:t>
      </w:r>
      <w:r w:rsidR="00B834D9">
        <w:rPr>
          <w:rFonts w:cstheme="minorHAnsi"/>
        </w:rPr>
        <w:t xml:space="preserve">n the transient </w:t>
      </w:r>
      <w:r w:rsidR="001448F5">
        <w:rPr>
          <w:rFonts w:cstheme="minorHAnsi"/>
        </w:rPr>
        <w:t xml:space="preserve">expansion </w:t>
      </w:r>
      <w:r w:rsidR="003504AB">
        <w:rPr>
          <w:rFonts w:cstheme="minorHAnsi"/>
        </w:rPr>
        <w:t xml:space="preserve">of </w:t>
      </w:r>
      <w:r w:rsidR="001A6E6C">
        <w:rPr>
          <w:rFonts w:cstheme="minorHAnsi"/>
        </w:rPr>
        <w:t xml:space="preserve">a population of </w:t>
      </w:r>
      <w:r w:rsidR="003504AB">
        <w:rPr>
          <w:rFonts w:cstheme="minorHAnsi"/>
        </w:rPr>
        <w:t>resistant isolates following antimicrobial</w:t>
      </w:r>
      <w:r w:rsidR="00AE79FA">
        <w:rPr>
          <w:rFonts w:cstheme="minorHAnsi"/>
        </w:rPr>
        <w:t xml:space="preserve"> treatment</w:t>
      </w:r>
      <w:r w:rsidR="003504AB">
        <w:rPr>
          <w:rFonts w:cstheme="minorHAnsi"/>
        </w:rPr>
        <w:t xml:space="preserve"> in an individual animal, </w:t>
      </w:r>
      <w:r w:rsidR="00DA7958">
        <w:rPr>
          <w:rFonts w:cstheme="minorHAnsi"/>
        </w:rPr>
        <w:t xml:space="preserve">the likelihood </w:t>
      </w:r>
      <w:r w:rsidR="00AE79FA">
        <w:rPr>
          <w:rFonts w:cstheme="minorHAnsi"/>
        </w:rPr>
        <w:t xml:space="preserve">increases </w:t>
      </w:r>
      <w:r w:rsidR="001D20D6">
        <w:rPr>
          <w:rFonts w:cstheme="minorHAnsi"/>
        </w:rPr>
        <w:t xml:space="preserve">that </w:t>
      </w:r>
      <w:r w:rsidR="00DA7958">
        <w:rPr>
          <w:rFonts w:cstheme="minorHAnsi"/>
        </w:rPr>
        <w:t>an</w:t>
      </w:r>
      <w:r w:rsidR="003504AB">
        <w:rPr>
          <w:rFonts w:cstheme="minorHAnsi"/>
        </w:rPr>
        <w:t xml:space="preserve"> AMR gene </w:t>
      </w:r>
      <w:r w:rsidR="001D20D6">
        <w:rPr>
          <w:rFonts w:cstheme="minorHAnsi"/>
        </w:rPr>
        <w:t>can</w:t>
      </w:r>
      <w:r w:rsidR="00AE79FA">
        <w:rPr>
          <w:rFonts w:cstheme="minorHAnsi"/>
        </w:rPr>
        <w:t xml:space="preserve"> </w:t>
      </w:r>
      <w:r w:rsidR="003504AB">
        <w:rPr>
          <w:rFonts w:cstheme="minorHAnsi"/>
        </w:rPr>
        <w:t>becom</w:t>
      </w:r>
      <w:r w:rsidR="00AE79FA">
        <w:rPr>
          <w:rFonts w:cstheme="minorHAnsi"/>
        </w:rPr>
        <w:t>e</w:t>
      </w:r>
      <w:r w:rsidR="003504AB">
        <w:rPr>
          <w:rFonts w:cstheme="minorHAnsi"/>
        </w:rPr>
        <w:t xml:space="preserve"> linked with some other locally-advantageous trait</w:t>
      </w:r>
      <w:r w:rsidR="00DA7958">
        <w:rPr>
          <w:rFonts w:cstheme="minorHAnsi"/>
        </w:rPr>
        <w:t xml:space="preserve"> during replication</w:t>
      </w:r>
      <w:r w:rsidR="00962BD2">
        <w:rPr>
          <w:rFonts w:cstheme="minorHAnsi"/>
        </w:rPr>
        <w:t xml:space="preserve">. The selective advantage </w:t>
      </w:r>
      <w:r w:rsidR="00FB4951">
        <w:rPr>
          <w:rFonts w:cstheme="minorHAnsi"/>
        </w:rPr>
        <w:t xml:space="preserve">bestowed on the resistant bacteria </w:t>
      </w:r>
      <w:r w:rsidR="004562B4">
        <w:rPr>
          <w:rFonts w:cstheme="minorHAnsi"/>
        </w:rPr>
        <w:t xml:space="preserve">could </w:t>
      </w:r>
      <w:r w:rsidR="00FB4951">
        <w:rPr>
          <w:rFonts w:cstheme="minorHAnsi"/>
        </w:rPr>
        <w:t>then lead to an increase</w:t>
      </w:r>
      <w:r w:rsidR="00A128CC">
        <w:rPr>
          <w:rFonts w:cstheme="minorHAnsi"/>
        </w:rPr>
        <w:t xml:space="preserve"> in their relative abundance and maintenance of the AMR genes over the long term</w:t>
      </w:r>
      <w:r w:rsidR="00AC512D">
        <w:rPr>
          <w:rFonts w:cstheme="minorHAnsi"/>
        </w:rPr>
        <w:t xml:space="preserve">, </w:t>
      </w:r>
      <w:r w:rsidR="00A128CC">
        <w:rPr>
          <w:rFonts w:cstheme="minorHAnsi"/>
        </w:rPr>
        <w:t xml:space="preserve">as long as the trait </w:t>
      </w:r>
      <w:r w:rsidR="00E028AA">
        <w:rPr>
          <w:rFonts w:cstheme="minorHAnsi"/>
        </w:rPr>
        <w:t>linked to</w:t>
      </w:r>
      <w:r w:rsidR="00A128CC">
        <w:rPr>
          <w:rFonts w:cstheme="minorHAnsi"/>
        </w:rPr>
        <w:t xml:space="preserve"> AMR </w:t>
      </w:r>
      <w:r w:rsidR="00AC512D">
        <w:rPr>
          <w:rFonts w:cstheme="minorHAnsi"/>
        </w:rPr>
        <w:t>continues to provide a selective advantage.</w:t>
      </w:r>
    </w:p>
    <w:p w14:paraId="08E27A42" w14:textId="2A528037" w:rsidR="00226F8F" w:rsidRPr="00617D7D" w:rsidRDefault="00D273FF" w:rsidP="00617D7D">
      <w:pPr>
        <w:ind w:firstLine="360"/>
        <w:rPr>
          <w:rFonts w:cstheme="minorHAnsi"/>
        </w:rPr>
      </w:pPr>
      <w:r w:rsidRPr="007403C9">
        <w:rPr>
          <w:rFonts w:cstheme="minorHAnsi"/>
        </w:rPr>
        <w:t xml:space="preserve">The biggest limitation </w:t>
      </w:r>
      <w:r w:rsidR="007403C9" w:rsidRPr="007403C9">
        <w:rPr>
          <w:rFonts w:cstheme="minorHAnsi"/>
        </w:rPr>
        <w:t xml:space="preserve">of </w:t>
      </w:r>
      <w:r w:rsidR="000078DF">
        <w:rPr>
          <w:rFonts w:cstheme="minorHAnsi"/>
        </w:rPr>
        <w:t>most</w:t>
      </w:r>
      <w:r w:rsidR="003E61C3">
        <w:rPr>
          <w:rFonts w:cstheme="minorHAnsi"/>
        </w:rPr>
        <w:t xml:space="preserve"> </w:t>
      </w:r>
      <w:r w:rsidR="007403C9" w:rsidRPr="007403C9">
        <w:rPr>
          <w:rFonts w:cstheme="minorHAnsi"/>
        </w:rPr>
        <w:t xml:space="preserve">studies comparing resistance profiles </w:t>
      </w:r>
      <w:r w:rsidR="003E61C3">
        <w:rPr>
          <w:rFonts w:cstheme="minorHAnsi"/>
        </w:rPr>
        <w:t>is</w:t>
      </w:r>
      <w:r w:rsidR="00262C13">
        <w:rPr>
          <w:rFonts w:cstheme="minorHAnsi"/>
        </w:rPr>
        <w:t xml:space="preserve"> lack of speciation of </w:t>
      </w:r>
      <w:r w:rsidR="007403C9" w:rsidRPr="007403C9">
        <w:rPr>
          <w:rFonts w:cstheme="minorHAnsi"/>
        </w:rPr>
        <w:t>staphylococci</w:t>
      </w:r>
      <w:r w:rsidR="003E61C3">
        <w:rPr>
          <w:rFonts w:cstheme="minorHAnsi"/>
        </w:rPr>
        <w:t>.</w:t>
      </w:r>
      <w:r w:rsidR="002D7FE6">
        <w:rPr>
          <w:rFonts w:cstheme="minorHAnsi"/>
        </w:rPr>
        <w:t xml:space="preserve"> </w:t>
      </w:r>
      <w:r w:rsidR="00D6775D">
        <w:rPr>
          <w:rFonts w:cstheme="minorHAnsi"/>
        </w:rPr>
        <w:t>O</w:t>
      </w:r>
      <w:r w:rsidR="002D26B2">
        <w:rPr>
          <w:rFonts w:cstheme="minorHAnsi"/>
        </w:rPr>
        <w:t xml:space="preserve">rganisms were primarily </w:t>
      </w:r>
      <w:r w:rsidR="002E300E">
        <w:rPr>
          <w:rFonts w:cstheme="minorHAnsi"/>
        </w:rPr>
        <w:t>identified</w:t>
      </w:r>
      <w:r w:rsidR="002D26B2">
        <w:rPr>
          <w:rFonts w:cstheme="minorHAnsi"/>
        </w:rPr>
        <w:t xml:space="preserve"> as </w:t>
      </w:r>
      <w:r w:rsidR="002E300E">
        <w:rPr>
          <w:rFonts w:cstheme="minorHAnsi"/>
        </w:rPr>
        <w:t xml:space="preserve">either </w:t>
      </w:r>
      <w:r w:rsidR="00D6775D">
        <w:rPr>
          <w:rFonts w:cstheme="minorHAnsi"/>
          <w:i/>
          <w:iCs/>
        </w:rPr>
        <w:t xml:space="preserve">S. aureus </w:t>
      </w:r>
      <w:r w:rsidR="00D6775D">
        <w:rPr>
          <w:rFonts w:cstheme="minorHAnsi"/>
        </w:rPr>
        <w:t xml:space="preserve">or </w:t>
      </w:r>
      <w:r w:rsidR="002D26B2">
        <w:rPr>
          <w:rFonts w:cstheme="minorHAnsi"/>
        </w:rPr>
        <w:t>“coagulase</w:t>
      </w:r>
      <w:r w:rsidR="000078DF">
        <w:rPr>
          <w:rFonts w:cstheme="minorHAnsi"/>
        </w:rPr>
        <w:t>-</w:t>
      </w:r>
      <w:r w:rsidR="002D26B2">
        <w:rPr>
          <w:rFonts w:cstheme="minorHAnsi"/>
        </w:rPr>
        <w:t xml:space="preserve">negative staphylococci.” </w:t>
      </w:r>
      <w:r w:rsidR="00310D5B">
        <w:rPr>
          <w:rFonts w:cstheme="minorHAnsi"/>
        </w:rPr>
        <w:t>Before</w:t>
      </w:r>
      <w:r w:rsidR="003512A9">
        <w:rPr>
          <w:rFonts w:cstheme="minorHAnsi"/>
        </w:rPr>
        <w:t xml:space="preserve"> MALDI-TOF</w:t>
      </w:r>
      <w:r w:rsidR="009C1484">
        <w:rPr>
          <w:rFonts w:cstheme="minorHAnsi"/>
        </w:rPr>
        <w:t xml:space="preserve"> bec</w:t>
      </w:r>
      <w:r w:rsidR="00B61DAD">
        <w:rPr>
          <w:rFonts w:cstheme="minorHAnsi"/>
        </w:rPr>
        <w:t>a</w:t>
      </w:r>
      <w:r w:rsidR="009C1484">
        <w:rPr>
          <w:rFonts w:cstheme="minorHAnsi"/>
        </w:rPr>
        <w:t>me more widely available</w:t>
      </w:r>
      <w:r w:rsidR="003512A9">
        <w:rPr>
          <w:rFonts w:cstheme="minorHAnsi"/>
        </w:rPr>
        <w:t xml:space="preserve">, </w:t>
      </w:r>
      <w:r w:rsidR="00310D5B">
        <w:rPr>
          <w:rFonts w:cstheme="minorHAnsi"/>
        </w:rPr>
        <w:t xml:space="preserve">accurate </w:t>
      </w:r>
      <w:r w:rsidR="003512A9">
        <w:rPr>
          <w:rFonts w:cstheme="minorHAnsi"/>
        </w:rPr>
        <w:t xml:space="preserve">speciation of mastitis-associated staphylococci </w:t>
      </w:r>
      <w:r w:rsidR="001A035E">
        <w:rPr>
          <w:rFonts w:cstheme="minorHAnsi"/>
        </w:rPr>
        <w:t xml:space="preserve">on a relatively large scale </w:t>
      </w:r>
      <w:r w:rsidR="003512A9">
        <w:rPr>
          <w:rFonts w:cstheme="minorHAnsi"/>
        </w:rPr>
        <w:t xml:space="preserve">was </w:t>
      </w:r>
      <w:r w:rsidR="001A035E">
        <w:rPr>
          <w:rFonts w:cstheme="minorHAnsi"/>
        </w:rPr>
        <w:t xml:space="preserve">prohibitively </w:t>
      </w:r>
      <w:r w:rsidR="00310D5B">
        <w:rPr>
          <w:rFonts w:cstheme="minorHAnsi"/>
        </w:rPr>
        <w:t xml:space="preserve">expensive and time-consuming. </w:t>
      </w:r>
      <w:r w:rsidR="009C1484">
        <w:rPr>
          <w:rFonts w:cstheme="minorHAnsi"/>
        </w:rPr>
        <w:t xml:space="preserve">As </w:t>
      </w:r>
      <w:r w:rsidR="009C61A2">
        <w:rPr>
          <w:rFonts w:cstheme="minorHAnsi"/>
        </w:rPr>
        <w:t xml:space="preserve">resistance profile varies by </w:t>
      </w:r>
      <w:r w:rsidR="00A610B0">
        <w:rPr>
          <w:rFonts w:cstheme="minorHAnsi"/>
        </w:rPr>
        <w:t xml:space="preserve">species, </w:t>
      </w:r>
      <w:r w:rsidR="001E7B9C">
        <w:rPr>
          <w:rFonts w:cstheme="minorHAnsi"/>
        </w:rPr>
        <w:t xml:space="preserve">additional </w:t>
      </w:r>
      <w:r w:rsidR="00A610B0">
        <w:rPr>
          <w:rFonts w:cstheme="minorHAnsi"/>
        </w:rPr>
        <w:t xml:space="preserve">work </w:t>
      </w:r>
      <w:r w:rsidR="00BF1CB7">
        <w:rPr>
          <w:rFonts w:cstheme="minorHAnsi"/>
        </w:rPr>
        <w:t>comparing</w:t>
      </w:r>
      <w:r w:rsidR="00A610B0">
        <w:rPr>
          <w:rFonts w:cstheme="minorHAnsi"/>
        </w:rPr>
        <w:t xml:space="preserve"> resistance of a large number of isolates from various NASM </w:t>
      </w:r>
      <w:r w:rsidR="00BF1CB7">
        <w:rPr>
          <w:rFonts w:cstheme="minorHAnsi"/>
        </w:rPr>
        <w:t xml:space="preserve">may give further insight </w:t>
      </w:r>
      <w:r w:rsidR="00D55A74">
        <w:rPr>
          <w:rFonts w:cstheme="minorHAnsi"/>
        </w:rPr>
        <w:t xml:space="preserve">as to whether resistance profiles differ between </w:t>
      </w:r>
      <w:r w:rsidR="007E460B">
        <w:rPr>
          <w:rFonts w:cstheme="minorHAnsi"/>
        </w:rPr>
        <w:t xml:space="preserve">management </w:t>
      </w:r>
      <w:r w:rsidR="00D55A74">
        <w:rPr>
          <w:rFonts w:cstheme="minorHAnsi"/>
        </w:rPr>
        <w:t xml:space="preserve">systems at the species level. </w:t>
      </w:r>
      <w:r w:rsidR="00E2566D">
        <w:rPr>
          <w:rFonts w:cstheme="minorHAnsi"/>
        </w:rPr>
        <w:t>Furthe</w:t>
      </w:r>
      <w:r w:rsidR="00285F02">
        <w:rPr>
          <w:rFonts w:cstheme="minorHAnsi"/>
        </w:rPr>
        <w:t>r</w:t>
      </w:r>
      <w:r w:rsidR="00E2566D">
        <w:rPr>
          <w:rFonts w:cstheme="minorHAnsi"/>
        </w:rPr>
        <w:t xml:space="preserve">, comparison of predominant strain types within </w:t>
      </w:r>
      <w:r w:rsidR="00285F02">
        <w:rPr>
          <w:rFonts w:cstheme="minorHAnsi"/>
        </w:rPr>
        <w:t>a given</w:t>
      </w:r>
      <w:r w:rsidR="00E2566D">
        <w:rPr>
          <w:rFonts w:cstheme="minorHAnsi"/>
        </w:rPr>
        <w:t xml:space="preserve"> </w:t>
      </w:r>
      <w:r w:rsidR="005C41B0">
        <w:rPr>
          <w:rFonts w:cstheme="minorHAnsi"/>
        </w:rPr>
        <w:t xml:space="preserve">species </w:t>
      </w:r>
      <w:r w:rsidR="00447C36">
        <w:rPr>
          <w:rFonts w:cstheme="minorHAnsi"/>
        </w:rPr>
        <w:t xml:space="preserve">causing IMI </w:t>
      </w:r>
      <w:r w:rsidR="005C41B0">
        <w:rPr>
          <w:rFonts w:cstheme="minorHAnsi"/>
        </w:rPr>
        <w:t xml:space="preserve">between organic and conventional farms may prove interesting, </w:t>
      </w:r>
      <w:r w:rsidR="008236AE">
        <w:rPr>
          <w:rFonts w:cstheme="minorHAnsi"/>
        </w:rPr>
        <w:t xml:space="preserve">as well as </w:t>
      </w:r>
      <w:r w:rsidR="00285F02">
        <w:rPr>
          <w:rFonts w:cstheme="minorHAnsi"/>
        </w:rPr>
        <w:t xml:space="preserve">exploring </w:t>
      </w:r>
      <w:r w:rsidR="008236AE">
        <w:rPr>
          <w:rFonts w:cstheme="minorHAnsi"/>
        </w:rPr>
        <w:t xml:space="preserve">if AMR varies by strain type </w:t>
      </w:r>
      <w:r w:rsidR="00285F02">
        <w:rPr>
          <w:rFonts w:cstheme="minorHAnsi"/>
        </w:rPr>
        <w:t>for</w:t>
      </w:r>
      <w:r w:rsidR="008236AE">
        <w:rPr>
          <w:rFonts w:cstheme="minorHAnsi"/>
        </w:rPr>
        <w:t xml:space="preserve"> </w:t>
      </w:r>
      <w:r w:rsidR="00285F02">
        <w:rPr>
          <w:rFonts w:cstheme="minorHAnsi"/>
        </w:rPr>
        <w:t>each type of system</w:t>
      </w:r>
      <w:r w:rsidR="008236AE">
        <w:rPr>
          <w:rFonts w:cstheme="minorHAnsi"/>
        </w:rPr>
        <w:t>.</w:t>
      </w:r>
      <w:r w:rsidR="005B13F6">
        <w:rPr>
          <w:rFonts w:cstheme="minorHAnsi"/>
        </w:rPr>
        <w:t xml:space="preserve"> The interplay between phylogeny and selection pressures </w:t>
      </w:r>
      <w:r w:rsidR="009653ED">
        <w:rPr>
          <w:rFonts w:cstheme="minorHAnsi"/>
        </w:rPr>
        <w:t>from</w:t>
      </w:r>
      <w:r w:rsidR="005B13F6">
        <w:rPr>
          <w:rFonts w:cstheme="minorHAnsi"/>
        </w:rPr>
        <w:t xml:space="preserve"> management factors on AMR profiles of mastitis pathogens is likely complex. A study </w:t>
      </w:r>
      <w:r w:rsidR="008F65D8">
        <w:rPr>
          <w:rFonts w:cstheme="minorHAnsi"/>
        </w:rPr>
        <w:t>of</w:t>
      </w:r>
      <w:r w:rsidR="005B13F6">
        <w:rPr>
          <w:rFonts w:cstheme="minorHAnsi"/>
        </w:rPr>
        <w:t xml:space="preserve"> </w:t>
      </w:r>
      <w:r w:rsidR="008F65D8">
        <w:rPr>
          <w:rFonts w:cstheme="minorHAnsi"/>
        </w:rPr>
        <w:t xml:space="preserve">fecal </w:t>
      </w:r>
      <w:r w:rsidR="005B13F6">
        <w:rPr>
          <w:rFonts w:cstheme="minorHAnsi"/>
          <w:i/>
          <w:iCs/>
        </w:rPr>
        <w:t>E. coli</w:t>
      </w:r>
      <w:r w:rsidR="005B13F6">
        <w:rPr>
          <w:rFonts w:cstheme="minorHAnsi"/>
        </w:rPr>
        <w:t xml:space="preserve"> </w:t>
      </w:r>
      <w:r w:rsidR="005B13F6" w:rsidRPr="003D4A61">
        <w:rPr>
          <w:rFonts w:cstheme="minorHAnsi"/>
        </w:rPr>
        <w:t>found that on average</w:t>
      </w:r>
      <w:r w:rsidR="005B13F6">
        <w:rPr>
          <w:rFonts w:cstheme="minorHAnsi"/>
        </w:rPr>
        <w:t>,</w:t>
      </w:r>
      <w:r w:rsidR="005B13F6" w:rsidRPr="003D4A61">
        <w:rPr>
          <w:rFonts w:cstheme="minorHAnsi"/>
        </w:rPr>
        <w:t xml:space="preserve"> phylogenetic groupings </w:t>
      </w:r>
      <w:r w:rsidR="005B13F6">
        <w:rPr>
          <w:rFonts w:cstheme="minorHAnsi"/>
        </w:rPr>
        <w:t xml:space="preserve">were different between </w:t>
      </w:r>
      <w:r w:rsidR="005B13F6" w:rsidRPr="003D4A61">
        <w:rPr>
          <w:rFonts w:cstheme="minorHAnsi"/>
        </w:rPr>
        <w:t xml:space="preserve">organic and conventional dairies, suggesting there </w:t>
      </w:r>
      <w:r w:rsidR="005B13F6">
        <w:rPr>
          <w:rFonts w:cstheme="minorHAnsi"/>
        </w:rPr>
        <w:t>may be</w:t>
      </w:r>
      <w:r w:rsidR="005B13F6" w:rsidRPr="003D4A61">
        <w:rPr>
          <w:rFonts w:cstheme="minorHAnsi"/>
        </w:rPr>
        <w:t xml:space="preserve"> differences between lineages of </w:t>
      </w:r>
      <w:r w:rsidR="005B13F6" w:rsidRPr="00E330F3">
        <w:rPr>
          <w:rFonts w:cstheme="minorHAnsi"/>
          <w:i/>
          <w:iCs/>
        </w:rPr>
        <w:t>E. coli</w:t>
      </w:r>
      <w:r w:rsidR="005B13F6" w:rsidRPr="003D4A61">
        <w:rPr>
          <w:rFonts w:cstheme="minorHAnsi"/>
        </w:rPr>
        <w:t xml:space="preserve"> in their ability or </w:t>
      </w:r>
      <w:r w:rsidR="005B13F6">
        <w:rPr>
          <w:rFonts w:cstheme="minorHAnsi"/>
        </w:rPr>
        <w:t>likelihood</w:t>
      </w:r>
      <w:r w:rsidR="005B13F6" w:rsidRPr="003D4A61">
        <w:rPr>
          <w:rFonts w:cstheme="minorHAnsi"/>
        </w:rPr>
        <w:t xml:space="preserve"> of </w:t>
      </w:r>
      <w:r w:rsidR="005B13F6">
        <w:rPr>
          <w:rFonts w:cstheme="minorHAnsi"/>
        </w:rPr>
        <w:t>acquiring</w:t>
      </w:r>
      <w:r w:rsidR="005B13F6" w:rsidRPr="003D4A61">
        <w:rPr>
          <w:rFonts w:cstheme="minorHAnsi"/>
        </w:rPr>
        <w:t xml:space="preserve"> resistance genes</w:t>
      </w:r>
      <w:r w:rsidR="005B13F6">
        <w:rPr>
          <w:rFonts w:cstheme="minorHAnsi"/>
        </w:rPr>
        <w:t xml:space="preserve"> </w:t>
      </w:r>
      <w:r w:rsidR="005B13F6">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sidR="005B13F6">
        <w:rPr>
          <w:rFonts w:cstheme="minorHAnsi"/>
        </w:rPr>
        <w:instrText xml:space="preserve"> ADDIN EN.CITE </w:instrText>
      </w:r>
      <w:r w:rsidR="005B13F6">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sidR="005B13F6">
        <w:rPr>
          <w:rFonts w:cstheme="minorHAnsi"/>
        </w:rPr>
        <w:instrText xml:space="preserve"> ADDIN EN.CITE.DATA </w:instrText>
      </w:r>
      <w:r w:rsidR="005B13F6">
        <w:rPr>
          <w:rFonts w:cstheme="minorHAnsi"/>
        </w:rPr>
      </w:r>
      <w:r w:rsidR="005B13F6">
        <w:rPr>
          <w:rFonts w:cstheme="minorHAnsi"/>
        </w:rPr>
        <w:fldChar w:fldCharType="end"/>
      </w:r>
      <w:r w:rsidR="005B13F6">
        <w:rPr>
          <w:rFonts w:cstheme="minorHAnsi"/>
        </w:rPr>
      </w:r>
      <w:r w:rsidR="005B13F6">
        <w:rPr>
          <w:rFonts w:cstheme="minorHAnsi"/>
        </w:rPr>
        <w:fldChar w:fldCharType="separate"/>
      </w:r>
      <w:r w:rsidR="005B13F6">
        <w:rPr>
          <w:rFonts w:cstheme="minorHAnsi"/>
          <w:noProof/>
        </w:rPr>
        <w:t>(Walk et al., 2007)</w:t>
      </w:r>
      <w:r w:rsidR="005B13F6">
        <w:rPr>
          <w:rFonts w:cstheme="minorHAnsi"/>
        </w:rPr>
        <w:fldChar w:fldCharType="end"/>
      </w:r>
      <w:r w:rsidR="005B13F6">
        <w:rPr>
          <w:rFonts w:cstheme="minorHAnsi"/>
        </w:rPr>
        <w:t xml:space="preserve">. </w:t>
      </w:r>
      <w:r w:rsidR="0008473E">
        <w:rPr>
          <w:rFonts w:cstheme="minorHAnsi"/>
        </w:rPr>
        <w:t>Based on their</w:t>
      </w:r>
      <w:r w:rsidR="005B13F6">
        <w:rPr>
          <w:rFonts w:cstheme="minorHAnsi"/>
        </w:rPr>
        <w:t xml:space="preserve"> findings, the authors conclude that “</w:t>
      </w:r>
      <w:r w:rsidR="005B13F6" w:rsidRPr="00580CA1">
        <w:t>organic farming practices not only change the frequency of resistant strains but also impact the overall population genetic composition of the resident </w:t>
      </w:r>
      <w:r w:rsidR="005B13F6" w:rsidRPr="00580CA1">
        <w:rPr>
          <w:i/>
          <w:iCs/>
        </w:rPr>
        <w:t>E. coli </w:t>
      </w:r>
      <w:r w:rsidR="005B13F6" w:rsidRPr="00580CA1">
        <w:t>flora.</w:t>
      </w:r>
      <w:r w:rsidR="005B13F6">
        <w:t>”</w:t>
      </w:r>
      <w:r w:rsidR="008236AE">
        <w:rPr>
          <w:rFonts w:cstheme="minorHAnsi"/>
        </w:rPr>
        <w:t xml:space="preserve"> </w:t>
      </w:r>
      <w:r w:rsidR="002F341A">
        <w:rPr>
          <w:rFonts w:cstheme="minorHAnsi"/>
        </w:rPr>
        <w:t xml:space="preserve">Studying </w:t>
      </w:r>
      <w:r w:rsidR="00EB6B6A">
        <w:rPr>
          <w:rFonts w:cstheme="minorHAnsi"/>
        </w:rPr>
        <w:t>AMR differences</w:t>
      </w:r>
      <w:r w:rsidR="002F341A">
        <w:rPr>
          <w:rFonts w:cstheme="minorHAnsi"/>
        </w:rPr>
        <w:t xml:space="preserve"> at this level would further</w:t>
      </w:r>
      <w:r w:rsidR="003E6964">
        <w:rPr>
          <w:rFonts w:cstheme="minorHAnsi"/>
        </w:rPr>
        <w:t xml:space="preserve"> our understanding of factors affecting the resistance of </w:t>
      </w:r>
      <w:r w:rsidR="00FB7C5C">
        <w:rPr>
          <w:rFonts w:cstheme="minorHAnsi"/>
        </w:rPr>
        <w:t xml:space="preserve">mastitis-associated </w:t>
      </w:r>
      <w:r w:rsidR="003E6964">
        <w:rPr>
          <w:rFonts w:cstheme="minorHAnsi"/>
        </w:rPr>
        <w:t>staphylococci</w:t>
      </w:r>
      <w:r w:rsidR="00EB6B6A">
        <w:rPr>
          <w:rFonts w:cstheme="minorHAnsi"/>
        </w:rPr>
        <w:t>.</w:t>
      </w:r>
      <w:r w:rsidR="00167508">
        <w:rPr>
          <w:rFonts w:cstheme="minorHAnsi"/>
        </w:rPr>
        <w:t xml:space="preserve"> </w:t>
      </w:r>
      <w:r w:rsidR="00627632">
        <w:rPr>
          <w:rFonts w:cstheme="minorHAnsi"/>
        </w:rPr>
        <w:t>F</w:t>
      </w:r>
      <w:r w:rsidR="00B33326">
        <w:rPr>
          <w:rFonts w:cstheme="minorHAnsi"/>
        </w:rPr>
        <w:t xml:space="preserve">ew studies have </w:t>
      </w:r>
      <w:r w:rsidR="009E734C">
        <w:rPr>
          <w:rFonts w:cstheme="minorHAnsi"/>
        </w:rPr>
        <w:t>described</w:t>
      </w:r>
      <w:r w:rsidR="00CE730A">
        <w:rPr>
          <w:rFonts w:cstheme="minorHAnsi"/>
        </w:rPr>
        <w:t xml:space="preserve"> resistance patterns of mastitis pathogens before and after transitioning to organic status, </w:t>
      </w:r>
      <w:r w:rsidR="00627632">
        <w:rPr>
          <w:rFonts w:cstheme="minorHAnsi"/>
        </w:rPr>
        <w:t xml:space="preserve">and </w:t>
      </w:r>
      <w:r w:rsidR="00CE730A">
        <w:rPr>
          <w:rFonts w:cstheme="minorHAnsi"/>
        </w:rPr>
        <w:t xml:space="preserve">they were limited in both the number of herds enrolled and </w:t>
      </w:r>
      <w:r w:rsidR="000622A7">
        <w:rPr>
          <w:rFonts w:cstheme="minorHAnsi"/>
        </w:rPr>
        <w:t xml:space="preserve">the amount of time farms were followed. Although it </w:t>
      </w:r>
      <w:r w:rsidR="00222331">
        <w:rPr>
          <w:rFonts w:cstheme="minorHAnsi"/>
        </w:rPr>
        <w:t>would likely be</w:t>
      </w:r>
      <w:r w:rsidR="000622A7">
        <w:rPr>
          <w:rFonts w:cstheme="minorHAnsi"/>
        </w:rPr>
        <w:t xml:space="preserve"> logistically </w:t>
      </w:r>
      <w:r w:rsidR="003F6EA1">
        <w:rPr>
          <w:rFonts w:cstheme="minorHAnsi"/>
        </w:rPr>
        <w:t xml:space="preserve">difficult and expensive, a </w:t>
      </w:r>
      <w:r w:rsidR="00A868CE">
        <w:rPr>
          <w:rFonts w:cstheme="minorHAnsi"/>
        </w:rPr>
        <w:t>long-term, larger study of farms</w:t>
      </w:r>
      <w:r w:rsidR="000F0D0F">
        <w:rPr>
          <w:rFonts w:cstheme="minorHAnsi"/>
        </w:rPr>
        <w:t xml:space="preserve"> transitioning from conventional to organic status </w:t>
      </w:r>
      <w:r w:rsidR="00415D94">
        <w:rPr>
          <w:rFonts w:cstheme="minorHAnsi"/>
        </w:rPr>
        <w:t>would be incredibly valuable in understanding what types of AMR are maintained in organic dairy herds and for how long.</w:t>
      </w:r>
      <w:r w:rsidR="0055211E">
        <w:rPr>
          <w:rFonts w:cstheme="minorHAnsi"/>
        </w:rPr>
        <w:t xml:space="preserve"> </w:t>
      </w:r>
      <w:r w:rsidR="00F831E3">
        <w:rPr>
          <w:rFonts w:cstheme="minorHAnsi"/>
        </w:rPr>
        <w:t xml:space="preserve">Fortunately, </w:t>
      </w:r>
      <w:r w:rsidR="0055211E">
        <w:t xml:space="preserve">AMR </w:t>
      </w:r>
      <w:r w:rsidR="00F831E3">
        <w:t xml:space="preserve">in general </w:t>
      </w:r>
      <w:r w:rsidR="0055211E">
        <w:t xml:space="preserve">remains relatively low in mastitis pathogens </w:t>
      </w:r>
      <w:r w:rsidR="00F831E3">
        <w:t>from</w:t>
      </w:r>
      <w:r w:rsidR="0055211E">
        <w:t xml:space="preserve"> dairy farm</w:t>
      </w:r>
      <w:r w:rsidR="00126007">
        <w:t>. Nevertheless,</w:t>
      </w:r>
      <w:r w:rsidR="0055211E">
        <w:t xml:space="preserve"> continued surveillance </w:t>
      </w:r>
      <w:r w:rsidR="00986AB2">
        <w:t xml:space="preserve">and further understanding </w:t>
      </w:r>
      <w:r w:rsidR="0055211E">
        <w:t>of</w:t>
      </w:r>
      <w:r w:rsidR="00986AB2">
        <w:t xml:space="preserve"> factors affecting</w:t>
      </w:r>
      <w:r w:rsidR="0055211E">
        <w:t xml:space="preserve"> </w:t>
      </w:r>
      <w:r w:rsidR="00316CEA">
        <w:t xml:space="preserve">resistance profiles of staphylococci is warranted. </w:t>
      </w:r>
      <w:r w:rsidR="009E734C">
        <w:t>Staphylococci</w:t>
      </w:r>
      <w:r w:rsidR="00986AB2">
        <w:t xml:space="preserve"> are not only important pathogens in human health, they are the predominant </w:t>
      </w:r>
      <w:r w:rsidR="00331048">
        <w:t xml:space="preserve">group of bacteria responsible for mastitis in dairy animals globally. </w:t>
      </w:r>
      <w:r w:rsidR="00CB274A">
        <w:t xml:space="preserve">The prevalence of </w:t>
      </w:r>
      <w:r w:rsidR="00CB274A" w:rsidRPr="007B7B10">
        <w:t xml:space="preserve">AMR bacterial populations </w:t>
      </w:r>
      <w:r w:rsidR="00CB274A">
        <w:t xml:space="preserve">on dairy farms is </w:t>
      </w:r>
      <w:r w:rsidR="008A6FEF">
        <w:t xml:space="preserve">influenced by a complicated </w:t>
      </w:r>
      <w:r w:rsidR="006C2B9B">
        <w:t xml:space="preserve">interplay of factors, </w:t>
      </w:r>
      <w:r w:rsidR="00425B81">
        <w:t>and</w:t>
      </w:r>
      <w:r w:rsidR="006C2B9B">
        <w:t xml:space="preserve"> </w:t>
      </w:r>
      <w:r w:rsidR="001A18DC">
        <w:t>continu</w:t>
      </w:r>
      <w:r w:rsidR="00425B81">
        <w:t>ed</w:t>
      </w:r>
      <w:r w:rsidR="001A18DC">
        <w:t xml:space="preserve"> </w:t>
      </w:r>
      <w:r w:rsidR="00425B81">
        <w:t>efforts to</w:t>
      </w:r>
      <w:r w:rsidR="001A18DC">
        <w:t xml:space="preserve"> </w:t>
      </w:r>
      <w:r w:rsidR="006C2B9B">
        <w:t>further understanding of AMR</w:t>
      </w:r>
      <w:r w:rsidR="001A18DC">
        <w:t xml:space="preserve"> </w:t>
      </w:r>
      <w:r w:rsidR="00B903D5">
        <w:t xml:space="preserve">is vital to making science-based decisions around </w:t>
      </w:r>
      <w:r w:rsidR="003B362C">
        <w:t xml:space="preserve">regulations dictating antimicrobial usage. </w:t>
      </w:r>
      <w:r w:rsidR="00F8705B">
        <w:t>I</w:t>
      </w:r>
      <w:r w:rsidR="0017438F">
        <w:t xml:space="preserve">t is in the best interest of </w:t>
      </w:r>
      <w:r w:rsidR="00F314D5">
        <w:t>the dairy industry</w:t>
      </w:r>
      <w:r w:rsidR="0017438F">
        <w:t xml:space="preserve"> </w:t>
      </w:r>
      <w:r w:rsidR="00287B81">
        <w:t xml:space="preserve">to </w:t>
      </w:r>
      <w:r w:rsidR="00156E44">
        <w:t>keep</w:t>
      </w:r>
      <w:r w:rsidR="00287B81">
        <w:t xml:space="preserve"> effective antimicrobial treatments which </w:t>
      </w:r>
      <w:r w:rsidR="0017438F">
        <w:t>keep cows healthy</w:t>
      </w:r>
      <w:r w:rsidR="00287B81">
        <w:t xml:space="preserve"> by curing infections</w:t>
      </w:r>
      <w:r w:rsidR="0017438F">
        <w:t>, decreas</w:t>
      </w:r>
      <w:r w:rsidR="00F314D5">
        <w:t>e</w:t>
      </w:r>
      <w:r w:rsidR="0017438F">
        <w:t xml:space="preserve"> </w:t>
      </w:r>
      <w:r w:rsidR="00287B81">
        <w:t xml:space="preserve">animal </w:t>
      </w:r>
      <w:r w:rsidR="0017438F">
        <w:t>suffering,</w:t>
      </w:r>
      <w:r w:rsidR="00287B81">
        <w:t xml:space="preserve"> minimize production expenses for livestock producers, and </w:t>
      </w:r>
      <w:r w:rsidR="00A25179">
        <w:t xml:space="preserve">allow </w:t>
      </w:r>
      <w:r w:rsidR="00563B4D">
        <w:t xml:space="preserve">dairy </w:t>
      </w:r>
      <w:r w:rsidR="00A25179">
        <w:t>cows to produce a high-quality product.</w:t>
      </w:r>
    </w:p>
    <w:p w14:paraId="6BD1844C" w14:textId="77777777" w:rsidR="00CA2CA0" w:rsidRPr="003D4A61" w:rsidRDefault="00CA2CA0">
      <w:pPr>
        <w:rPr>
          <w:rFonts w:cstheme="minorHAnsi"/>
        </w:rPr>
      </w:pPr>
    </w:p>
    <w:p w14:paraId="5EE8EF59" w14:textId="77777777" w:rsidR="00CA2CA0" w:rsidRPr="003D4A61" w:rsidRDefault="00CA2CA0">
      <w:pPr>
        <w:rPr>
          <w:rFonts w:cstheme="minorHAnsi"/>
        </w:rPr>
      </w:pPr>
    </w:p>
    <w:p w14:paraId="1D2E7B15" w14:textId="77777777" w:rsidR="0003251D" w:rsidRPr="0003251D" w:rsidRDefault="00CA2CA0" w:rsidP="0003251D">
      <w:pPr>
        <w:pStyle w:val="EndNoteBibliography"/>
        <w:spacing w:after="240"/>
      </w:pPr>
      <w:r w:rsidRPr="003D4A61">
        <w:rPr>
          <w:rFonts w:asciiTheme="minorHAnsi" w:hAnsiTheme="minorHAnsi" w:cstheme="minorHAnsi"/>
        </w:rPr>
        <w:lastRenderedPageBreak/>
        <w:fldChar w:fldCharType="begin"/>
      </w:r>
      <w:r w:rsidRPr="003D4A61">
        <w:rPr>
          <w:rFonts w:asciiTheme="minorHAnsi" w:hAnsiTheme="minorHAnsi" w:cstheme="minorHAnsi"/>
        </w:rPr>
        <w:instrText xml:space="preserve"> ADDIN EN.REFLIST </w:instrText>
      </w:r>
      <w:r w:rsidRPr="003D4A61">
        <w:rPr>
          <w:rFonts w:asciiTheme="minorHAnsi" w:hAnsiTheme="minorHAnsi" w:cstheme="minorHAnsi"/>
        </w:rPr>
        <w:fldChar w:fldCharType="separate"/>
      </w:r>
      <w:r w:rsidR="0003251D" w:rsidRPr="0003251D">
        <w:t>Adkins, P. R. F., L. M. Placheta, M. R. Borchers, J. M. Bewley, and J. R. Middleton. 2022. Distribution of staphylococcal and mammaliicoccal species from compost-bedded pack or sand-bedded freestall dairy farms. J Dairy Sci 105(7):6261-6270.</w:t>
      </w:r>
    </w:p>
    <w:p w14:paraId="323F9076" w14:textId="77777777" w:rsidR="0003251D" w:rsidRPr="0003251D" w:rsidRDefault="0003251D" w:rsidP="0003251D">
      <w:pPr>
        <w:pStyle w:val="EndNoteBibliography"/>
        <w:spacing w:after="240"/>
      </w:pPr>
      <w:r w:rsidRPr="0003251D">
        <w:t>Alexander, T. W., L. J. Yanke, E. Topp, M. E. Olson, R. R. Read, D. W. Morck, and T. A. McAllister. 2008. Effect of subtherapeutic administration of antibiotics on the prevalence of antibiotic-resistant Escherichia coli bacteria in feedlot cattle. Appl Environ Microbiol 74(14):4405-4416.</w:t>
      </w:r>
    </w:p>
    <w:p w14:paraId="4CE9DD79" w14:textId="77777777" w:rsidR="0003251D" w:rsidRPr="0003251D" w:rsidRDefault="0003251D" w:rsidP="0003251D">
      <w:pPr>
        <w:pStyle w:val="EndNoteBibliography"/>
        <w:spacing w:after="240"/>
      </w:pPr>
      <w:r w:rsidRPr="0003251D">
        <w:t>Barkema, H. W., Y. H. Schukken, T. J. Lam, M. L. Beiboer, G. Benedictus, and A. Brand. 1998. Management practices associated with low, medium, and high somatic cell counts in bulk milk. J. Dairy Sci 81(7):1917-1927.</w:t>
      </w:r>
    </w:p>
    <w:p w14:paraId="4C55FE13" w14:textId="77777777" w:rsidR="0003251D" w:rsidRPr="0003251D" w:rsidRDefault="0003251D" w:rsidP="0003251D">
      <w:pPr>
        <w:pStyle w:val="EndNoteBibliography"/>
        <w:spacing w:after="240"/>
      </w:pPr>
      <w:r w:rsidRPr="0003251D">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301D1C2C" w14:textId="77777777" w:rsidR="0003251D" w:rsidRPr="0003251D" w:rsidRDefault="0003251D" w:rsidP="0003251D">
      <w:pPr>
        <w:pStyle w:val="EndNoteBibliography"/>
        <w:spacing w:after="240"/>
      </w:pPr>
      <w:r w:rsidRPr="0003251D">
        <w:t>Berge, A. C., W. B. Epperson, and R. H. Pritchard. 2005. Assessing the effect of a single dose florfenicol treatment in feedlot cattle on the antimicrobial resistance patterns in faecal Escherichia coli. Vet Res 36(5-6):723-734.</w:t>
      </w:r>
    </w:p>
    <w:p w14:paraId="3F60487C" w14:textId="77777777" w:rsidR="0003251D" w:rsidRPr="0003251D" w:rsidRDefault="0003251D" w:rsidP="0003251D">
      <w:pPr>
        <w:pStyle w:val="EndNoteBibliography"/>
        <w:spacing w:after="240"/>
      </w:pPr>
      <w:r w:rsidRPr="0003251D">
        <w:t>Bombyk, R. A., A. L. Bykowski, C. E. Draper, E. J. Savelkoul, L. R. Sullivan, and T. J. Wyckoff. 2008. Comparison of types and antimicrobial susceptibility of Staphylococcus from conventional and organic dairies in west-central Minnesota, USA. J Appl Microbiol 104(6):1726-1731.</w:t>
      </w:r>
    </w:p>
    <w:p w14:paraId="2F46D8CB" w14:textId="77777777" w:rsidR="0003251D" w:rsidRPr="0003251D" w:rsidRDefault="0003251D" w:rsidP="0003251D">
      <w:pPr>
        <w:pStyle w:val="EndNoteBibliography"/>
        <w:spacing w:after="240"/>
      </w:pPr>
      <w:r w:rsidRPr="0003251D">
        <w:t>Busato, A., P. Trachsel, M. Schällibaum, and J. W. Blum. 2000. Udder health and risk factors for subclinical mastitis in organic dairy farms in Switzerland. Prev Vet Med 44(3-4):205-220.</w:t>
      </w:r>
    </w:p>
    <w:p w14:paraId="3F6C5D85" w14:textId="77777777" w:rsidR="0003251D" w:rsidRPr="0003251D" w:rsidRDefault="0003251D" w:rsidP="0003251D">
      <w:pPr>
        <w:pStyle w:val="EndNoteBibliography"/>
        <w:spacing w:after="240"/>
      </w:pPr>
      <w:r w:rsidRPr="0003251D">
        <w:t>Call, D. R., M. A. Davis, and A. A. Sawant. 2008. Antimicrobial resistance in beef and dairy cattle production. Anim Health Res Rev 9(2):159-167.</w:t>
      </w:r>
    </w:p>
    <w:p w14:paraId="24683980" w14:textId="77777777" w:rsidR="0003251D" w:rsidRPr="0003251D" w:rsidRDefault="0003251D" w:rsidP="0003251D">
      <w:pPr>
        <w:pStyle w:val="EndNoteBibliography"/>
        <w:spacing w:after="240"/>
      </w:pPr>
      <w:r w:rsidRPr="0003251D">
        <w:t>Chambers, H. F. 2001. Antimicrobial agents: General considerations. Pages 1143-1170 in Goodman &amp; Gilman's: The Pharmacological Basis of Therapeutics, 13e. J. G. Hardman, Limbird,  L.E., ed. McGraw-Hill Education, New York, NY.</w:t>
      </w:r>
    </w:p>
    <w:p w14:paraId="3E3B3139" w14:textId="77777777" w:rsidR="0003251D" w:rsidRPr="0003251D" w:rsidRDefault="0003251D" w:rsidP="0003251D">
      <w:pPr>
        <w:pStyle w:val="EndNoteBibliography"/>
        <w:spacing w:after="240"/>
      </w:pPr>
      <w:r w:rsidRPr="0003251D">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71DA0322" w14:textId="4545DB2C" w:rsidR="0003251D" w:rsidRPr="0003251D" w:rsidRDefault="0003251D" w:rsidP="0003251D">
      <w:pPr>
        <w:pStyle w:val="EndNoteBibliography"/>
        <w:spacing w:after="240"/>
      </w:pPr>
      <w:r w:rsidRPr="0003251D">
        <w:t xml:space="preserve">Commission, E. 2024. European Commission: Organic production and products. Accessed June 7, 2024. </w:t>
      </w:r>
      <w:hyperlink r:id="rId7" w:history="1">
        <w:r w:rsidRPr="0003251D">
          <w:rPr>
            <w:rStyle w:val="Hyperlink"/>
          </w:rPr>
          <w:t>https://agriculture.ec.europa.eu/farming/organic-farming/organic-production-and-products_en</w:t>
        </w:r>
      </w:hyperlink>
      <w:r w:rsidRPr="0003251D">
        <w:t>.</w:t>
      </w:r>
    </w:p>
    <w:p w14:paraId="21F283A5" w14:textId="77777777" w:rsidR="0003251D" w:rsidRPr="0003251D" w:rsidRDefault="0003251D" w:rsidP="0003251D">
      <w:pPr>
        <w:pStyle w:val="EndNoteBibliography"/>
        <w:spacing w:after="240"/>
      </w:pPr>
      <w:r w:rsidRPr="0003251D">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0262BBA0" w14:textId="77777777" w:rsidR="0003251D" w:rsidRPr="0003251D" w:rsidRDefault="0003251D" w:rsidP="0003251D">
      <w:pPr>
        <w:pStyle w:val="EndNoteBibliography"/>
        <w:spacing w:after="240"/>
      </w:pPr>
      <w:r w:rsidRPr="0003251D">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4EC7F906" w14:textId="77777777" w:rsidR="0003251D" w:rsidRPr="0003251D" w:rsidRDefault="0003251D" w:rsidP="0003251D">
      <w:pPr>
        <w:pStyle w:val="EndNoteBibliography"/>
        <w:spacing w:after="240"/>
      </w:pPr>
      <w:r w:rsidRPr="0003251D">
        <w:lastRenderedPageBreak/>
        <w:t>Cuny, C., P. Arnold, J. Hermes, T. Eckmanns, J. Mehraj, S. Schoenfelder, W. Ziebuhr, Q. Zhao, Y. Wang, A. T. Feßler, G. Krause, S. Schwarz, and W. Witte. 2017. Occurrence of cfr-mediated multiresistance in staphylococci from veal calves and pigs, from humans at the corresponding farms, and from veterinarians and their family members. Vet Microbiol 200:88-94.</w:t>
      </w:r>
    </w:p>
    <w:p w14:paraId="0864D69C" w14:textId="77777777" w:rsidR="0003251D" w:rsidRPr="0003251D" w:rsidRDefault="0003251D" w:rsidP="0003251D">
      <w:pPr>
        <w:pStyle w:val="EndNoteBibliography"/>
        <w:spacing w:after="240"/>
      </w:pPr>
      <w:r w:rsidRPr="0003251D">
        <w:t>De Buck, J., V. Ha, S. Naushad, D. B. Nobrega, C. Luby, J. R. Middleton, S. De Vliegher, and H. W. Barkema. 2021. Non-aureus Staphylococci and Bovine Udder Health: Current Understanding and Knowledge Gaps. Frontiers in Veterinary Science 8.</w:t>
      </w:r>
    </w:p>
    <w:p w14:paraId="3C6EC4A4" w14:textId="77777777" w:rsidR="0003251D" w:rsidRPr="0003251D" w:rsidRDefault="0003251D" w:rsidP="0003251D">
      <w:pPr>
        <w:pStyle w:val="EndNoteBibliography"/>
        <w:spacing w:after="240"/>
      </w:pPr>
      <w:r w:rsidRPr="0003251D">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60988D87" w14:textId="77777777" w:rsidR="0003251D" w:rsidRPr="0003251D" w:rsidRDefault="0003251D" w:rsidP="0003251D">
      <w:pPr>
        <w:pStyle w:val="EndNoteBibliography"/>
        <w:spacing w:after="240"/>
      </w:pPr>
      <w:r w:rsidRPr="0003251D">
        <w:t>De Visscher, A., S. Piepers, F. Haesebrouck, and S. De Vliegher. 2016. Intramammary infection with coagulase-negative staphylococci at parturition: Species-specific prevalence, risk factors, and effect on udder health. J Dairy Sci 99(8):6457-6469.</w:t>
      </w:r>
    </w:p>
    <w:p w14:paraId="71167AA3" w14:textId="77777777" w:rsidR="0003251D" w:rsidRPr="0003251D" w:rsidRDefault="0003251D" w:rsidP="0003251D">
      <w:pPr>
        <w:pStyle w:val="EndNoteBibliography"/>
        <w:spacing w:after="240"/>
      </w:pPr>
      <w:r w:rsidRPr="0003251D">
        <w:t>De Visscher, A., S. Piepers, F. Haesebrouck, K. Supre, and S. De Vliegher. 2017. Coagulase-negative Staphylococcus species in bulk milk: Prevalence, distribution, and associated subgroup- and species-specific risk factors. J Dairy Sci 100(1):629-642.</w:t>
      </w:r>
    </w:p>
    <w:p w14:paraId="7DDBCC66" w14:textId="77777777" w:rsidR="0003251D" w:rsidRPr="0003251D" w:rsidRDefault="0003251D" w:rsidP="0003251D">
      <w:pPr>
        <w:pStyle w:val="EndNoteBibliography"/>
        <w:spacing w:after="240"/>
      </w:pPr>
      <w:r w:rsidRPr="0003251D">
        <w:t>Dimitri, C. and R. Nehring. 2022. Thirty years of organic dairy in the United States: the influences of farms, the market and the organic regulation. Renewable Agriculture and Food Systems 37(6):588-602.</w:t>
      </w:r>
    </w:p>
    <w:p w14:paraId="2A5929F5" w14:textId="77777777" w:rsidR="0003251D" w:rsidRPr="0003251D" w:rsidRDefault="0003251D" w:rsidP="0003251D">
      <w:pPr>
        <w:pStyle w:val="EndNoteBibliography"/>
        <w:spacing w:after="240"/>
      </w:pPr>
      <w:r w:rsidRPr="0003251D">
        <w:t>Dolder, C., B. H. P. van den Borne, J. Traversari, A. Thomann, V. Perreten, and M. Bodmer. 2017. Quarter- and cow-level risk factors for intramammary infection with coagulase-negative staphylococci species in Swiss dairy cows. J Dairy Sci 100(7):5653-5663.</w:t>
      </w:r>
    </w:p>
    <w:p w14:paraId="7DB2E0BB" w14:textId="01788C4F" w:rsidR="0003251D" w:rsidRPr="0003251D" w:rsidRDefault="0003251D" w:rsidP="0003251D">
      <w:pPr>
        <w:pStyle w:val="EndNoteBibliography"/>
        <w:spacing w:after="240"/>
      </w:pPr>
      <w:r w:rsidRPr="0003251D">
        <w:t xml:space="preserve">FARM. 2020. Farmers Asssuring Responsible Management: Milk and dairy beef drug residue prevention reference manual 2020. Accessed July 15, 2024. </w:t>
      </w:r>
      <w:hyperlink r:id="rId8" w:history="1">
        <w:r w:rsidRPr="0003251D">
          <w:rPr>
            <w:rStyle w:val="Hyperlink"/>
          </w:rPr>
          <w:t>https://nationaldairyfarm.com/wp-content/uploads/2018/10/DRM2020-Web.pdf</w:t>
        </w:r>
      </w:hyperlink>
      <w:r w:rsidRPr="0003251D">
        <w:t>.</w:t>
      </w:r>
    </w:p>
    <w:p w14:paraId="1186B420" w14:textId="77777777" w:rsidR="0003251D" w:rsidRPr="0003251D" w:rsidRDefault="0003251D" w:rsidP="0003251D">
      <w:pPr>
        <w:pStyle w:val="EndNoteBibliography"/>
        <w:spacing w:after="240"/>
      </w:pPr>
      <w:r w:rsidRPr="0003251D">
        <w:t>Fergestad, M. E., A. De Visscher, T. L'Abee-Lund, C. N. Tchamba, J. G. Mainil, D. Thiry, S. De Vliegher, and Y. Wasteson. 2021. Antimicrobial resistance and virulence characteristics in 3 collections of staphylococci from bovine milk samples. J. Dairy Sci. 104(9):10250-10267.</w:t>
      </w:r>
    </w:p>
    <w:p w14:paraId="2276C3F2" w14:textId="77777777" w:rsidR="0003251D" w:rsidRPr="0003251D" w:rsidRDefault="0003251D" w:rsidP="0003251D">
      <w:pPr>
        <w:pStyle w:val="EndNoteBibliography"/>
        <w:spacing w:after="240"/>
      </w:pPr>
      <w:r w:rsidRPr="0003251D">
        <w:t>Feßler, A., K. Kadlec, Y. Wang, W.-J. Zhang, C. Wu, J. Shen, and S. Schwarz. 2018. Small Antimicrobial Resistance Plasmids in Livestock-Associated Methicillin-Resistant Staphylococcus aureus CC398. Frontiers in Microbiology 9.</w:t>
      </w:r>
    </w:p>
    <w:p w14:paraId="1CEB0380" w14:textId="77777777" w:rsidR="0003251D" w:rsidRPr="0003251D" w:rsidRDefault="0003251D" w:rsidP="0003251D">
      <w:pPr>
        <w:pStyle w:val="EndNoteBibliography"/>
        <w:spacing w:after="240"/>
      </w:pPr>
      <w:r w:rsidRPr="0003251D">
        <w:t>Freu, G., T. Tomazi, A. F. S. Filho, M. B. Heinemann, and M. V. Dos Santos. 2022. Antimicrobial Resistance and Molecular Characterization of Staphylococcus aureus Recovered from Cows with Clinical Mastitis in Dairy Herds from Southeastern Brazil. Antibiotics 11(4):424.</w:t>
      </w:r>
    </w:p>
    <w:p w14:paraId="526C6F99" w14:textId="77777777" w:rsidR="0003251D" w:rsidRPr="0003251D" w:rsidRDefault="0003251D" w:rsidP="0003251D">
      <w:pPr>
        <w:pStyle w:val="EndNoteBibliography"/>
        <w:spacing w:after="240"/>
      </w:pPr>
      <w:r w:rsidRPr="0003251D">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63F8318C" w14:textId="77777777" w:rsidR="0003251D" w:rsidRPr="0003251D" w:rsidRDefault="0003251D" w:rsidP="0003251D">
      <w:pPr>
        <w:pStyle w:val="EndNoteBibliography"/>
        <w:spacing w:after="240"/>
      </w:pPr>
      <w:r w:rsidRPr="0003251D">
        <w:lastRenderedPageBreak/>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37C5DBF" w14:textId="77777777" w:rsidR="0003251D" w:rsidRPr="0003251D" w:rsidRDefault="0003251D" w:rsidP="0003251D">
      <w:pPr>
        <w:pStyle w:val="EndNoteBibliography"/>
        <w:spacing w:after="240"/>
      </w:pPr>
      <w:r w:rsidRPr="0003251D">
        <w:t>Grodkowski, G., M. Gołębiewski, J. Slósarz, K. Grodkowska, P. Kostusiak, T. Sakowski, and K. Puppel. 2023. Organic Milk Production and Dairy Farming Constraints and Prospects under the Laws of the European Union. Animals 13(9):1457.</w:t>
      </w:r>
    </w:p>
    <w:p w14:paraId="76B17FF5" w14:textId="77777777" w:rsidR="0003251D" w:rsidRPr="0003251D" w:rsidRDefault="0003251D" w:rsidP="0003251D">
      <w:pPr>
        <w:pStyle w:val="EndNoteBibliography"/>
        <w:spacing w:after="240"/>
      </w:pPr>
      <w:r w:rsidRPr="0003251D">
        <w:t>Hogan, J. S., D. G. White, and J. W. Pankey. 1987. Effects of teat dipping on intramammary infections by staphylococci other than Staphylococcus aureus. J Dairy Sci 70(4):873-879.</w:t>
      </w:r>
    </w:p>
    <w:p w14:paraId="04EE1C9F" w14:textId="77777777" w:rsidR="0003251D" w:rsidRPr="0003251D" w:rsidRDefault="0003251D" w:rsidP="0003251D">
      <w:pPr>
        <w:pStyle w:val="EndNoteBibliography"/>
        <w:spacing w:after="240"/>
      </w:pPr>
      <w:r w:rsidRPr="0003251D">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5B3190F7" w14:textId="77777777" w:rsidR="0003251D" w:rsidRPr="0003251D" w:rsidRDefault="0003251D" w:rsidP="0003251D">
      <w:pPr>
        <w:pStyle w:val="EndNoteBibliography"/>
        <w:spacing w:after="240"/>
      </w:pPr>
      <w:r w:rsidRPr="0003251D">
        <w:t>Khachatryan, A. R., T. E. Besser, and D. R. Call. 2008. The streptomycin-sulfadiazine-tetracycline antimicrobial resistance element of calf-adapted Escherichia coli is widely distributed among isolates from Washington state cattle. Appl Environ Microbiol 74(2):391-395.</w:t>
      </w:r>
    </w:p>
    <w:p w14:paraId="2F2CB364" w14:textId="77777777" w:rsidR="0003251D" w:rsidRPr="0003251D" w:rsidRDefault="0003251D" w:rsidP="0003251D">
      <w:pPr>
        <w:pStyle w:val="EndNoteBibliography"/>
        <w:spacing w:after="240"/>
      </w:pPr>
      <w:r w:rsidRPr="0003251D">
        <w:t>Khachatryan, A. R., T. E. Besser, D. D. Hancock, and D. R. Call. 2006a. Use of a nonmedicated dietary supplement correlates with increased prevalence of streptomycin-sulfa-tetracycline-resistant Escherichia coli on a dairy farm. Appl Environ Microbiol 72(7):4583-4588.</w:t>
      </w:r>
    </w:p>
    <w:p w14:paraId="74612DF7" w14:textId="77777777" w:rsidR="0003251D" w:rsidRPr="0003251D" w:rsidRDefault="0003251D" w:rsidP="0003251D">
      <w:pPr>
        <w:pStyle w:val="EndNoteBibliography"/>
        <w:spacing w:after="240"/>
      </w:pPr>
      <w:r w:rsidRPr="0003251D">
        <w:t>Khachatryan, A. R., D. D. Hancock, T. E. Besser, and D. R. Call. 2004. Role of calf-adapted Escherichia coli in maintenance of antimicrobial drug resistance in dairy calves. Appl Environ Microbiol 70(2):752-757.</w:t>
      </w:r>
    </w:p>
    <w:p w14:paraId="0FD11AFB" w14:textId="77777777" w:rsidR="0003251D" w:rsidRPr="0003251D" w:rsidRDefault="0003251D" w:rsidP="0003251D">
      <w:pPr>
        <w:pStyle w:val="EndNoteBibliography"/>
        <w:spacing w:after="240"/>
      </w:pPr>
      <w:r w:rsidRPr="0003251D">
        <w:t>Khachatryan, A. R., D. D. Hancock, T. E. Besser, and D. R. Call. 2006b. Antimicrobial drug resistance genes do not convey a secondary fitness advantage to calf-adapted Escherichia coli. Appl Environ Microbiol 72(1):443-448.</w:t>
      </w:r>
    </w:p>
    <w:p w14:paraId="7A12BD80" w14:textId="77777777" w:rsidR="0003251D" w:rsidRPr="0003251D" w:rsidRDefault="0003251D" w:rsidP="0003251D">
      <w:pPr>
        <w:pStyle w:val="EndNoteBibliography"/>
        <w:spacing w:after="240"/>
      </w:pPr>
      <w:r w:rsidRPr="0003251D">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17C598D8" w14:textId="77777777" w:rsidR="0003251D" w:rsidRPr="0003251D" w:rsidRDefault="0003251D" w:rsidP="0003251D">
      <w:pPr>
        <w:pStyle w:val="EndNoteBibliography"/>
        <w:spacing w:after="240"/>
      </w:pPr>
      <w:r w:rsidRPr="0003251D">
        <w:t>Kim, S. J., D. C. Moon, S. C. Park, H. Y. Kang, S. H. Na, and S. K. Lim. 2019. Antimicrobial resistance and genetic characterization of coagulase-negative staphylococci from bovine mastitis milk samples in Korea. J Dairy Sci 102(12):11439-11448.</w:t>
      </w:r>
    </w:p>
    <w:p w14:paraId="03BEBED5" w14:textId="77777777" w:rsidR="0003251D" w:rsidRPr="0003251D" w:rsidRDefault="0003251D" w:rsidP="0003251D">
      <w:pPr>
        <w:pStyle w:val="EndNoteBibliography"/>
        <w:spacing w:after="240"/>
      </w:pPr>
      <w:r w:rsidRPr="0003251D">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6AFD5B78" w14:textId="77777777" w:rsidR="0003251D" w:rsidRPr="0003251D" w:rsidRDefault="0003251D" w:rsidP="0003251D">
      <w:pPr>
        <w:pStyle w:val="EndNoteBibliography"/>
        <w:spacing w:after="240"/>
      </w:pPr>
      <w:r w:rsidRPr="0003251D">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14764414" w14:textId="77777777" w:rsidR="0003251D" w:rsidRPr="0003251D" w:rsidRDefault="0003251D" w:rsidP="0003251D">
      <w:pPr>
        <w:pStyle w:val="EndNoteBibliography"/>
        <w:spacing w:after="240"/>
      </w:pPr>
      <w:r w:rsidRPr="0003251D">
        <w:lastRenderedPageBreak/>
        <w:t>Lange, C., M. Cardoso, D. Senczek, and S. Schwarz. 1999. Molecular subtyping of Staphylococcus aureus isolates from cases of bovine mastitis in Brazil. Vet Microbiol 67(2):127-141.</w:t>
      </w:r>
    </w:p>
    <w:p w14:paraId="2107A2F3" w14:textId="77777777" w:rsidR="0003251D" w:rsidRPr="0003251D" w:rsidRDefault="0003251D" w:rsidP="0003251D">
      <w:pPr>
        <w:pStyle w:val="EndNoteBibliography"/>
        <w:spacing w:after="240"/>
      </w:pPr>
      <w:r w:rsidRPr="0003251D">
        <w:t>Langford, F. M., D. M. Weary, and L. Fisher. 2003. Antibiotic Resistance in Gut Bacteria from Dairy Calves: A Dose Response to the Level of Antibiotics Fed in Milk. J. Dairy Sci. 86(12):3963-3966.</w:t>
      </w:r>
    </w:p>
    <w:p w14:paraId="3B3CDB5B" w14:textId="77777777" w:rsidR="0003251D" w:rsidRPr="0003251D" w:rsidRDefault="0003251D" w:rsidP="0003251D">
      <w:pPr>
        <w:pStyle w:val="EndNoteBibliography"/>
        <w:spacing w:after="240"/>
      </w:pPr>
      <w:r w:rsidRPr="0003251D">
        <w:t>LeJeune, J. T. and N. P. Christie. 2004. Microbiological quality of ground beef from conventionally-reared cattle and "raised without antibiotics" label claims. J Food Prot 67(7):1433-1437.</w:t>
      </w:r>
    </w:p>
    <w:p w14:paraId="5E7ED689" w14:textId="77777777" w:rsidR="0003251D" w:rsidRPr="0003251D" w:rsidRDefault="0003251D" w:rsidP="0003251D">
      <w:pPr>
        <w:pStyle w:val="EndNoteBibliography"/>
        <w:spacing w:after="240"/>
      </w:pPr>
      <w:r w:rsidRPr="0003251D">
        <w:t>Lipsitch, M. and M. H. Samore. 2002. Antimicrobial use and antimicrobial resistance: a population perspective. Emerg Infect Dis 8(4):347-354.</w:t>
      </w:r>
    </w:p>
    <w:p w14:paraId="5538E9B6" w14:textId="77777777" w:rsidR="0003251D" w:rsidRPr="0003251D" w:rsidRDefault="0003251D" w:rsidP="0003251D">
      <w:pPr>
        <w:pStyle w:val="EndNoteBibliography"/>
        <w:spacing w:after="240"/>
      </w:pPr>
      <w:r w:rsidRPr="0003251D">
        <w:t>López-Lozano, J. M., D. L. Monnet, A. Yagüe, A. Burgos, N. Gonzalo, P. Campillos, and M. Saez. 2000. Modelling and forecasting antimicrobial resistance and its dynamic relationship to antimicrobial use: a time series analysis. Int J Antimicrob Agents 14(1):21-31.</w:t>
      </w:r>
    </w:p>
    <w:p w14:paraId="702BABCD" w14:textId="77777777" w:rsidR="0003251D" w:rsidRPr="0003251D" w:rsidRDefault="0003251D" w:rsidP="0003251D">
      <w:pPr>
        <w:pStyle w:val="EndNoteBibliography"/>
        <w:spacing w:after="240"/>
      </w:pPr>
      <w:r w:rsidRPr="0003251D">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5818B778" w14:textId="77777777" w:rsidR="0003251D" w:rsidRPr="0003251D" w:rsidRDefault="0003251D" w:rsidP="0003251D">
      <w:pPr>
        <w:pStyle w:val="EndNoteBibliography"/>
        <w:spacing w:after="240"/>
      </w:pPr>
      <w:r w:rsidRPr="0003251D">
        <w:t>Mathew, A. G., R. Cissell, and S. Liamthong. 2007. Antibiotic resistance in bacteria associated with food animals: a United States perspective of livestock production. Foodborne Pathog Dis 4(2):115-133.</w:t>
      </w:r>
    </w:p>
    <w:p w14:paraId="5E72D7D1" w14:textId="77777777" w:rsidR="0003251D" w:rsidRPr="0003251D" w:rsidRDefault="0003251D" w:rsidP="0003251D">
      <w:pPr>
        <w:pStyle w:val="EndNoteBibliography"/>
        <w:spacing w:after="240"/>
      </w:pPr>
      <w:r w:rsidRPr="0003251D">
        <w:t>McDougall, S., J. Penry, and D. Dymock. 2021. Antimicrobial susceptibilities in dairy herds that differ in dry cow therapy usage. J. Dairy Sci. 104(8):9142-9163.</w:t>
      </w:r>
    </w:p>
    <w:p w14:paraId="675494C5" w14:textId="77777777" w:rsidR="0003251D" w:rsidRPr="0003251D" w:rsidRDefault="0003251D" w:rsidP="0003251D">
      <w:pPr>
        <w:pStyle w:val="EndNoteBibliography"/>
        <w:spacing w:after="240"/>
      </w:pPr>
      <w:r w:rsidRPr="0003251D">
        <w:t>Mork, T., H. J. Jorgensen, M. Sunde, B. Kvitle, S. Sviland, S. Waage, and T. Tollersrud. 2012. Persistence of staphylococcal species and genotypes in the bovine udder. Vet Microbiol 159(1-2):171-180.</w:t>
      </w:r>
    </w:p>
    <w:p w14:paraId="51537A7E" w14:textId="77777777" w:rsidR="0003251D" w:rsidRPr="0003251D" w:rsidRDefault="0003251D" w:rsidP="0003251D">
      <w:pPr>
        <w:pStyle w:val="EndNoteBibliography"/>
        <w:spacing w:after="240"/>
      </w:pPr>
      <w:r w:rsidRPr="0003251D">
        <w:t>Nobrega, D. B., S. Naushad, S. A. Naqvi, L. A. Z. Condas, V. Saini, J. P. Kastelic, C. Luby, J. De Buck, and H. W. Barkema. 2018. Prevalence and Genetic Basis of Antimicrobial Resistance in Non-aureus Staphylococci Isolated from Canadian Dairy Herds. Front Microbiol 9:256.</w:t>
      </w:r>
    </w:p>
    <w:p w14:paraId="2F3D785C" w14:textId="77777777" w:rsidR="0003251D" w:rsidRPr="0003251D" w:rsidRDefault="0003251D" w:rsidP="0003251D">
      <w:pPr>
        <w:pStyle w:val="EndNoteBibliography"/>
        <w:spacing w:after="240"/>
      </w:pPr>
      <w:r w:rsidRPr="0003251D">
        <w:t>Nyman, A. K., C. Fasth, and K. P. Waller. 2018. Intramammary infections with different non-aureus staphylococci in dairy cows. J. Dairy Sci. 101(2):1403-1418.</w:t>
      </w:r>
    </w:p>
    <w:p w14:paraId="1ADD7B33" w14:textId="77777777" w:rsidR="0003251D" w:rsidRPr="0003251D" w:rsidRDefault="0003251D" w:rsidP="0003251D">
      <w:pPr>
        <w:pStyle w:val="EndNoteBibliography"/>
        <w:spacing w:after="240"/>
      </w:pPr>
      <w:r w:rsidRPr="0003251D">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2B33BC8A" w14:textId="77777777" w:rsidR="0003251D" w:rsidRPr="0003251D" w:rsidRDefault="0003251D" w:rsidP="0003251D">
      <w:pPr>
        <w:pStyle w:val="EndNoteBibliography"/>
        <w:spacing w:after="240"/>
      </w:pPr>
      <w:r w:rsidRPr="0003251D">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4EC40C6F" w14:textId="77777777" w:rsidR="0003251D" w:rsidRPr="0003251D" w:rsidRDefault="0003251D" w:rsidP="0003251D">
      <w:pPr>
        <w:pStyle w:val="EndNoteBibliography"/>
        <w:spacing w:after="240"/>
      </w:pPr>
      <w:r w:rsidRPr="0003251D">
        <w:t>Park, Y. K., L. K. Fox, D. D. Hancock, W. McMahan, and Y. H. Park. 2012. Prevalence and antibiotic resistance of mastitis pathogens isolated from dairy herds transitioning to organic management. Journal of Veterinary Science 13(1):103.</w:t>
      </w:r>
    </w:p>
    <w:p w14:paraId="39BF4A23" w14:textId="77777777" w:rsidR="0003251D" w:rsidRPr="0003251D" w:rsidRDefault="0003251D" w:rsidP="0003251D">
      <w:pPr>
        <w:pStyle w:val="EndNoteBibliography"/>
        <w:spacing w:after="240"/>
      </w:pPr>
      <w:r w:rsidRPr="0003251D">
        <w:lastRenderedPageBreak/>
        <w:t>Parker, E. M., G. A. Ballash, D. F. Mollenkopf, and T. E. Wittum. 2024. A complex cyclical One Health pathway drives the emergence and dissemination of antimicrobial resistance. American Journal of Veterinary Research 85(4):ajvr.24.01.0014.</w:t>
      </w:r>
    </w:p>
    <w:p w14:paraId="34FE42CF" w14:textId="77777777" w:rsidR="0003251D" w:rsidRPr="0003251D" w:rsidRDefault="0003251D" w:rsidP="0003251D">
      <w:pPr>
        <w:pStyle w:val="EndNoteBibliography"/>
        <w:spacing w:after="240"/>
      </w:pPr>
      <w:r w:rsidRPr="0003251D">
        <w:t>Persson Waller, K., A. Aspán, A. Nyman, Y. Persson, and U. Grönlund Andersson. 2011. CNS species and antimicrobial resistance in clinical and subclinical bovine mastitis. Veterinary Microbiology 152(1-2):112-116.</w:t>
      </w:r>
    </w:p>
    <w:p w14:paraId="6BE2E249" w14:textId="77777777" w:rsidR="0003251D" w:rsidRPr="0003251D" w:rsidRDefault="0003251D" w:rsidP="0003251D">
      <w:pPr>
        <w:pStyle w:val="EndNoteBibliography"/>
        <w:spacing w:after="240"/>
      </w:pPr>
      <w:r w:rsidRPr="0003251D">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7FD524EA" w14:textId="77777777" w:rsidR="0003251D" w:rsidRPr="0003251D" w:rsidRDefault="0003251D" w:rsidP="0003251D">
      <w:pPr>
        <w:pStyle w:val="EndNoteBibliography"/>
        <w:spacing w:after="240"/>
      </w:pPr>
      <w:r w:rsidRPr="0003251D">
        <w:t>Petzer, I. M., C. Labuschagne, L. Phophi, and J. Karzis. 2022. Species identification and cow risks of non-aureus staphylococci from South African dairy herds. Onderstepoort J Vet Res 89(1):e1-e10.</w:t>
      </w:r>
    </w:p>
    <w:p w14:paraId="31EED44B" w14:textId="77777777" w:rsidR="0003251D" w:rsidRPr="0003251D" w:rsidRDefault="0003251D" w:rsidP="0003251D">
      <w:pPr>
        <w:pStyle w:val="EndNoteBibliography"/>
        <w:spacing w:after="240"/>
      </w:pPr>
      <w:r w:rsidRPr="0003251D">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406D242B" w14:textId="77777777" w:rsidR="0003251D" w:rsidRPr="0003251D" w:rsidRDefault="0003251D" w:rsidP="0003251D">
      <w:pPr>
        <w:pStyle w:val="EndNoteBibliography"/>
        <w:spacing w:after="240"/>
      </w:pPr>
      <w:r w:rsidRPr="0003251D">
        <w:t>Piessens, V., E. Van Coillie, B. Verbist, K. Supre, G. Braem, A. Van Nuffel, L. De Vuyst, M. Heyndrickx, and S. De Vliegher. 2011. Distribution of coagulase-negative Staphylococcus species from milk and environment of dairy cows differs between herds. J Dairy Sci 94(6):2933-2944.</w:t>
      </w:r>
    </w:p>
    <w:p w14:paraId="128142A1" w14:textId="77777777" w:rsidR="0003251D" w:rsidRPr="0003251D" w:rsidRDefault="0003251D" w:rsidP="0003251D">
      <w:pPr>
        <w:pStyle w:val="EndNoteBibliography"/>
        <w:spacing w:after="240"/>
      </w:pPr>
      <w:r w:rsidRPr="0003251D">
        <w:t>Pol, M. and P. L. Ruegg. 2007a. Relationship between antimicrobial drug usage and antimicrobial susceptibility of gram-positive mastitis pathogens. J Dairy Sci 90(1):262-273.</w:t>
      </w:r>
    </w:p>
    <w:p w14:paraId="0A384652" w14:textId="77777777" w:rsidR="0003251D" w:rsidRPr="0003251D" w:rsidRDefault="0003251D" w:rsidP="0003251D">
      <w:pPr>
        <w:pStyle w:val="EndNoteBibliography"/>
        <w:spacing w:after="240"/>
      </w:pPr>
      <w:r w:rsidRPr="0003251D">
        <w:t>Pol, M. and P. L. Ruegg. 2007b. Treatment practices and quantification of antimicrobial drug usage in conventional and organic dairy farms in Wisconsin. J Dairy Sci 90(1):249-261.</w:t>
      </w:r>
    </w:p>
    <w:p w14:paraId="4AB991B7" w14:textId="77777777" w:rsidR="0003251D" w:rsidRPr="0003251D" w:rsidRDefault="0003251D" w:rsidP="0003251D">
      <w:pPr>
        <w:pStyle w:val="EndNoteBibliography"/>
        <w:spacing w:after="240"/>
      </w:pPr>
      <w:r w:rsidRPr="0003251D">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790E9B42" w14:textId="77777777" w:rsidR="0003251D" w:rsidRPr="0003251D" w:rsidRDefault="0003251D" w:rsidP="0003251D">
      <w:pPr>
        <w:pStyle w:val="EndNoteBibliography"/>
        <w:spacing w:after="240"/>
      </w:pPr>
      <w:r w:rsidRPr="0003251D">
        <w:t>Roesch, M., V. Perreten, M. G. Doherr, W. Schaeren, M. Schällibaum, and J. W. Blum. 2006. Comparison of antibiotic resistance of udder pathogens in dairy cows kept on organic and on conventional farms. J Dairy Sci 89(3):989-997.</w:t>
      </w:r>
    </w:p>
    <w:p w14:paraId="338529EF" w14:textId="77777777" w:rsidR="0003251D" w:rsidRPr="0003251D" w:rsidRDefault="0003251D" w:rsidP="0003251D">
      <w:pPr>
        <w:pStyle w:val="EndNoteBibliography"/>
        <w:spacing w:after="240"/>
      </w:pPr>
      <w:r w:rsidRPr="0003251D">
        <w:t>Saini, V., R. G. Riekerink, J. T. McClure, and H. W. Barkema. 2011. Diagnostic accuracy assessment of Sensititre and agar disk diffusion for determining antimicrobial resistance profiles of bovine clinical mastitis pathogens. J Clin Microbiol 49(4):1568-1577.</w:t>
      </w:r>
    </w:p>
    <w:p w14:paraId="0AE8AC37" w14:textId="77777777" w:rsidR="0003251D" w:rsidRPr="0003251D" w:rsidRDefault="0003251D" w:rsidP="0003251D">
      <w:pPr>
        <w:pStyle w:val="EndNoteBibliography"/>
        <w:spacing w:after="240"/>
      </w:pPr>
      <w:r w:rsidRPr="0003251D">
        <w:t>Sampimon, O. 2009. Coagulase-negative staphylococci mastitis in Dutch dairy herds. Utrecht University.</w:t>
      </w:r>
    </w:p>
    <w:p w14:paraId="59334882" w14:textId="77777777" w:rsidR="0003251D" w:rsidRPr="0003251D" w:rsidRDefault="0003251D" w:rsidP="0003251D">
      <w:pPr>
        <w:pStyle w:val="EndNoteBibliography"/>
        <w:spacing w:after="240"/>
      </w:pPr>
      <w:r w:rsidRPr="0003251D">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5F424D92" w14:textId="77777777" w:rsidR="0003251D" w:rsidRPr="0003251D" w:rsidRDefault="0003251D" w:rsidP="0003251D">
      <w:pPr>
        <w:pStyle w:val="EndNoteBibliography"/>
        <w:spacing w:after="240"/>
      </w:pPr>
      <w:r w:rsidRPr="0003251D">
        <w:lastRenderedPageBreak/>
        <w:t>Sefton, A. M. 2002. Mechanisms of antimicrobial resistance: their clinical relevance in the new millennium. Drugs 62(4):557-566.</w:t>
      </w:r>
    </w:p>
    <w:p w14:paraId="5F418163" w14:textId="77777777" w:rsidR="0003251D" w:rsidRPr="0003251D" w:rsidRDefault="0003251D" w:rsidP="0003251D">
      <w:pPr>
        <w:pStyle w:val="EndNoteBibliography"/>
        <w:spacing w:after="240"/>
      </w:pPr>
      <w:r w:rsidRPr="0003251D">
        <w:t>Smith, J. T., E. M. Eckhardt, N. B. Hansel, T. R. Eliato, I. W. Martin, and C. P. Andam. 2021. Genomic epidemiology of methicillin-resistant and -susceptible Staphylococcus aureus from bloodstream infections. BMC Infectious Diseases 21(1):589.</w:t>
      </w:r>
    </w:p>
    <w:p w14:paraId="76288EDF" w14:textId="77777777" w:rsidR="0003251D" w:rsidRPr="0003251D" w:rsidRDefault="0003251D" w:rsidP="0003251D">
      <w:pPr>
        <w:pStyle w:val="EndNoteBibliography"/>
        <w:spacing w:after="240"/>
      </w:pPr>
      <w:r w:rsidRPr="0003251D">
        <w:t>Stabler, S. L., D. J. Fagerberg, and C. L. Quarles. 1982. Effects of oral and injectable tetracyclines on bacterial drug resistance in feedlot cattle. Am J Vet Res 43(10):1763-1766.</w:t>
      </w:r>
    </w:p>
    <w:p w14:paraId="60263F74" w14:textId="77777777" w:rsidR="0003251D" w:rsidRPr="0003251D" w:rsidRDefault="0003251D" w:rsidP="0003251D">
      <w:pPr>
        <w:pStyle w:val="EndNoteBibliography"/>
        <w:spacing w:after="240"/>
      </w:pPr>
      <w:r w:rsidRPr="0003251D">
        <w:t>Supré, K., F. Haesebrouck, R. N. Zadoks, M. Vaneechoutte, S. Piepers, and S. De Vliegher. 2011. Some coagulase-negative Staphylococcus species affect udder health more than others. J Dairy Sci 94(5):2329-2340.</w:t>
      </w:r>
    </w:p>
    <w:p w14:paraId="15B13394" w14:textId="77777777" w:rsidR="0003251D" w:rsidRPr="0003251D" w:rsidRDefault="0003251D" w:rsidP="0003251D">
      <w:pPr>
        <w:pStyle w:val="EndNoteBibliography"/>
        <w:spacing w:after="240"/>
      </w:pPr>
      <w:r w:rsidRPr="0003251D">
        <w:t>Suriyasathaporn, W. 2010. Milk Quality and Antimicrobial Resistance against Mastitis Pathogens after Changing from a Conventional to an Experimentally Organic Dairy Farm. Asian-Australasian Journal of Animal Sciences 23:659-664.</w:t>
      </w:r>
    </w:p>
    <w:p w14:paraId="100914FF" w14:textId="77777777" w:rsidR="0003251D" w:rsidRPr="0003251D" w:rsidRDefault="0003251D" w:rsidP="0003251D">
      <w:pPr>
        <w:pStyle w:val="EndNoteBibliography"/>
        <w:spacing w:after="240"/>
      </w:pPr>
      <w:r w:rsidRPr="0003251D">
        <w:t>Taponen, S., V. Myllys, and S. Pyörälä. 2022. Somatic cell count in bovine quarter milk samples culture positive for various Staphylococcus species. Acta Veterinaria Scandinavica 64(1).</w:t>
      </w:r>
    </w:p>
    <w:p w14:paraId="3B016D00" w14:textId="77777777" w:rsidR="0003251D" w:rsidRPr="0003251D" w:rsidRDefault="0003251D" w:rsidP="0003251D">
      <w:pPr>
        <w:pStyle w:val="EndNoteBibliography"/>
        <w:spacing w:after="240"/>
      </w:pPr>
      <w:r w:rsidRPr="0003251D">
        <w:t>Taponen, S., S. Nykäsenoja, T. Pohjanvirta, A. Pitkälä, and S. Pyörälä. 2016. Species distribution and in vitro antimicrobial susceptibility of coagulase-negative staphylococci isolated from bovine mastitic milk. Acta Veterinaria Scandinavica 58(1):12.</w:t>
      </w:r>
    </w:p>
    <w:p w14:paraId="4C21696D" w14:textId="77777777" w:rsidR="0003251D" w:rsidRPr="0003251D" w:rsidRDefault="0003251D" w:rsidP="0003251D">
      <w:pPr>
        <w:pStyle w:val="EndNoteBibliography"/>
        <w:spacing w:after="240"/>
      </w:pPr>
      <w:r w:rsidRPr="0003251D">
        <w:t>Taponen, S., H.-T. Tölli, and P. J. Rajala-Schultz. 2023. Antimicrobial susceptibility of staphylococci from bovine milk samples in routine microbiological mastitis analysis in Finland. Frontiers in Veterinary Science 10.</w:t>
      </w:r>
    </w:p>
    <w:p w14:paraId="38FACD82" w14:textId="77777777" w:rsidR="0003251D" w:rsidRPr="0003251D" w:rsidRDefault="0003251D" w:rsidP="0003251D">
      <w:pPr>
        <w:pStyle w:val="EndNoteBibliography"/>
        <w:spacing w:after="240"/>
      </w:pPr>
      <w:r w:rsidRPr="0003251D">
        <w:t>Tenhagen, B. A., K. Alt, B. Pfefferkorn, L. Wiehle, A. Käsbohrer, and A. Fetsch. 2018. Short communication: Methicillin-resistant Staphylococcus aureus in conventional and organic dairy herds in Germany. J Dairy Sci 101(4):3380-3386.</w:t>
      </w:r>
    </w:p>
    <w:p w14:paraId="599BAFB1" w14:textId="77777777" w:rsidR="0003251D" w:rsidRPr="0003251D" w:rsidRDefault="0003251D" w:rsidP="0003251D">
      <w:pPr>
        <w:pStyle w:val="EndNoteBibliography"/>
        <w:spacing w:after="240"/>
      </w:pPr>
      <w:r w:rsidRPr="0003251D">
        <w:t>Tenhagen, B. A., G. Köster, J. Wallmann, and W. Heuwieser. 2006. Prevalence of mastitis pathogens and their resistance against antimicrobial agents in dairy cows in Brandenburg, Germany. J Dairy Sci 89(7):2542-2551.</w:t>
      </w:r>
    </w:p>
    <w:p w14:paraId="28F6DF6F" w14:textId="77777777" w:rsidR="0003251D" w:rsidRPr="0003251D" w:rsidRDefault="0003251D" w:rsidP="0003251D">
      <w:pPr>
        <w:pStyle w:val="EndNoteBibliography"/>
        <w:spacing w:after="240"/>
      </w:pPr>
      <w:r w:rsidRPr="0003251D">
        <w:t>Thorberg, B. M., M. L. Danielsson-Tham, U. Emanuelson, and K. Persson Waller. 2009. Bovine subclinical mastitis caused by different types of coagulase-negative staphylococci. J. Dairy Sci. 92(10):4962-4970.</w:t>
      </w:r>
    </w:p>
    <w:p w14:paraId="0752464A" w14:textId="77777777" w:rsidR="0003251D" w:rsidRPr="0003251D" w:rsidRDefault="0003251D" w:rsidP="0003251D">
      <w:pPr>
        <w:pStyle w:val="EndNoteBibliography"/>
        <w:spacing w:after="240"/>
      </w:pPr>
      <w:r w:rsidRPr="0003251D">
        <w:t>Tikofsky, L. L., J. W. Barlow, C. Santisteban, and Y. H. Schukken. 2003. A comparison of antimicrobial susceptibility patterns for Staphylococcus aureus in organic and conventional dairy herds. Microb Drug Resist 9 Suppl 1:S39-45.</w:t>
      </w:r>
    </w:p>
    <w:p w14:paraId="3232D0E5" w14:textId="77777777" w:rsidR="0003251D" w:rsidRPr="0003251D" w:rsidRDefault="0003251D" w:rsidP="0003251D">
      <w:pPr>
        <w:pStyle w:val="EndNoteBibliography"/>
        <w:spacing w:after="240"/>
      </w:pPr>
      <w:r w:rsidRPr="0003251D">
        <w:t>Tong, S. Y., J. S. Davis, E. Eichenberger, T. L. Holland, and V. G. Fowler, Jr. 2015. Staphylococcus aureus infections: epidemiology, pathophysiology, clinical manifestations, and management. Clin Microbiol Rev 28(3):603-661.</w:t>
      </w:r>
    </w:p>
    <w:p w14:paraId="10330CF9" w14:textId="77777777" w:rsidR="0003251D" w:rsidRPr="0003251D" w:rsidRDefault="0003251D" w:rsidP="0003251D">
      <w:pPr>
        <w:pStyle w:val="EndNoteBibliography"/>
        <w:spacing w:after="240"/>
      </w:pPr>
      <w:r w:rsidRPr="0003251D">
        <w:lastRenderedPageBreak/>
        <w:t>Unal, N. and O. D. Cinar. 2012. Detection of stapylococcal enterotoxin, methicillin-resistant and Panton-Valentine leukocidin genes in coagulase-negative staphylococci isolated from cows and ewes with subclinical mastitis. Trop Anim Health Prod 44(2):369-375.</w:t>
      </w:r>
    </w:p>
    <w:p w14:paraId="47B7E339" w14:textId="0AFA1321" w:rsidR="0003251D" w:rsidRPr="0003251D" w:rsidRDefault="0003251D" w:rsidP="0003251D">
      <w:pPr>
        <w:pStyle w:val="EndNoteBibliography"/>
        <w:spacing w:after="240"/>
      </w:pPr>
      <w:r w:rsidRPr="0003251D">
        <w:t xml:space="preserve">USDA. 2009. Dairy 2007: Part V: Changes in Dairy Cattle Health and Management Practices in the United States, 1996-2007 Accessed July 14, 2024. </w:t>
      </w:r>
      <w:hyperlink r:id="rId9" w:history="1">
        <w:r w:rsidRPr="0003251D">
          <w:rPr>
            <w:rStyle w:val="Hyperlink"/>
          </w:rPr>
          <w:t>https://www.aphis.usda.gov/sites/default/files/dairy07_dr_partv_rev.pdf</w:t>
        </w:r>
      </w:hyperlink>
      <w:r w:rsidRPr="0003251D">
        <w:t>.</w:t>
      </w:r>
    </w:p>
    <w:p w14:paraId="51AFBAAD" w14:textId="595B65C3" w:rsidR="0003251D" w:rsidRPr="0003251D" w:rsidRDefault="0003251D" w:rsidP="0003251D">
      <w:pPr>
        <w:pStyle w:val="EndNoteBibliography"/>
        <w:spacing w:after="240"/>
      </w:pPr>
      <w:r w:rsidRPr="0003251D">
        <w:t xml:space="preserve">USDA. 2016. Dairy 2014: Milk Quality, Milking Procedures and Mastitis in the United States, 2014. Accessed July 12, 2024. </w:t>
      </w:r>
      <w:hyperlink r:id="rId10" w:history="1">
        <w:r w:rsidRPr="0003251D">
          <w:rPr>
            <w:rStyle w:val="Hyperlink"/>
          </w:rPr>
          <w:t>https://www.aphis.usda.gov/sites/default/files/dairy14_dr_mastitis.pdf</w:t>
        </w:r>
      </w:hyperlink>
      <w:r w:rsidRPr="0003251D">
        <w:t>.</w:t>
      </w:r>
    </w:p>
    <w:p w14:paraId="67821DD6" w14:textId="611A5819" w:rsidR="0003251D" w:rsidRPr="0003251D" w:rsidRDefault="0003251D" w:rsidP="0003251D">
      <w:pPr>
        <w:pStyle w:val="EndNoteBibliography"/>
        <w:spacing w:after="240"/>
      </w:pPr>
      <w:r w:rsidRPr="0003251D">
        <w:t xml:space="preserve">USDA. 2024. USDA Organic Regulations. Accessed June 7, 2024. </w:t>
      </w:r>
      <w:hyperlink r:id="rId11" w:history="1">
        <w:r w:rsidRPr="0003251D">
          <w:rPr>
            <w:rStyle w:val="Hyperlink"/>
          </w:rPr>
          <w:t>https://www.ecfr.gov/current/title-7/subtitle-B/chapter-I/subchapter-M/part-205?toc=1</w:t>
        </w:r>
      </w:hyperlink>
      <w:r w:rsidRPr="0003251D">
        <w:t>.</w:t>
      </w:r>
    </w:p>
    <w:p w14:paraId="1DA60145" w14:textId="77777777" w:rsidR="0003251D" w:rsidRPr="0003251D" w:rsidRDefault="0003251D" w:rsidP="0003251D">
      <w:pPr>
        <w:pStyle w:val="EndNoteBibliography"/>
        <w:spacing w:after="240"/>
      </w:pPr>
      <w:r w:rsidRPr="0003251D">
        <w:t>Vanacker, M., N. Lenuzza, and J. P. Rasigade. 2023. The fitness cost of horizontally transferred and mutational antimicrobial resistance in Escherichia coli. Front Microbiol 14:1186920.</w:t>
      </w:r>
    </w:p>
    <w:p w14:paraId="6421F5B2" w14:textId="77777777" w:rsidR="0003251D" w:rsidRPr="0003251D" w:rsidRDefault="0003251D" w:rsidP="0003251D">
      <w:pPr>
        <w:pStyle w:val="EndNoteBibliography"/>
        <w:spacing w:after="240"/>
      </w:pPr>
      <w:r w:rsidRPr="0003251D">
        <w:t>Vanderhaeghen, W., S. Piepers, F. Leroy, E. Van Coillie, F. Haesebrouck, and S. De Vliegher. 2015. Identification, typing, ecology and epidemiology of coagulase negative staphylococci associated with ruminants. Vet J 203(1):44-51.</w:t>
      </w:r>
    </w:p>
    <w:p w14:paraId="73DD5CFD" w14:textId="77777777" w:rsidR="0003251D" w:rsidRPr="0003251D" w:rsidRDefault="0003251D" w:rsidP="0003251D">
      <w:pPr>
        <w:pStyle w:val="EndNoteBibliography"/>
        <w:spacing w:after="240"/>
      </w:pPr>
      <w:r w:rsidRPr="0003251D">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12EEC057" w14:textId="77777777" w:rsidR="0003251D" w:rsidRPr="0003251D" w:rsidRDefault="0003251D" w:rsidP="0003251D">
      <w:pPr>
        <w:pStyle w:val="EndNoteBibliography"/>
        <w:spacing w:after="240"/>
      </w:pPr>
      <w:r w:rsidRPr="0003251D">
        <w:t>Walther, C. and V. Perreten. 2007. Letter to the Editor: Methicillin-Resistant Staphylococcus epidermidis in Organic Milk Production. J. Dairy Sci. 90(12):5351.</w:t>
      </w:r>
    </w:p>
    <w:p w14:paraId="69251D04" w14:textId="77777777" w:rsidR="0003251D" w:rsidRPr="0003251D" w:rsidRDefault="0003251D" w:rsidP="0003251D">
      <w:pPr>
        <w:pStyle w:val="EndNoteBibliography"/>
        <w:spacing w:after="240"/>
      </w:pPr>
      <w:r w:rsidRPr="0003251D">
        <w:t>Wuytack, A., A. De Visscher, S. Piepers, F. Boyen, F. Haesebrouck, and S. De Vliegher. 2020. Distribution of non-aureus staphylococci from quarter milk, teat apices, and rectal feces of dairy cows, and their virulence potential. J Dairy Sci 103(11):10658-10675.</w:t>
      </w:r>
    </w:p>
    <w:p w14:paraId="13B09D73" w14:textId="77777777" w:rsidR="0003251D" w:rsidRPr="0003251D" w:rsidRDefault="0003251D" w:rsidP="0003251D">
      <w:pPr>
        <w:pStyle w:val="EndNoteBibliography"/>
        <w:spacing w:after="240"/>
      </w:pPr>
      <w:r w:rsidRPr="0003251D">
        <w:t>Yan, S. S. and J. M. Gilbert. 2004. Antimicrobial drug delivery in food animals and microbial food safety concerns: an overview of in vitro and in vivo factors potentially affecting the animal gut microflora. Adv Drug Deliv Rev 56(10):1497-1521.</w:t>
      </w:r>
    </w:p>
    <w:p w14:paraId="46F9CD33" w14:textId="77777777" w:rsidR="0003251D" w:rsidRPr="0003251D" w:rsidRDefault="0003251D" w:rsidP="0003251D">
      <w:pPr>
        <w:pStyle w:val="EndNoteBibliography"/>
        <w:spacing w:after="240"/>
      </w:pPr>
      <w:r w:rsidRPr="0003251D">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5DF1B997" w14:textId="77777777" w:rsidR="0003251D" w:rsidRPr="0003251D" w:rsidRDefault="0003251D" w:rsidP="0003251D">
      <w:pPr>
        <w:pStyle w:val="EndNoteBibliography"/>
      </w:pPr>
      <w:r w:rsidRPr="0003251D">
        <w:t>Zadoks, R. N., H. G. Allore, H. W. Barkema, O. C. Sampimon, G. J. Wellenberg, Y. T. Gröhn, and Y. H. Schukken. 2001. Cow- and Quarter-Level Risk Factors for Streptococcus uberis and Staphylococcus aureus Mastitis. J. Dairy Sci. 84(12):2649-2663.</w:t>
      </w:r>
    </w:p>
    <w:p w14:paraId="686816E4" w14:textId="180048B3" w:rsidR="00546334" w:rsidRPr="003D4A61" w:rsidRDefault="00CA2CA0">
      <w:pPr>
        <w:rPr>
          <w:rFonts w:cstheme="minorHAnsi"/>
        </w:rPr>
      </w:pPr>
      <w:r w:rsidRPr="003D4A61">
        <w:rPr>
          <w:rFonts w:cstheme="minorHAnsi"/>
        </w:rPr>
        <w:fldChar w:fldCharType="end"/>
      </w:r>
    </w:p>
    <w:sectPr w:rsidR="00546334" w:rsidRPr="003D4A6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57C996" w14:textId="77777777" w:rsidR="00C2609F" w:rsidRDefault="00C2609F" w:rsidP="00C2609F">
      <w:pPr>
        <w:spacing w:after="0" w:line="240" w:lineRule="auto"/>
      </w:pPr>
      <w:r>
        <w:separator/>
      </w:r>
    </w:p>
  </w:endnote>
  <w:endnote w:type="continuationSeparator" w:id="0">
    <w:p w14:paraId="05577318" w14:textId="77777777" w:rsidR="00C2609F" w:rsidRDefault="00C2609F" w:rsidP="00C26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9274182"/>
      <w:docPartObj>
        <w:docPartGallery w:val="Page Numbers (Bottom of Page)"/>
        <w:docPartUnique/>
      </w:docPartObj>
    </w:sdtPr>
    <w:sdtEndPr>
      <w:rPr>
        <w:noProof/>
      </w:rPr>
    </w:sdtEndPr>
    <w:sdtContent>
      <w:p w14:paraId="752BE6A7" w14:textId="64EF71DB" w:rsidR="00C2609F" w:rsidRDefault="00C260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43CE82" w14:textId="77777777" w:rsidR="00C2609F" w:rsidRDefault="00C26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BBCE81" w14:textId="77777777" w:rsidR="00C2609F" w:rsidRDefault="00C2609F" w:rsidP="00C2609F">
      <w:pPr>
        <w:spacing w:after="0" w:line="240" w:lineRule="auto"/>
      </w:pPr>
      <w:r>
        <w:separator/>
      </w:r>
    </w:p>
  </w:footnote>
  <w:footnote w:type="continuationSeparator" w:id="0">
    <w:p w14:paraId="70DB845E" w14:textId="77777777" w:rsidR="00C2609F" w:rsidRDefault="00C2609F" w:rsidP="00C26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759D7"/>
    <w:multiLevelType w:val="hybridMultilevel"/>
    <w:tmpl w:val="88267CF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5"/>
  </w:num>
  <w:num w:numId="2" w16cid:durableId="1975061775">
    <w:abstractNumId w:val="2"/>
  </w:num>
  <w:num w:numId="3" w16cid:durableId="393043475">
    <w:abstractNumId w:val="0"/>
  </w:num>
  <w:num w:numId="4" w16cid:durableId="582763604">
    <w:abstractNumId w:val="10"/>
  </w:num>
  <w:num w:numId="5" w16cid:durableId="365523076">
    <w:abstractNumId w:val="8"/>
  </w:num>
  <w:num w:numId="6" w16cid:durableId="1656569264">
    <w:abstractNumId w:val="6"/>
  </w:num>
  <w:num w:numId="7" w16cid:durableId="1611205687">
    <w:abstractNumId w:val="1"/>
  </w:num>
  <w:num w:numId="8" w16cid:durableId="332032903">
    <w:abstractNumId w:val="9"/>
  </w:num>
  <w:num w:numId="9" w16cid:durableId="980888613">
    <w:abstractNumId w:val="7"/>
  </w:num>
  <w:num w:numId="10" w16cid:durableId="1543008985">
    <w:abstractNumId w:val="4"/>
  </w:num>
  <w:num w:numId="11" w16cid:durableId="1151769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5&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item&gt;858&lt;/item&gt;&lt;/record-ids&gt;&lt;/item&gt;&lt;/Libraries&gt;"/>
    <w:docVar w:name="EN.UseJSCitationFormat" w:val="False"/>
  </w:docVars>
  <w:rsids>
    <w:rsidRoot w:val="00AD547A"/>
    <w:rsid w:val="000009F2"/>
    <w:rsid w:val="00000C11"/>
    <w:rsid w:val="00003361"/>
    <w:rsid w:val="0000398A"/>
    <w:rsid w:val="0000444E"/>
    <w:rsid w:val="00005125"/>
    <w:rsid w:val="00005F8F"/>
    <w:rsid w:val="00007889"/>
    <w:rsid w:val="000078DF"/>
    <w:rsid w:val="00007974"/>
    <w:rsid w:val="00011B60"/>
    <w:rsid w:val="000120F8"/>
    <w:rsid w:val="0001553B"/>
    <w:rsid w:val="00015B8C"/>
    <w:rsid w:val="00015C80"/>
    <w:rsid w:val="00017B43"/>
    <w:rsid w:val="000217EA"/>
    <w:rsid w:val="00022B48"/>
    <w:rsid w:val="00023C8D"/>
    <w:rsid w:val="0002542F"/>
    <w:rsid w:val="00027A99"/>
    <w:rsid w:val="00027D79"/>
    <w:rsid w:val="00027DE4"/>
    <w:rsid w:val="00030665"/>
    <w:rsid w:val="000314A6"/>
    <w:rsid w:val="00031E4E"/>
    <w:rsid w:val="00032428"/>
    <w:rsid w:val="0003251D"/>
    <w:rsid w:val="000331C8"/>
    <w:rsid w:val="0003535F"/>
    <w:rsid w:val="000357E7"/>
    <w:rsid w:val="00037A2F"/>
    <w:rsid w:val="00037CCF"/>
    <w:rsid w:val="00037F94"/>
    <w:rsid w:val="00041602"/>
    <w:rsid w:val="00041736"/>
    <w:rsid w:val="000418CB"/>
    <w:rsid w:val="0004322E"/>
    <w:rsid w:val="00043EB2"/>
    <w:rsid w:val="000450D5"/>
    <w:rsid w:val="00045145"/>
    <w:rsid w:val="00046DC2"/>
    <w:rsid w:val="0004713C"/>
    <w:rsid w:val="0004716B"/>
    <w:rsid w:val="00047B25"/>
    <w:rsid w:val="00047D9E"/>
    <w:rsid w:val="0005124D"/>
    <w:rsid w:val="00055160"/>
    <w:rsid w:val="00060384"/>
    <w:rsid w:val="000622A7"/>
    <w:rsid w:val="000637C0"/>
    <w:rsid w:val="00063873"/>
    <w:rsid w:val="0006505E"/>
    <w:rsid w:val="0006579B"/>
    <w:rsid w:val="00065A85"/>
    <w:rsid w:val="00070296"/>
    <w:rsid w:val="00072D76"/>
    <w:rsid w:val="000733F1"/>
    <w:rsid w:val="000736CB"/>
    <w:rsid w:val="0007507B"/>
    <w:rsid w:val="0007545F"/>
    <w:rsid w:val="0007699C"/>
    <w:rsid w:val="00076B9F"/>
    <w:rsid w:val="00080485"/>
    <w:rsid w:val="00080D9A"/>
    <w:rsid w:val="00084402"/>
    <w:rsid w:val="0008473E"/>
    <w:rsid w:val="000849AE"/>
    <w:rsid w:val="00085359"/>
    <w:rsid w:val="00087342"/>
    <w:rsid w:val="00087A18"/>
    <w:rsid w:val="00087C8C"/>
    <w:rsid w:val="000910F0"/>
    <w:rsid w:val="00091F91"/>
    <w:rsid w:val="00094B05"/>
    <w:rsid w:val="00095B2B"/>
    <w:rsid w:val="00095D86"/>
    <w:rsid w:val="0009671B"/>
    <w:rsid w:val="000968DB"/>
    <w:rsid w:val="000A07AD"/>
    <w:rsid w:val="000A0C34"/>
    <w:rsid w:val="000A126E"/>
    <w:rsid w:val="000A1A85"/>
    <w:rsid w:val="000A1B7B"/>
    <w:rsid w:val="000A26D2"/>
    <w:rsid w:val="000A29A0"/>
    <w:rsid w:val="000A321B"/>
    <w:rsid w:val="000B0F5F"/>
    <w:rsid w:val="000B22A6"/>
    <w:rsid w:val="000B2B43"/>
    <w:rsid w:val="000B5247"/>
    <w:rsid w:val="000B65D8"/>
    <w:rsid w:val="000C1E90"/>
    <w:rsid w:val="000C4840"/>
    <w:rsid w:val="000C4CAA"/>
    <w:rsid w:val="000C6593"/>
    <w:rsid w:val="000C6EC8"/>
    <w:rsid w:val="000C72BA"/>
    <w:rsid w:val="000C7448"/>
    <w:rsid w:val="000C7CA3"/>
    <w:rsid w:val="000D0073"/>
    <w:rsid w:val="000D0A9E"/>
    <w:rsid w:val="000D102E"/>
    <w:rsid w:val="000D12B6"/>
    <w:rsid w:val="000D2747"/>
    <w:rsid w:val="000D3507"/>
    <w:rsid w:val="000D51DE"/>
    <w:rsid w:val="000D54EA"/>
    <w:rsid w:val="000D55CE"/>
    <w:rsid w:val="000D6381"/>
    <w:rsid w:val="000D728F"/>
    <w:rsid w:val="000E2623"/>
    <w:rsid w:val="000F0D0F"/>
    <w:rsid w:val="000F0DA7"/>
    <w:rsid w:val="000F10AE"/>
    <w:rsid w:val="000F2E02"/>
    <w:rsid w:val="000F3BBB"/>
    <w:rsid w:val="000F564D"/>
    <w:rsid w:val="000F6F69"/>
    <w:rsid w:val="00100F99"/>
    <w:rsid w:val="0010172F"/>
    <w:rsid w:val="00103773"/>
    <w:rsid w:val="00103C77"/>
    <w:rsid w:val="0010402B"/>
    <w:rsid w:val="001044A6"/>
    <w:rsid w:val="001056E2"/>
    <w:rsid w:val="0011156A"/>
    <w:rsid w:val="00114549"/>
    <w:rsid w:val="00114DB0"/>
    <w:rsid w:val="0011566C"/>
    <w:rsid w:val="00115C8E"/>
    <w:rsid w:val="0011675F"/>
    <w:rsid w:val="00116F2F"/>
    <w:rsid w:val="00120680"/>
    <w:rsid w:val="00120CD0"/>
    <w:rsid w:val="00121CC6"/>
    <w:rsid w:val="001228B9"/>
    <w:rsid w:val="00123078"/>
    <w:rsid w:val="00124AD3"/>
    <w:rsid w:val="001255C0"/>
    <w:rsid w:val="00126007"/>
    <w:rsid w:val="0013022E"/>
    <w:rsid w:val="0013086D"/>
    <w:rsid w:val="001311D9"/>
    <w:rsid w:val="001325BC"/>
    <w:rsid w:val="00133178"/>
    <w:rsid w:val="00136114"/>
    <w:rsid w:val="0013775C"/>
    <w:rsid w:val="00137EEC"/>
    <w:rsid w:val="00140234"/>
    <w:rsid w:val="001404ED"/>
    <w:rsid w:val="001410ED"/>
    <w:rsid w:val="001431F6"/>
    <w:rsid w:val="00143627"/>
    <w:rsid w:val="00143AE6"/>
    <w:rsid w:val="00143BFB"/>
    <w:rsid w:val="001448F5"/>
    <w:rsid w:val="00145178"/>
    <w:rsid w:val="001534ED"/>
    <w:rsid w:val="00156D84"/>
    <w:rsid w:val="00156E44"/>
    <w:rsid w:val="00157AA1"/>
    <w:rsid w:val="00160995"/>
    <w:rsid w:val="00164303"/>
    <w:rsid w:val="00167231"/>
    <w:rsid w:val="00167508"/>
    <w:rsid w:val="00170F1D"/>
    <w:rsid w:val="00171D5C"/>
    <w:rsid w:val="001720AE"/>
    <w:rsid w:val="00172710"/>
    <w:rsid w:val="001741E1"/>
    <w:rsid w:val="0017438F"/>
    <w:rsid w:val="00176253"/>
    <w:rsid w:val="00176EBB"/>
    <w:rsid w:val="00177C91"/>
    <w:rsid w:val="001805CF"/>
    <w:rsid w:val="001808A1"/>
    <w:rsid w:val="00180942"/>
    <w:rsid w:val="00182C58"/>
    <w:rsid w:val="0018332E"/>
    <w:rsid w:val="00183C3F"/>
    <w:rsid w:val="001859E3"/>
    <w:rsid w:val="00191103"/>
    <w:rsid w:val="00191843"/>
    <w:rsid w:val="00194558"/>
    <w:rsid w:val="00194841"/>
    <w:rsid w:val="00195247"/>
    <w:rsid w:val="00197905"/>
    <w:rsid w:val="001A035E"/>
    <w:rsid w:val="001A0B21"/>
    <w:rsid w:val="001A0BC5"/>
    <w:rsid w:val="001A17D7"/>
    <w:rsid w:val="001A18DC"/>
    <w:rsid w:val="001A3B40"/>
    <w:rsid w:val="001A47C1"/>
    <w:rsid w:val="001A5A2A"/>
    <w:rsid w:val="001A6E6C"/>
    <w:rsid w:val="001B06AF"/>
    <w:rsid w:val="001B2228"/>
    <w:rsid w:val="001B336C"/>
    <w:rsid w:val="001B672A"/>
    <w:rsid w:val="001B7796"/>
    <w:rsid w:val="001C005D"/>
    <w:rsid w:val="001C50C0"/>
    <w:rsid w:val="001C5271"/>
    <w:rsid w:val="001C5D1F"/>
    <w:rsid w:val="001C5F7D"/>
    <w:rsid w:val="001C6FD1"/>
    <w:rsid w:val="001D20D6"/>
    <w:rsid w:val="001D2308"/>
    <w:rsid w:val="001D5D96"/>
    <w:rsid w:val="001D5DE6"/>
    <w:rsid w:val="001D6874"/>
    <w:rsid w:val="001E043E"/>
    <w:rsid w:val="001E2224"/>
    <w:rsid w:val="001E36A1"/>
    <w:rsid w:val="001E442E"/>
    <w:rsid w:val="001E4D72"/>
    <w:rsid w:val="001E5BEF"/>
    <w:rsid w:val="001E7B9C"/>
    <w:rsid w:val="001F0758"/>
    <w:rsid w:val="001F0B7D"/>
    <w:rsid w:val="001F1C49"/>
    <w:rsid w:val="001F2F1F"/>
    <w:rsid w:val="001F3669"/>
    <w:rsid w:val="001F37D7"/>
    <w:rsid w:val="001F39FB"/>
    <w:rsid w:val="001F413B"/>
    <w:rsid w:val="001F5503"/>
    <w:rsid w:val="002009B1"/>
    <w:rsid w:val="00201847"/>
    <w:rsid w:val="00202506"/>
    <w:rsid w:val="00205E4A"/>
    <w:rsid w:val="0020737B"/>
    <w:rsid w:val="00207629"/>
    <w:rsid w:val="002078C0"/>
    <w:rsid w:val="00211631"/>
    <w:rsid w:val="00211F6E"/>
    <w:rsid w:val="00213335"/>
    <w:rsid w:val="0021567B"/>
    <w:rsid w:val="002156B7"/>
    <w:rsid w:val="002162CF"/>
    <w:rsid w:val="00217A28"/>
    <w:rsid w:val="00217DEA"/>
    <w:rsid w:val="00220420"/>
    <w:rsid w:val="00220C6A"/>
    <w:rsid w:val="0022197F"/>
    <w:rsid w:val="00222058"/>
    <w:rsid w:val="00222331"/>
    <w:rsid w:val="00222546"/>
    <w:rsid w:val="00222A81"/>
    <w:rsid w:val="00223B01"/>
    <w:rsid w:val="002248AB"/>
    <w:rsid w:val="00226F8F"/>
    <w:rsid w:val="00226FD6"/>
    <w:rsid w:val="0023002F"/>
    <w:rsid w:val="0023441F"/>
    <w:rsid w:val="00234A13"/>
    <w:rsid w:val="00234FFC"/>
    <w:rsid w:val="0023619D"/>
    <w:rsid w:val="00236A8A"/>
    <w:rsid w:val="00237457"/>
    <w:rsid w:val="00237CDB"/>
    <w:rsid w:val="00237D07"/>
    <w:rsid w:val="002429E0"/>
    <w:rsid w:val="00243133"/>
    <w:rsid w:val="00245039"/>
    <w:rsid w:val="00245F2C"/>
    <w:rsid w:val="002466BB"/>
    <w:rsid w:val="00255BCA"/>
    <w:rsid w:val="002567AB"/>
    <w:rsid w:val="00261B34"/>
    <w:rsid w:val="00262C13"/>
    <w:rsid w:val="002634C6"/>
    <w:rsid w:val="00263FB8"/>
    <w:rsid w:val="002646D1"/>
    <w:rsid w:val="00264D9C"/>
    <w:rsid w:val="002666AD"/>
    <w:rsid w:val="002667C6"/>
    <w:rsid w:val="00267332"/>
    <w:rsid w:val="002701CA"/>
    <w:rsid w:val="00270AB4"/>
    <w:rsid w:val="0027191B"/>
    <w:rsid w:val="002719EE"/>
    <w:rsid w:val="0027258E"/>
    <w:rsid w:val="00273614"/>
    <w:rsid w:val="00275060"/>
    <w:rsid w:val="00275BC0"/>
    <w:rsid w:val="00275F06"/>
    <w:rsid w:val="00276273"/>
    <w:rsid w:val="0027716E"/>
    <w:rsid w:val="00277DD1"/>
    <w:rsid w:val="0028236C"/>
    <w:rsid w:val="00282E2F"/>
    <w:rsid w:val="0028303E"/>
    <w:rsid w:val="00285F02"/>
    <w:rsid w:val="00286949"/>
    <w:rsid w:val="00287B81"/>
    <w:rsid w:val="00290096"/>
    <w:rsid w:val="002943D9"/>
    <w:rsid w:val="00294573"/>
    <w:rsid w:val="00294C0E"/>
    <w:rsid w:val="0029640F"/>
    <w:rsid w:val="00297329"/>
    <w:rsid w:val="00297FE2"/>
    <w:rsid w:val="002A09E9"/>
    <w:rsid w:val="002A2B65"/>
    <w:rsid w:val="002A35BF"/>
    <w:rsid w:val="002A43D3"/>
    <w:rsid w:val="002B08B5"/>
    <w:rsid w:val="002B4EB2"/>
    <w:rsid w:val="002C37EA"/>
    <w:rsid w:val="002C3D68"/>
    <w:rsid w:val="002C5B86"/>
    <w:rsid w:val="002C5ED8"/>
    <w:rsid w:val="002C6FF4"/>
    <w:rsid w:val="002D03F0"/>
    <w:rsid w:val="002D0861"/>
    <w:rsid w:val="002D1BC6"/>
    <w:rsid w:val="002D26B2"/>
    <w:rsid w:val="002D469E"/>
    <w:rsid w:val="002D4916"/>
    <w:rsid w:val="002D5114"/>
    <w:rsid w:val="002D58CE"/>
    <w:rsid w:val="002D7056"/>
    <w:rsid w:val="002D7FE6"/>
    <w:rsid w:val="002E0955"/>
    <w:rsid w:val="002E1E7D"/>
    <w:rsid w:val="002E29B5"/>
    <w:rsid w:val="002E300E"/>
    <w:rsid w:val="002E3A6B"/>
    <w:rsid w:val="002F0CF2"/>
    <w:rsid w:val="002F25DD"/>
    <w:rsid w:val="002F341A"/>
    <w:rsid w:val="002F3CA0"/>
    <w:rsid w:val="002F40AD"/>
    <w:rsid w:val="002F4769"/>
    <w:rsid w:val="002F7837"/>
    <w:rsid w:val="002F7F19"/>
    <w:rsid w:val="003004D2"/>
    <w:rsid w:val="00302157"/>
    <w:rsid w:val="00302B24"/>
    <w:rsid w:val="0030351A"/>
    <w:rsid w:val="00304C22"/>
    <w:rsid w:val="00305138"/>
    <w:rsid w:val="00307361"/>
    <w:rsid w:val="0030791C"/>
    <w:rsid w:val="00310D5B"/>
    <w:rsid w:val="00316CEA"/>
    <w:rsid w:val="003238CF"/>
    <w:rsid w:val="00325AAE"/>
    <w:rsid w:val="003306A1"/>
    <w:rsid w:val="00331048"/>
    <w:rsid w:val="00331E3D"/>
    <w:rsid w:val="003331FD"/>
    <w:rsid w:val="00333CDF"/>
    <w:rsid w:val="00334424"/>
    <w:rsid w:val="003346E2"/>
    <w:rsid w:val="00336E25"/>
    <w:rsid w:val="00337EE8"/>
    <w:rsid w:val="00340368"/>
    <w:rsid w:val="0034179A"/>
    <w:rsid w:val="00341B98"/>
    <w:rsid w:val="00345017"/>
    <w:rsid w:val="00347566"/>
    <w:rsid w:val="003504AB"/>
    <w:rsid w:val="00350DB4"/>
    <w:rsid w:val="003512A9"/>
    <w:rsid w:val="003521C6"/>
    <w:rsid w:val="003528B9"/>
    <w:rsid w:val="003533B4"/>
    <w:rsid w:val="0035638D"/>
    <w:rsid w:val="00360F5D"/>
    <w:rsid w:val="003624D2"/>
    <w:rsid w:val="00362830"/>
    <w:rsid w:val="0036320A"/>
    <w:rsid w:val="0036479F"/>
    <w:rsid w:val="00365232"/>
    <w:rsid w:val="003662AD"/>
    <w:rsid w:val="003664C9"/>
    <w:rsid w:val="0037257B"/>
    <w:rsid w:val="00372E4E"/>
    <w:rsid w:val="0037438D"/>
    <w:rsid w:val="00375CE0"/>
    <w:rsid w:val="00377DEA"/>
    <w:rsid w:val="00380919"/>
    <w:rsid w:val="003825DE"/>
    <w:rsid w:val="0038532A"/>
    <w:rsid w:val="00386476"/>
    <w:rsid w:val="0038760F"/>
    <w:rsid w:val="00391871"/>
    <w:rsid w:val="00393982"/>
    <w:rsid w:val="00393D74"/>
    <w:rsid w:val="00395131"/>
    <w:rsid w:val="00397336"/>
    <w:rsid w:val="00397FF4"/>
    <w:rsid w:val="003A1AC5"/>
    <w:rsid w:val="003A1B02"/>
    <w:rsid w:val="003A1E37"/>
    <w:rsid w:val="003A219B"/>
    <w:rsid w:val="003A23A5"/>
    <w:rsid w:val="003A2F52"/>
    <w:rsid w:val="003A4A49"/>
    <w:rsid w:val="003A61EF"/>
    <w:rsid w:val="003A6B95"/>
    <w:rsid w:val="003A79CA"/>
    <w:rsid w:val="003A7D74"/>
    <w:rsid w:val="003B24F8"/>
    <w:rsid w:val="003B2DB0"/>
    <w:rsid w:val="003B3539"/>
    <w:rsid w:val="003B362C"/>
    <w:rsid w:val="003B3B09"/>
    <w:rsid w:val="003B58D5"/>
    <w:rsid w:val="003B614F"/>
    <w:rsid w:val="003B6DAC"/>
    <w:rsid w:val="003B7182"/>
    <w:rsid w:val="003B7F91"/>
    <w:rsid w:val="003C4BED"/>
    <w:rsid w:val="003C6C9B"/>
    <w:rsid w:val="003C7800"/>
    <w:rsid w:val="003D3033"/>
    <w:rsid w:val="003D32AA"/>
    <w:rsid w:val="003D3A73"/>
    <w:rsid w:val="003D4A61"/>
    <w:rsid w:val="003D4F31"/>
    <w:rsid w:val="003D58DA"/>
    <w:rsid w:val="003E3E2F"/>
    <w:rsid w:val="003E61C3"/>
    <w:rsid w:val="003E6964"/>
    <w:rsid w:val="003E6987"/>
    <w:rsid w:val="003F0059"/>
    <w:rsid w:val="003F2FE7"/>
    <w:rsid w:val="003F3D07"/>
    <w:rsid w:val="003F5883"/>
    <w:rsid w:val="003F6EA1"/>
    <w:rsid w:val="00400C89"/>
    <w:rsid w:val="004028E6"/>
    <w:rsid w:val="00404492"/>
    <w:rsid w:val="004047C7"/>
    <w:rsid w:val="00405209"/>
    <w:rsid w:val="00411675"/>
    <w:rsid w:val="00411FD6"/>
    <w:rsid w:val="0041378D"/>
    <w:rsid w:val="004138C3"/>
    <w:rsid w:val="0041587A"/>
    <w:rsid w:val="00415D94"/>
    <w:rsid w:val="0041722C"/>
    <w:rsid w:val="00420907"/>
    <w:rsid w:val="00422031"/>
    <w:rsid w:val="00425141"/>
    <w:rsid w:val="0042567F"/>
    <w:rsid w:val="00425B81"/>
    <w:rsid w:val="0042674F"/>
    <w:rsid w:val="00426959"/>
    <w:rsid w:val="00432220"/>
    <w:rsid w:val="0043274D"/>
    <w:rsid w:val="00433578"/>
    <w:rsid w:val="00434033"/>
    <w:rsid w:val="004348D1"/>
    <w:rsid w:val="00435BA3"/>
    <w:rsid w:val="00436574"/>
    <w:rsid w:val="00436A08"/>
    <w:rsid w:val="004372D5"/>
    <w:rsid w:val="00440E03"/>
    <w:rsid w:val="00441AB6"/>
    <w:rsid w:val="004445EB"/>
    <w:rsid w:val="00444E08"/>
    <w:rsid w:val="00445506"/>
    <w:rsid w:val="0044658B"/>
    <w:rsid w:val="0044790D"/>
    <w:rsid w:val="00447C36"/>
    <w:rsid w:val="0045049D"/>
    <w:rsid w:val="00451336"/>
    <w:rsid w:val="00451F0E"/>
    <w:rsid w:val="0045314B"/>
    <w:rsid w:val="00453AF1"/>
    <w:rsid w:val="00454570"/>
    <w:rsid w:val="00454974"/>
    <w:rsid w:val="004562B4"/>
    <w:rsid w:val="004567AB"/>
    <w:rsid w:val="00456C73"/>
    <w:rsid w:val="004608F8"/>
    <w:rsid w:val="00462704"/>
    <w:rsid w:val="00463EBB"/>
    <w:rsid w:val="004646AD"/>
    <w:rsid w:val="004664C4"/>
    <w:rsid w:val="00466C6F"/>
    <w:rsid w:val="00466D20"/>
    <w:rsid w:val="00466D9B"/>
    <w:rsid w:val="00472CA9"/>
    <w:rsid w:val="004742CA"/>
    <w:rsid w:val="00476140"/>
    <w:rsid w:val="00476B45"/>
    <w:rsid w:val="00477C02"/>
    <w:rsid w:val="0048024F"/>
    <w:rsid w:val="00482597"/>
    <w:rsid w:val="00482CC0"/>
    <w:rsid w:val="00482F2E"/>
    <w:rsid w:val="00484E8B"/>
    <w:rsid w:val="004850EA"/>
    <w:rsid w:val="00490593"/>
    <w:rsid w:val="00492219"/>
    <w:rsid w:val="00493964"/>
    <w:rsid w:val="00494017"/>
    <w:rsid w:val="00494BDC"/>
    <w:rsid w:val="00497733"/>
    <w:rsid w:val="0049779B"/>
    <w:rsid w:val="00497C60"/>
    <w:rsid w:val="004A1455"/>
    <w:rsid w:val="004A2DA9"/>
    <w:rsid w:val="004A4239"/>
    <w:rsid w:val="004A45D5"/>
    <w:rsid w:val="004A6037"/>
    <w:rsid w:val="004A6D4D"/>
    <w:rsid w:val="004B0F2D"/>
    <w:rsid w:val="004B412C"/>
    <w:rsid w:val="004B4D61"/>
    <w:rsid w:val="004B4E51"/>
    <w:rsid w:val="004B565F"/>
    <w:rsid w:val="004B66DE"/>
    <w:rsid w:val="004C05E4"/>
    <w:rsid w:val="004C3DF0"/>
    <w:rsid w:val="004C6DFE"/>
    <w:rsid w:val="004C7375"/>
    <w:rsid w:val="004C77C1"/>
    <w:rsid w:val="004D00B0"/>
    <w:rsid w:val="004D2364"/>
    <w:rsid w:val="004D3C68"/>
    <w:rsid w:val="004D699C"/>
    <w:rsid w:val="004D6C90"/>
    <w:rsid w:val="004D6F2B"/>
    <w:rsid w:val="004E1157"/>
    <w:rsid w:val="004E23E5"/>
    <w:rsid w:val="004E3BBD"/>
    <w:rsid w:val="004E4F65"/>
    <w:rsid w:val="004E7E86"/>
    <w:rsid w:val="004F00B1"/>
    <w:rsid w:val="004F5098"/>
    <w:rsid w:val="004F5FE3"/>
    <w:rsid w:val="004F68A0"/>
    <w:rsid w:val="004F69D8"/>
    <w:rsid w:val="004F72C6"/>
    <w:rsid w:val="0050103E"/>
    <w:rsid w:val="00501216"/>
    <w:rsid w:val="0050311E"/>
    <w:rsid w:val="00503A95"/>
    <w:rsid w:val="005059CA"/>
    <w:rsid w:val="00506627"/>
    <w:rsid w:val="0051218F"/>
    <w:rsid w:val="0051314E"/>
    <w:rsid w:val="005144AD"/>
    <w:rsid w:val="00515EC0"/>
    <w:rsid w:val="00517219"/>
    <w:rsid w:val="00517DEF"/>
    <w:rsid w:val="0052434A"/>
    <w:rsid w:val="0052654F"/>
    <w:rsid w:val="00532514"/>
    <w:rsid w:val="00534FCB"/>
    <w:rsid w:val="00535469"/>
    <w:rsid w:val="00536691"/>
    <w:rsid w:val="0053787B"/>
    <w:rsid w:val="00540684"/>
    <w:rsid w:val="00540C85"/>
    <w:rsid w:val="00541130"/>
    <w:rsid w:val="0054244A"/>
    <w:rsid w:val="00542D47"/>
    <w:rsid w:val="0054581D"/>
    <w:rsid w:val="00546334"/>
    <w:rsid w:val="0054692B"/>
    <w:rsid w:val="00547E16"/>
    <w:rsid w:val="005511E8"/>
    <w:rsid w:val="005518C0"/>
    <w:rsid w:val="005519E4"/>
    <w:rsid w:val="0055211E"/>
    <w:rsid w:val="0055220C"/>
    <w:rsid w:val="00552B41"/>
    <w:rsid w:val="00553523"/>
    <w:rsid w:val="0055381B"/>
    <w:rsid w:val="00553F2E"/>
    <w:rsid w:val="00557502"/>
    <w:rsid w:val="00557C8D"/>
    <w:rsid w:val="00560739"/>
    <w:rsid w:val="00562C97"/>
    <w:rsid w:val="00563B4D"/>
    <w:rsid w:val="005650EC"/>
    <w:rsid w:val="00573D7F"/>
    <w:rsid w:val="00573F97"/>
    <w:rsid w:val="00574F37"/>
    <w:rsid w:val="005757A4"/>
    <w:rsid w:val="00577067"/>
    <w:rsid w:val="005776E7"/>
    <w:rsid w:val="00577B41"/>
    <w:rsid w:val="00580CA1"/>
    <w:rsid w:val="00584880"/>
    <w:rsid w:val="00586D58"/>
    <w:rsid w:val="005875EA"/>
    <w:rsid w:val="00587F5D"/>
    <w:rsid w:val="0059126E"/>
    <w:rsid w:val="00592FF1"/>
    <w:rsid w:val="00594D94"/>
    <w:rsid w:val="0059532B"/>
    <w:rsid w:val="00596CC1"/>
    <w:rsid w:val="0059741A"/>
    <w:rsid w:val="005A0AF5"/>
    <w:rsid w:val="005A0D69"/>
    <w:rsid w:val="005A43B8"/>
    <w:rsid w:val="005A4B4D"/>
    <w:rsid w:val="005A6C5D"/>
    <w:rsid w:val="005A7061"/>
    <w:rsid w:val="005A7A55"/>
    <w:rsid w:val="005B03B5"/>
    <w:rsid w:val="005B0EEC"/>
    <w:rsid w:val="005B13F6"/>
    <w:rsid w:val="005B1789"/>
    <w:rsid w:val="005B1845"/>
    <w:rsid w:val="005B26C2"/>
    <w:rsid w:val="005B2859"/>
    <w:rsid w:val="005B2BC5"/>
    <w:rsid w:val="005B2CF1"/>
    <w:rsid w:val="005B3AA8"/>
    <w:rsid w:val="005B402A"/>
    <w:rsid w:val="005B62DB"/>
    <w:rsid w:val="005B6E47"/>
    <w:rsid w:val="005B7E68"/>
    <w:rsid w:val="005C0248"/>
    <w:rsid w:val="005C03E5"/>
    <w:rsid w:val="005C158B"/>
    <w:rsid w:val="005C41B0"/>
    <w:rsid w:val="005C42E0"/>
    <w:rsid w:val="005C430B"/>
    <w:rsid w:val="005C5EE8"/>
    <w:rsid w:val="005C6CA8"/>
    <w:rsid w:val="005D015E"/>
    <w:rsid w:val="005D24D3"/>
    <w:rsid w:val="005D2C4F"/>
    <w:rsid w:val="005D2EDD"/>
    <w:rsid w:val="005D305B"/>
    <w:rsid w:val="005D3A38"/>
    <w:rsid w:val="005D72B2"/>
    <w:rsid w:val="005E3727"/>
    <w:rsid w:val="005E3C2E"/>
    <w:rsid w:val="005E4B8F"/>
    <w:rsid w:val="005E53DA"/>
    <w:rsid w:val="005F34D9"/>
    <w:rsid w:val="005F390E"/>
    <w:rsid w:val="005F405C"/>
    <w:rsid w:val="005F40A6"/>
    <w:rsid w:val="006012F4"/>
    <w:rsid w:val="00602428"/>
    <w:rsid w:val="0060440F"/>
    <w:rsid w:val="00604C2E"/>
    <w:rsid w:val="00607054"/>
    <w:rsid w:val="006070D2"/>
    <w:rsid w:val="00607317"/>
    <w:rsid w:val="00611F1B"/>
    <w:rsid w:val="006140A0"/>
    <w:rsid w:val="00615559"/>
    <w:rsid w:val="006163BF"/>
    <w:rsid w:val="00617D7D"/>
    <w:rsid w:val="00622622"/>
    <w:rsid w:val="00622727"/>
    <w:rsid w:val="0062537C"/>
    <w:rsid w:val="00625400"/>
    <w:rsid w:val="00625FBD"/>
    <w:rsid w:val="006260A5"/>
    <w:rsid w:val="00627632"/>
    <w:rsid w:val="006301B9"/>
    <w:rsid w:val="00632222"/>
    <w:rsid w:val="00632921"/>
    <w:rsid w:val="006341FF"/>
    <w:rsid w:val="0063461B"/>
    <w:rsid w:val="006347FA"/>
    <w:rsid w:val="00634E25"/>
    <w:rsid w:val="00641A58"/>
    <w:rsid w:val="00643A48"/>
    <w:rsid w:val="00644738"/>
    <w:rsid w:val="00644B40"/>
    <w:rsid w:val="00644C90"/>
    <w:rsid w:val="00645108"/>
    <w:rsid w:val="00645759"/>
    <w:rsid w:val="00650F3A"/>
    <w:rsid w:val="00651FD4"/>
    <w:rsid w:val="006547E9"/>
    <w:rsid w:val="006550B3"/>
    <w:rsid w:val="00656655"/>
    <w:rsid w:val="00657F26"/>
    <w:rsid w:val="00660C2A"/>
    <w:rsid w:val="006613FE"/>
    <w:rsid w:val="00662291"/>
    <w:rsid w:val="00663C79"/>
    <w:rsid w:val="00664A75"/>
    <w:rsid w:val="00672AF5"/>
    <w:rsid w:val="00673DD5"/>
    <w:rsid w:val="0067496D"/>
    <w:rsid w:val="006754CC"/>
    <w:rsid w:val="00676FEE"/>
    <w:rsid w:val="00677776"/>
    <w:rsid w:val="00677E48"/>
    <w:rsid w:val="00677EE2"/>
    <w:rsid w:val="00680D06"/>
    <w:rsid w:val="006840ED"/>
    <w:rsid w:val="00684BAB"/>
    <w:rsid w:val="00687314"/>
    <w:rsid w:val="006908D0"/>
    <w:rsid w:val="00692597"/>
    <w:rsid w:val="00694F6E"/>
    <w:rsid w:val="00695CB2"/>
    <w:rsid w:val="006960F3"/>
    <w:rsid w:val="006A0FBF"/>
    <w:rsid w:val="006A1342"/>
    <w:rsid w:val="006A1BFA"/>
    <w:rsid w:val="006A3909"/>
    <w:rsid w:val="006A5837"/>
    <w:rsid w:val="006A6C44"/>
    <w:rsid w:val="006B0495"/>
    <w:rsid w:val="006B0E2B"/>
    <w:rsid w:val="006B29F3"/>
    <w:rsid w:val="006B2D95"/>
    <w:rsid w:val="006B3AF3"/>
    <w:rsid w:val="006B3B76"/>
    <w:rsid w:val="006B3EFC"/>
    <w:rsid w:val="006B51D9"/>
    <w:rsid w:val="006B7B56"/>
    <w:rsid w:val="006B7C16"/>
    <w:rsid w:val="006C010E"/>
    <w:rsid w:val="006C0332"/>
    <w:rsid w:val="006C03AC"/>
    <w:rsid w:val="006C0409"/>
    <w:rsid w:val="006C196E"/>
    <w:rsid w:val="006C199E"/>
    <w:rsid w:val="006C1B30"/>
    <w:rsid w:val="006C2B9B"/>
    <w:rsid w:val="006C53C7"/>
    <w:rsid w:val="006C58BB"/>
    <w:rsid w:val="006C7ABD"/>
    <w:rsid w:val="006C7C21"/>
    <w:rsid w:val="006C7E1F"/>
    <w:rsid w:val="006D1E67"/>
    <w:rsid w:val="006D2679"/>
    <w:rsid w:val="006D33CD"/>
    <w:rsid w:val="006D48F8"/>
    <w:rsid w:val="006D52C6"/>
    <w:rsid w:val="006D5E1A"/>
    <w:rsid w:val="006D69B9"/>
    <w:rsid w:val="006D742A"/>
    <w:rsid w:val="006E3D64"/>
    <w:rsid w:val="006E4402"/>
    <w:rsid w:val="006E6300"/>
    <w:rsid w:val="006F3334"/>
    <w:rsid w:val="006F374D"/>
    <w:rsid w:val="006F606F"/>
    <w:rsid w:val="006F7756"/>
    <w:rsid w:val="006F7DD6"/>
    <w:rsid w:val="006F7E89"/>
    <w:rsid w:val="00700760"/>
    <w:rsid w:val="00700E2C"/>
    <w:rsid w:val="007015B7"/>
    <w:rsid w:val="00702758"/>
    <w:rsid w:val="00702D10"/>
    <w:rsid w:val="00703073"/>
    <w:rsid w:val="007030F4"/>
    <w:rsid w:val="0070600E"/>
    <w:rsid w:val="0070775F"/>
    <w:rsid w:val="0071024C"/>
    <w:rsid w:val="007118CA"/>
    <w:rsid w:val="00713D43"/>
    <w:rsid w:val="00714E02"/>
    <w:rsid w:val="00716E3F"/>
    <w:rsid w:val="00720F6D"/>
    <w:rsid w:val="00721C94"/>
    <w:rsid w:val="00723D92"/>
    <w:rsid w:val="00724DE0"/>
    <w:rsid w:val="007250FF"/>
    <w:rsid w:val="00725E6C"/>
    <w:rsid w:val="00731816"/>
    <w:rsid w:val="007324FB"/>
    <w:rsid w:val="00732A27"/>
    <w:rsid w:val="00734760"/>
    <w:rsid w:val="00735627"/>
    <w:rsid w:val="00735AFC"/>
    <w:rsid w:val="00737AD0"/>
    <w:rsid w:val="0074020A"/>
    <w:rsid w:val="007403C9"/>
    <w:rsid w:val="007404B8"/>
    <w:rsid w:val="00740C32"/>
    <w:rsid w:val="007417A8"/>
    <w:rsid w:val="00745549"/>
    <w:rsid w:val="007501B0"/>
    <w:rsid w:val="0075072E"/>
    <w:rsid w:val="00754A6B"/>
    <w:rsid w:val="00756B3C"/>
    <w:rsid w:val="00756D1C"/>
    <w:rsid w:val="00757406"/>
    <w:rsid w:val="00761928"/>
    <w:rsid w:val="007656FB"/>
    <w:rsid w:val="00767782"/>
    <w:rsid w:val="00767F21"/>
    <w:rsid w:val="007722B7"/>
    <w:rsid w:val="007733F3"/>
    <w:rsid w:val="00774715"/>
    <w:rsid w:val="00775E27"/>
    <w:rsid w:val="007761F2"/>
    <w:rsid w:val="00780E8D"/>
    <w:rsid w:val="00781AD8"/>
    <w:rsid w:val="00782534"/>
    <w:rsid w:val="007833AF"/>
    <w:rsid w:val="007839B6"/>
    <w:rsid w:val="00783A50"/>
    <w:rsid w:val="00784F47"/>
    <w:rsid w:val="007858D5"/>
    <w:rsid w:val="00786D3D"/>
    <w:rsid w:val="00786FE4"/>
    <w:rsid w:val="00787A8D"/>
    <w:rsid w:val="00790000"/>
    <w:rsid w:val="00791D0F"/>
    <w:rsid w:val="007957AB"/>
    <w:rsid w:val="007957DB"/>
    <w:rsid w:val="00796CDA"/>
    <w:rsid w:val="007A000D"/>
    <w:rsid w:val="007A245B"/>
    <w:rsid w:val="007A5E1D"/>
    <w:rsid w:val="007A659C"/>
    <w:rsid w:val="007A7FD2"/>
    <w:rsid w:val="007B4D92"/>
    <w:rsid w:val="007B5010"/>
    <w:rsid w:val="007B591B"/>
    <w:rsid w:val="007B5BB7"/>
    <w:rsid w:val="007B5C78"/>
    <w:rsid w:val="007B5FD5"/>
    <w:rsid w:val="007B7B10"/>
    <w:rsid w:val="007B7D57"/>
    <w:rsid w:val="007C0421"/>
    <w:rsid w:val="007C06BB"/>
    <w:rsid w:val="007C2BD0"/>
    <w:rsid w:val="007C2E02"/>
    <w:rsid w:val="007C3FFC"/>
    <w:rsid w:val="007C5564"/>
    <w:rsid w:val="007C5C39"/>
    <w:rsid w:val="007C6A48"/>
    <w:rsid w:val="007C7BDC"/>
    <w:rsid w:val="007D15EF"/>
    <w:rsid w:val="007D1CD1"/>
    <w:rsid w:val="007D1F70"/>
    <w:rsid w:val="007D217A"/>
    <w:rsid w:val="007D2E74"/>
    <w:rsid w:val="007D5E56"/>
    <w:rsid w:val="007D70B8"/>
    <w:rsid w:val="007D7651"/>
    <w:rsid w:val="007E2EE0"/>
    <w:rsid w:val="007E2F12"/>
    <w:rsid w:val="007E3631"/>
    <w:rsid w:val="007E45B9"/>
    <w:rsid w:val="007E460B"/>
    <w:rsid w:val="007E5F52"/>
    <w:rsid w:val="007E7320"/>
    <w:rsid w:val="007E737E"/>
    <w:rsid w:val="007F0E3F"/>
    <w:rsid w:val="007F2EB4"/>
    <w:rsid w:val="007F3348"/>
    <w:rsid w:val="007F48A1"/>
    <w:rsid w:val="007F4C3D"/>
    <w:rsid w:val="007F5E63"/>
    <w:rsid w:val="0080047D"/>
    <w:rsid w:val="00800CFC"/>
    <w:rsid w:val="00804798"/>
    <w:rsid w:val="008054A1"/>
    <w:rsid w:val="00806960"/>
    <w:rsid w:val="008071D3"/>
    <w:rsid w:val="00807F9C"/>
    <w:rsid w:val="0081046B"/>
    <w:rsid w:val="00811A19"/>
    <w:rsid w:val="008130FB"/>
    <w:rsid w:val="00815084"/>
    <w:rsid w:val="00816D6F"/>
    <w:rsid w:val="008208A0"/>
    <w:rsid w:val="00820B3B"/>
    <w:rsid w:val="00821702"/>
    <w:rsid w:val="0082240A"/>
    <w:rsid w:val="008236AE"/>
    <w:rsid w:val="00824940"/>
    <w:rsid w:val="008252EB"/>
    <w:rsid w:val="008274FC"/>
    <w:rsid w:val="00830002"/>
    <w:rsid w:val="00831082"/>
    <w:rsid w:val="00831363"/>
    <w:rsid w:val="0083360F"/>
    <w:rsid w:val="008352E8"/>
    <w:rsid w:val="0083594D"/>
    <w:rsid w:val="00837710"/>
    <w:rsid w:val="00837C4C"/>
    <w:rsid w:val="00840316"/>
    <w:rsid w:val="0084365D"/>
    <w:rsid w:val="00845D5C"/>
    <w:rsid w:val="00846A63"/>
    <w:rsid w:val="00847FCA"/>
    <w:rsid w:val="008511FD"/>
    <w:rsid w:val="00851AA0"/>
    <w:rsid w:val="00852457"/>
    <w:rsid w:val="00853831"/>
    <w:rsid w:val="00854EB7"/>
    <w:rsid w:val="008556EF"/>
    <w:rsid w:val="008616D6"/>
    <w:rsid w:val="00861C4B"/>
    <w:rsid w:val="00861D4D"/>
    <w:rsid w:val="008651E2"/>
    <w:rsid w:val="00865576"/>
    <w:rsid w:val="008658E5"/>
    <w:rsid w:val="00867281"/>
    <w:rsid w:val="008674F6"/>
    <w:rsid w:val="00870E65"/>
    <w:rsid w:val="00870E7A"/>
    <w:rsid w:val="008731FF"/>
    <w:rsid w:val="00873797"/>
    <w:rsid w:val="008742C3"/>
    <w:rsid w:val="00875388"/>
    <w:rsid w:val="00875DC9"/>
    <w:rsid w:val="008803CE"/>
    <w:rsid w:val="00880681"/>
    <w:rsid w:val="00880AD1"/>
    <w:rsid w:val="0088185A"/>
    <w:rsid w:val="00881A19"/>
    <w:rsid w:val="00881BF2"/>
    <w:rsid w:val="00881D55"/>
    <w:rsid w:val="00882E77"/>
    <w:rsid w:val="0088320B"/>
    <w:rsid w:val="00884379"/>
    <w:rsid w:val="0088483C"/>
    <w:rsid w:val="00885DFE"/>
    <w:rsid w:val="00885E9C"/>
    <w:rsid w:val="00886139"/>
    <w:rsid w:val="00887EB7"/>
    <w:rsid w:val="00887F58"/>
    <w:rsid w:val="00891F88"/>
    <w:rsid w:val="00892B7B"/>
    <w:rsid w:val="00893AC6"/>
    <w:rsid w:val="008949A4"/>
    <w:rsid w:val="00895A22"/>
    <w:rsid w:val="00896239"/>
    <w:rsid w:val="00896F79"/>
    <w:rsid w:val="00896F98"/>
    <w:rsid w:val="008A0D8B"/>
    <w:rsid w:val="008A3054"/>
    <w:rsid w:val="008A4AE4"/>
    <w:rsid w:val="008A5C83"/>
    <w:rsid w:val="008A633A"/>
    <w:rsid w:val="008A65DC"/>
    <w:rsid w:val="008A6FEF"/>
    <w:rsid w:val="008B196D"/>
    <w:rsid w:val="008B2166"/>
    <w:rsid w:val="008B29FD"/>
    <w:rsid w:val="008B3A4A"/>
    <w:rsid w:val="008B529A"/>
    <w:rsid w:val="008B564E"/>
    <w:rsid w:val="008B6641"/>
    <w:rsid w:val="008C11C3"/>
    <w:rsid w:val="008C14D2"/>
    <w:rsid w:val="008C250B"/>
    <w:rsid w:val="008C2903"/>
    <w:rsid w:val="008C2FF0"/>
    <w:rsid w:val="008C5D7A"/>
    <w:rsid w:val="008C645A"/>
    <w:rsid w:val="008C68AA"/>
    <w:rsid w:val="008D0069"/>
    <w:rsid w:val="008D054E"/>
    <w:rsid w:val="008D4940"/>
    <w:rsid w:val="008D75B1"/>
    <w:rsid w:val="008E14C1"/>
    <w:rsid w:val="008E1514"/>
    <w:rsid w:val="008E1668"/>
    <w:rsid w:val="008E2314"/>
    <w:rsid w:val="008E3119"/>
    <w:rsid w:val="008E3D03"/>
    <w:rsid w:val="008E6B51"/>
    <w:rsid w:val="008E759B"/>
    <w:rsid w:val="008F04EB"/>
    <w:rsid w:val="008F233A"/>
    <w:rsid w:val="008F250E"/>
    <w:rsid w:val="008F29E8"/>
    <w:rsid w:val="008F345B"/>
    <w:rsid w:val="008F45CC"/>
    <w:rsid w:val="008F5A33"/>
    <w:rsid w:val="008F65D8"/>
    <w:rsid w:val="00900C3D"/>
    <w:rsid w:val="00900CF5"/>
    <w:rsid w:val="00902FA2"/>
    <w:rsid w:val="00903F79"/>
    <w:rsid w:val="009040E7"/>
    <w:rsid w:val="0090539B"/>
    <w:rsid w:val="00905DAE"/>
    <w:rsid w:val="00905FFC"/>
    <w:rsid w:val="009116DB"/>
    <w:rsid w:val="00912E4B"/>
    <w:rsid w:val="00914F33"/>
    <w:rsid w:val="009156A9"/>
    <w:rsid w:val="009164FF"/>
    <w:rsid w:val="00917226"/>
    <w:rsid w:val="009217C4"/>
    <w:rsid w:val="00921DC5"/>
    <w:rsid w:val="0092245A"/>
    <w:rsid w:val="00922CB9"/>
    <w:rsid w:val="00926A42"/>
    <w:rsid w:val="0093133A"/>
    <w:rsid w:val="00931D69"/>
    <w:rsid w:val="009341CB"/>
    <w:rsid w:val="00934C25"/>
    <w:rsid w:val="0093619B"/>
    <w:rsid w:val="00936C7C"/>
    <w:rsid w:val="00937A6F"/>
    <w:rsid w:val="00940DC9"/>
    <w:rsid w:val="0094245B"/>
    <w:rsid w:val="00942D36"/>
    <w:rsid w:val="00944BF1"/>
    <w:rsid w:val="0094504E"/>
    <w:rsid w:val="00945406"/>
    <w:rsid w:val="00946111"/>
    <w:rsid w:val="00947812"/>
    <w:rsid w:val="00950517"/>
    <w:rsid w:val="00953537"/>
    <w:rsid w:val="00957D43"/>
    <w:rsid w:val="00960A5C"/>
    <w:rsid w:val="00961511"/>
    <w:rsid w:val="00961C04"/>
    <w:rsid w:val="00962BD2"/>
    <w:rsid w:val="009633BB"/>
    <w:rsid w:val="009635A4"/>
    <w:rsid w:val="009653ED"/>
    <w:rsid w:val="00966AE1"/>
    <w:rsid w:val="00970B6F"/>
    <w:rsid w:val="009711DB"/>
    <w:rsid w:val="009758C5"/>
    <w:rsid w:val="00980EC7"/>
    <w:rsid w:val="00982B95"/>
    <w:rsid w:val="00986AB2"/>
    <w:rsid w:val="00986EF5"/>
    <w:rsid w:val="00990D53"/>
    <w:rsid w:val="009918B6"/>
    <w:rsid w:val="00991BD8"/>
    <w:rsid w:val="009920F8"/>
    <w:rsid w:val="009923CE"/>
    <w:rsid w:val="0099273E"/>
    <w:rsid w:val="00993E8A"/>
    <w:rsid w:val="00994099"/>
    <w:rsid w:val="009942AE"/>
    <w:rsid w:val="00994452"/>
    <w:rsid w:val="009950CD"/>
    <w:rsid w:val="009954EB"/>
    <w:rsid w:val="0099776A"/>
    <w:rsid w:val="009A1AFE"/>
    <w:rsid w:val="009A2E8D"/>
    <w:rsid w:val="009A4348"/>
    <w:rsid w:val="009A7239"/>
    <w:rsid w:val="009A7C16"/>
    <w:rsid w:val="009B4C1A"/>
    <w:rsid w:val="009B4FFA"/>
    <w:rsid w:val="009B59C5"/>
    <w:rsid w:val="009B6ADC"/>
    <w:rsid w:val="009B7D8C"/>
    <w:rsid w:val="009C039A"/>
    <w:rsid w:val="009C0AEC"/>
    <w:rsid w:val="009C1484"/>
    <w:rsid w:val="009C2525"/>
    <w:rsid w:val="009C2CD6"/>
    <w:rsid w:val="009C4BAE"/>
    <w:rsid w:val="009C61A2"/>
    <w:rsid w:val="009C63A1"/>
    <w:rsid w:val="009C6537"/>
    <w:rsid w:val="009C6ACF"/>
    <w:rsid w:val="009C7D64"/>
    <w:rsid w:val="009C7DE3"/>
    <w:rsid w:val="009D29B2"/>
    <w:rsid w:val="009D5D64"/>
    <w:rsid w:val="009D7B8F"/>
    <w:rsid w:val="009D7FE3"/>
    <w:rsid w:val="009E0C39"/>
    <w:rsid w:val="009E4602"/>
    <w:rsid w:val="009E4BE0"/>
    <w:rsid w:val="009E6375"/>
    <w:rsid w:val="009E69CD"/>
    <w:rsid w:val="009E734C"/>
    <w:rsid w:val="009E7D4F"/>
    <w:rsid w:val="009F0F00"/>
    <w:rsid w:val="009F3248"/>
    <w:rsid w:val="009F4AD6"/>
    <w:rsid w:val="009F58E0"/>
    <w:rsid w:val="00A04F1B"/>
    <w:rsid w:val="00A05F41"/>
    <w:rsid w:val="00A0753E"/>
    <w:rsid w:val="00A07D08"/>
    <w:rsid w:val="00A07E27"/>
    <w:rsid w:val="00A101C9"/>
    <w:rsid w:val="00A128CC"/>
    <w:rsid w:val="00A13B40"/>
    <w:rsid w:val="00A13F32"/>
    <w:rsid w:val="00A14C08"/>
    <w:rsid w:val="00A15419"/>
    <w:rsid w:val="00A25179"/>
    <w:rsid w:val="00A27353"/>
    <w:rsid w:val="00A30D3E"/>
    <w:rsid w:val="00A31C7B"/>
    <w:rsid w:val="00A31F01"/>
    <w:rsid w:val="00A31FE0"/>
    <w:rsid w:val="00A329C3"/>
    <w:rsid w:val="00A35BCC"/>
    <w:rsid w:val="00A35DEB"/>
    <w:rsid w:val="00A42297"/>
    <w:rsid w:val="00A42447"/>
    <w:rsid w:val="00A4432D"/>
    <w:rsid w:val="00A466F7"/>
    <w:rsid w:val="00A519A5"/>
    <w:rsid w:val="00A5413B"/>
    <w:rsid w:val="00A5482E"/>
    <w:rsid w:val="00A54B7B"/>
    <w:rsid w:val="00A610B0"/>
    <w:rsid w:val="00A64A88"/>
    <w:rsid w:val="00A65918"/>
    <w:rsid w:val="00A75D43"/>
    <w:rsid w:val="00A7695F"/>
    <w:rsid w:val="00A80D18"/>
    <w:rsid w:val="00A81088"/>
    <w:rsid w:val="00A83AAA"/>
    <w:rsid w:val="00A83AB8"/>
    <w:rsid w:val="00A868CE"/>
    <w:rsid w:val="00A86E6F"/>
    <w:rsid w:val="00A961F3"/>
    <w:rsid w:val="00A96D67"/>
    <w:rsid w:val="00A97AFA"/>
    <w:rsid w:val="00AA2ADE"/>
    <w:rsid w:val="00AA4A53"/>
    <w:rsid w:val="00AA5086"/>
    <w:rsid w:val="00AB6FAC"/>
    <w:rsid w:val="00AB71B6"/>
    <w:rsid w:val="00AC0089"/>
    <w:rsid w:val="00AC242D"/>
    <w:rsid w:val="00AC306E"/>
    <w:rsid w:val="00AC3276"/>
    <w:rsid w:val="00AC350F"/>
    <w:rsid w:val="00AC36BF"/>
    <w:rsid w:val="00AC3C04"/>
    <w:rsid w:val="00AC4E10"/>
    <w:rsid w:val="00AC512D"/>
    <w:rsid w:val="00AC6F1B"/>
    <w:rsid w:val="00AC79AE"/>
    <w:rsid w:val="00AD1B2F"/>
    <w:rsid w:val="00AD25CD"/>
    <w:rsid w:val="00AD3984"/>
    <w:rsid w:val="00AD4CFE"/>
    <w:rsid w:val="00AD547A"/>
    <w:rsid w:val="00AD660D"/>
    <w:rsid w:val="00AD7B33"/>
    <w:rsid w:val="00AE2CC6"/>
    <w:rsid w:val="00AE49B3"/>
    <w:rsid w:val="00AE68C0"/>
    <w:rsid w:val="00AE6C8A"/>
    <w:rsid w:val="00AE79FA"/>
    <w:rsid w:val="00AF0115"/>
    <w:rsid w:val="00AF0988"/>
    <w:rsid w:val="00AF11B0"/>
    <w:rsid w:val="00AF1374"/>
    <w:rsid w:val="00AF138D"/>
    <w:rsid w:val="00AF74E9"/>
    <w:rsid w:val="00AF7ACB"/>
    <w:rsid w:val="00B00D53"/>
    <w:rsid w:val="00B035C6"/>
    <w:rsid w:val="00B03E09"/>
    <w:rsid w:val="00B0449B"/>
    <w:rsid w:val="00B05A4C"/>
    <w:rsid w:val="00B0711F"/>
    <w:rsid w:val="00B11827"/>
    <w:rsid w:val="00B12354"/>
    <w:rsid w:val="00B126F3"/>
    <w:rsid w:val="00B12B8C"/>
    <w:rsid w:val="00B16981"/>
    <w:rsid w:val="00B20B7B"/>
    <w:rsid w:val="00B22314"/>
    <w:rsid w:val="00B22507"/>
    <w:rsid w:val="00B2465A"/>
    <w:rsid w:val="00B24E46"/>
    <w:rsid w:val="00B258A3"/>
    <w:rsid w:val="00B27056"/>
    <w:rsid w:val="00B274C0"/>
    <w:rsid w:val="00B32556"/>
    <w:rsid w:val="00B33326"/>
    <w:rsid w:val="00B34D58"/>
    <w:rsid w:val="00B35CFE"/>
    <w:rsid w:val="00B40023"/>
    <w:rsid w:val="00B409B1"/>
    <w:rsid w:val="00B40EA2"/>
    <w:rsid w:val="00B41BFB"/>
    <w:rsid w:val="00B433F4"/>
    <w:rsid w:val="00B43A54"/>
    <w:rsid w:val="00B4429F"/>
    <w:rsid w:val="00B44E15"/>
    <w:rsid w:val="00B5166D"/>
    <w:rsid w:val="00B54A16"/>
    <w:rsid w:val="00B55C21"/>
    <w:rsid w:val="00B57137"/>
    <w:rsid w:val="00B57EF9"/>
    <w:rsid w:val="00B61DAD"/>
    <w:rsid w:val="00B6765F"/>
    <w:rsid w:val="00B76ADA"/>
    <w:rsid w:val="00B80D52"/>
    <w:rsid w:val="00B82198"/>
    <w:rsid w:val="00B834D9"/>
    <w:rsid w:val="00B85B86"/>
    <w:rsid w:val="00B87741"/>
    <w:rsid w:val="00B903D5"/>
    <w:rsid w:val="00B92E49"/>
    <w:rsid w:val="00B938DA"/>
    <w:rsid w:val="00B93ACF"/>
    <w:rsid w:val="00B94DB8"/>
    <w:rsid w:val="00B95E86"/>
    <w:rsid w:val="00B9617D"/>
    <w:rsid w:val="00BA0604"/>
    <w:rsid w:val="00BA17AF"/>
    <w:rsid w:val="00BA4380"/>
    <w:rsid w:val="00BA59C8"/>
    <w:rsid w:val="00BA5B6F"/>
    <w:rsid w:val="00BA66CE"/>
    <w:rsid w:val="00BB014C"/>
    <w:rsid w:val="00BB1809"/>
    <w:rsid w:val="00BB396A"/>
    <w:rsid w:val="00BB53C4"/>
    <w:rsid w:val="00BB6C8E"/>
    <w:rsid w:val="00BB7818"/>
    <w:rsid w:val="00BC01B5"/>
    <w:rsid w:val="00BC02B3"/>
    <w:rsid w:val="00BC07DC"/>
    <w:rsid w:val="00BC0B61"/>
    <w:rsid w:val="00BC4C0E"/>
    <w:rsid w:val="00BC64DC"/>
    <w:rsid w:val="00BC6EC8"/>
    <w:rsid w:val="00BC7EA8"/>
    <w:rsid w:val="00BD212A"/>
    <w:rsid w:val="00BD3784"/>
    <w:rsid w:val="00BD3D72"/>
    <w:rsid w:val="00BD4791"/>
    <w:rsid w:val="00BD49C7"/>
    <w:rsid w:val="00BD6782"/>
    <w:rsid w:val="00BD77C0"/>
    <w:rsid w:val="00BE0ECE"/>
    <w:rsid w:val="00BE0EF9"/>
    <w:rsid w:val="00BE334B"/>
    <w:rsid w:val="00BE3A97"/>
    <w:rsid w:val="00BE5DB2"/>
    <w:rsid w:val="00BE7603"/>
    <w:rsid w:val="00BE7CD9"/>
    <w:rsid w:val="00BF18B8"/>
    <w:rsid w:val="00BF1931"/>
    <w:rsid w:val="00BF1CB7"/>
    <w:rsid w:val="00BF2921"/>
    <w:rsid w:val="00BF29B4"/>
    <w:rsid w:val="00BF2EBF"/>
    <w:rsid w:val="00BF369A"/>
    <w:rsid w:val="00BF3971"/>
    <w:rsid w:val="00BF512C"/>
    <w:rsid w:val="00BF5F63"/>
    <w:rsid w:val="00BF710F"/>
    <w:rsid w:val="00C00071"/>
    <w:rsid w:val="00C01FCC"/>
    <w:rsid w:val="00C03BE0"/>
    <w:rsid w:val="00C0530A"/>
    <w:rsid w:val="00C0540F"/>
    <w:rsid w:val="00C05914"/>
    <w:rsid w:val="00C06567"/>
    <w:rsid w:val="00C07128"/>
    <w:rsid w:val="00C1159C"/>
    <w:rsid w:val="00C17987"/>
    <w:rsid w:val="00C2165D"/>
    <w:rsid w:val="00C22555"/>
    <w:rsid w:val="00C229DC"/>
    <w:rsid w:val="00C23199"/>
    <w:rsid w:val="00C2609F"/>
    <w:rsid w:val="00C273A5"/>
    <w:rsid w:val="00C32228"/>
    <w:rsid w:val="00C331E6"/>
    <w:rsid w:val="00C3339E"/>
    <w:rsid w:val="00C35AC4"/>
    <w:rsid w:val="00C36C77"/>
    <w:rsid w:val="00C4077B"/>
    <w:rsid w:val="00C412A0"/>
    <w:rsid w:val="00C448B6"/>
    <w:rsid w:val="00C45579"/>
    <w:rsid w:val="00C4584B"/>
    <w:rsid w:val="00C46346"/>
    <w:rsid w:val="00C51837"/>
    <w:rsid w:val="00C51E12"/>
    <w:rsid w:val="00C549E1"/>
    <w:rsid w:val="00C61D6B"/>
    <w:rsid w:val="00C64FC2"/>
    <w:rsid w:val="00C653A1"/>
    <w:rsid w:val="00C65D71"/>
    <w:rsid w:val="00C66CEB"/>
    <w:rsid w:val="00C67425"/>
    <w:rsid w:val="00C67DDF"/>
    <w:rsid w:val="00C70142"/>
    <w:rsid w:val="00C702A9"/>
    <w:rsid w:val="00C711D5"/>
    <w:rsid w:val="00C7247B"/>
    <w:rsid w:val="00C7256C"/>
    <w:rsid w:val="00C73405"/>
    <w:rsid w:val="00C74061"/>
    <w:rsid w:val="00C74BC3"/>
    <w:rsid w:val="00C76FBB"/>
    <w:rsid w:val="00C77C35"/>
    <w:rsid w:val="00C80506"/>
    <w:rsid w:val="00C81730"/>
    <w:rsid w:val="00C85989"/>
    <w:rsid w:val="00C90BA0"/>
    <w:rsid w:val="00C90C68"/>
    <w:rsid w:val="00C90DC0"/>
    <w:rsid w:val="00C90EAA"/>
    <w:rsid w:val="00C954C5"/>
    <w:rsid w:val="00C968AF"/>
    <w:rsid w:val="00C96D53"/>
    <w:rsid w:val="00CA1AB6"/>
    <w:rsid w:val="00CA1ACC"/>
    <w:rsid w:val="00CA2CA0"/>
    <w:rsid w:val="00CA2E85"/>
    <w:rsid w:val="00CA35EF"/>
    <w:rsid w:val="00CA4337"/>
    <w:rsid w:val="00CA4739"/>
    <w:rsid w:val="00CA61AC"/>
    <w:rsid w:val="00CA6722"/>
    <w:rsid w:val="00CB15E1"/>
    <w:rsid w:val="00CB1D5E"/>
    <w:rsid w:val="00CB24DA"/>
    <w:rsid w:val="00CB274A"/>
    <w:rsid w:val="00CB277A"/>
    <w:rsid w:val="00CB6C6F"/>
    <w:rsid w:val="00CC1225"/>
    <w:rsid w:val="00CC133B"/>
    <w:rsid w:val="00CC1605"/>
    <w:rsid w:val="00CC2770"/>
    <w:rsid w:val="00CC2C2B"/>
    <w:rsid w:val="00CC38DD"/>
    <w:rsid w:val="00CC3C0F"/>
    <w:rsid w:val="00CC559A"/>
    <w:rsid w:val="00CC5683"/>
    <w:rsid w:val="00CC58F9"/>
    <w:rsid w:val="00CD0467"/>
    <w:rsid w:val="00CD1845"/>
    <w:rsid w:val="00CD211E"/>
    <w:rsid w:val="00CD2200"/>
    <w:rsid w:val="00CD4502"/>
    <w:rsid w:val="00CD642F"/>
    <w:rsid w:val="00CD66C6"/>
    <w:rsid w:val="00CE031B"/>
    <w:rsid w:val="00CE0900"/>
    <w:rsid w:val="00CE0BBC"/>
    <w:rsid w:val="00CE1179"/>
    <w:rsid w:val="00CE1FCC"/>
    <w:rsid w:val="00CE254A"/>
    <w:rsid w:val="00CE5112"/>
    <w:rsid w:val="00CE730A"/>
    <w:rsid w:val="00CF22EE"/>
    <w:rsid w:val="00CF2A01"/>
    <w:rsid w:val="00CF3F50"/>
    <w:rsid w:val="00CF6BD7"/>
    <w:rsid w:val="00CF6C51"/>
    <w:rsid w:val="00D00A53"/>
    <w:rsid w:val="00D01AD0"/>
    <w:rsid w:val="00D02E02"/>
    <w:rsid w:val="00D0312F"/>
    <w:rsid w:val="00D03774"/>
    <w:rsid w:val="00D041C7"/>
    <w:rsid w:val="00D0520A"/>
    <w:rsid w:val="00D053DA"/>
    <w:rsid w:val="00D05406"/>
    <w:rsid w:val="00D06235"/>
    <w:rsid w:val="00D068BE"/>
    <w:rsid w:val="00D06E0D"/>
    <w:rsid w:val="00D06E5D"/>
    <w:rsid w:val="00D07E47"/>
    <w:rsid w:val="00D110BD"/>
    <w:rsid w:val="00D12ABA"/>
    <w:rsid w:val="00D12EDF"/>
    <w:rsid w:val="00D13398"/>
    <w:rsid w:val="00D1607F"/>
    <w:rsid w:val="00D162C4"/>
    <w:rsid w:val="00D1638A"/>
    <w:rsid w:val="00D163AB"/>
    <w:rsid w:val="00D20D33"/>
    <w:rsid w:val="00D21CE6"/>
    <w:rsid w:val="00D273FF"/>
    <w:rsid w:val="00D27D5F"/>
    <w:rsid w:val="00D302FB"/>
    <w:rsid w:val="00D31065"/>
    <w:rsid w:val="00D34F0C"/>
    <w:rsid w:val="00D3631B"/>
    <w:rsid w:val="00D370B4"/>
    <w:rsid w:val="00D411E2"/>
    <w:rsid w:val="00D42544"/>
    <w:rsid w:val="00D4269E"/>
    <w:rsid w:val="00D442C5"/>
    <w:rsid w:val="00D44E9B"/>
    <w:rsid w:val="00D4525F"/>
    <w:rsid w:val="00D47A57"/>
    <w:rsid w:val="00D47F66"/>
    <w:rsid w:val="00D528F1"/>
    <w:rsid w:val="00D5424A"/>
    <w:rsid w:val="00D55060"/>
    <w:rsid w:val="00D55A74"/>
    <w:rsid w:val="00D56305"/>
    <w:rsid w:val="00D570A0"/>
    <w:rsid w:val="00D574C3"/>
    <w:rsid w:val="00D613F1"/>
    <w:rsid w:val="00D613FB"/>
    <w:rsid w:val="00D62AD4"/>
    <w:rsid w:val="00D63F05"/>
    <w:rsid w:val="00D65032"/>
    <w:rsid w:val="00D670EE"/>
    <w:rsid w:val="00D6775D"/>
    <w:rsid w:val="00D67A52"/>
    <w:rsid w:val="00D67B23"/>
    <w:rsid w:val="00D72095"/>
    <w:rsid w:val="00D77306"/>
    <w:rsid w:val="00D82EE9"/>
    <w:rsid w:val="00D83D3A"/>
    <w:rsid w:val="00D872D3"/>
    <w:rsid w:val="00D9141C"/>
    <w:rsid w:val="00D91A82"/>
    <w:rsid w:val="00D927BB"/>
    <w:rsid w:val="00D96C9F"/>
    <w:rsid w:val="00DA4C6C"/>
    <w:rsid w:val="00DA7958"/>
    <w:rsid w:val="00DA7BFF"/>
    <w:rsid w:val="00DA7D75"/>
    <w:rsid w:val="00DB1C0A"/>
    <w:rsid w:val="00DB2CE4"/>
    <w:rsid w:val="00DB301D"/>
    <w:rsid w:val="00DB31D1"/>
    <w:rsid w:val="00DB4A43"/>
    <w:rsid w:val="00DB4AA0"/>
    <w:rsid w:val="00DB7D85"/>
    <w:rsid w:val="00DC0124"/>
    <w:rsid w:val="00DC05AA"/>
    <w:rsid w:val="00DC1315"/>
    <w:rsid w:val="00DC1675"/>
    <w:rsid w:val="00DC42E0"/>
    <w:rsid w:val="00DC518F"/>
    <w:rsid w:val="00DC6305"/>
    <w:rsid w:val="00DC67B7"/>
    <w:rsid w:val="00DC6EC1"/>
    <w:rsid w:val="00DC73A2"/>
    <w:rsid w:val="00DD13F6"/>
    <w:rsid w:val="00DD1D73"/>
    <w:rsid w:val="00DD1F6B"/>
    <w:rsid w:val="00DD2C9D"/>
    <w:rsid w:val="00DD3BCD"/>
    <w:rsid w:val="00DD4FC3"/>
    <w:rsid w:val="00DD7366"/>
    <w:rsid w:val="00DE0A7F"/>
    <w:rsid w:val="00DE14F5"/>
    <w:rsid w:val="00DE37EA"/>
    <w:rsid w:val="00DE45B7"/>
    <w:rsid w:val="00DF1C87"/>
    <w:rsid w:val="00DF2582"/>
    <w:rsid w:val="00DF2FAE"/>
    <w:rsid w:val="00DF36AC"/>
    <w:rsid w:val="00DF3BC5"/>
    <w:rsid w:val="00DF4AA2"/>
    <w:rsid w:val="00DF52C0"/>
    <w:rsid w:val="00DF53FA"/>
    <w:rsid w:val="00DF68BB"/>
    <w:rsid w:val="00DF6D46"/>
    <w:rsid w:val="00DF7061"/>
    <w:rsid w:val="00DF7B0D"/>
    <w:rsid w:val="00E0011C"/>
    <w:rsid w:val="00E028AA"/>
    <w:rsid w:val="00E064C5"/>
    <w:rsid w:val="00E076DA"/>
    <w:rsid w:val="00E07A1C"/>
    <w:rsid w:val="00E07A64"/>
    <w:rsid w:val="00E10B6D"/>
    <w:rsid w:val="00E12089"/>
    <w:rsid w:val="00E14836"/>
    <w:rsid w:val="00E14A14"/>
    <w:rsid w:val="00E15B10"/>
    <w:rsid w:val="00E15DE5"/>
    <w:rsid w:val="00E163C7"/>
    <w:rsid w:val="00E20D17"/>
    <w:rsid w:val="00E21426"/>
    <w:rsid w:val="00E2176D"/>
    <w:rsid w:val="00E226E3"/>
    <w:rsid w:val="00E2306C"/>
    <w:rsid w:val="00E2546D"/>
    <w:rsid w:val="00E2566D"/>
    <w:rsid w:val="00E25EA5"/>
    <w:rsid w:val="00E2705E"/>
    <w:rsid w:val="00E2747E"/>
    <w:rsid w:val="00E27F2D"/>
    <w:rsid w:val="00E30171"/>
    <w:rsid w:val="00E3062B"/>
    <w:rsid w:val="00E32091"/>
    <w:rsid w:val="00E320D2"/>
    <w:rsid w:val="00E32CCC"/>
    <w:rsid w:val="00E330F3"/>
    <w:rsid w:val="00E33467"/>
    <w:rsid w:val="00E3652B"/>
    <w:rsid w:val="00E370BB"/>
    <w:rsid w:val="00E37242"/>
    <w:rsid w:val="00E418B5"/>
    <w:rsid w:val="00E41BCD"/>
    <w:rsid w:val="00E41C7C"/>
    <w:rsid w:val="00E41E4F"/>
    <w:rsid w:val="00E43476"/>
    <w:rsid w:val="00E43510"/>
    <w:rsid w:val="00E443B0"/>
    <w:rsid w:val="00E45604"/>
    <w:rsid w:val="00E52B0E"/>
    <w:rsid w:val="00E53110"/>
    <w:rsid w:val="00E53CFD"/>
    <w:rsid w:val="00E546FE"/>
    <w:rsid w:val="00E5623B"/>
    <w:rsid w:val="00E5627B"/>
    <w:rsid w:val="00E57324"/>
    <w:rsid w:val="00E6063C"/>
    <w:rsid w:val="00E6366C"/>
    <w:rsid w:val="00E64934"/>
    <w:rsid w:val="00E65676"/>
    <w:rsid w:val="00E66B3A"/>
    <w:rsid w:val="00E7025F"/>
    <w:rsid w:val="00E72A11"/>
    <w:rsid w:val="00E73F36"/>
    <w:rsid w:val="00E74EAA"/>
    <w:rsid w:val="00E753DD"/>
    <w:rsid w:val="00E760CA"/>
    <w:rsid w:val="00E81FEF"/>
    <w:rsid w:val="00E8343B"/>
    <w:rsid w:val="00E85312"/>
    <w:rsid w:val="00E85568"/>
    <w:rsid w:val="00E87BAE"/>
    <w:rsid w:val="00E93C52"/>
    <w:rsid w:val="00E94F28"/>
    <w:rsid w:val="00E9519C"/>
    <w:rsid w:val="00E953F3"/>
    <w:rsid w:val="00E96141"/>
    <w:rsid w:val="00E96D3F"/>
    <w:rsid w:val="00EA0B7A"/>
    <w:rsid w:val="00EA14A8"/>
    <w:rsid w:val="00EA3048"/>
    <w:rsid w:val="00EA54F0"/>
    <w:rsid w:val="00EA7777"/>
    <w:rsid w:val="00EB4B64"/>
    <w:rsid w:val="00EB559D"/>
    <w:rsid w:val="00EB561F"/>
    <w:rsid w:val="00EB6B6A"/>
    <w:rsid w:val="00EB73DD"/>
    <w:rsid w:val="00EB7E65"/>
    <w:rsid w:val="00EC51CB"/>
    <w:rsid w:val="00ED012D"/>
    <w:rsid w:val="00ED232A"/>
    <w:rsid w:val="00ED262B"/>
    <w:rsid w:val="00ED2EBA"/>
    <w:rsid w:val="00ED6117"/>
    <w:rsid w:val="00ED66CE"/>
    <w:rsid w:val="00ED73F5"/>
    <w:rsid w:val="00EE0541"/>
    <w:rsid w:val="00EE24C3"/>
    <w:rsid w:val="00EE2566"/>
    <w:rsid w:val="00EE2E12"/>
    <w:rsid w:val="00EE4525"/>
    <w:rsid w:val="00EE4632"/>
    <w:rsid w:val="00EE4E06"/>
    <w:rsid w:val="00EE63EF"/>
    <w:rsid w:val="00EE7265"/>
    <w:rsid w:val="00EF010F"/>
    <w:rsid w:val="00EF1E7D"/>
    <w:rsid w:val="00EF200F"/>
    <w:rsid w:val="00EF284E"/>
    <w:rsid w:val="00EF3590"/>
    <w:rsid w:val="00EF601F"/>
    <w:rsid w:val="00EF6171"/>
    <w:rsid w:val="00EF7BC6"/>
    <w:rsid w:val="00F00703"/>
    <w:rsid w:val="00F01589"/>
    <w:rsid w:val="00F0287C"/>
    <w:rsid w:val="00F030B8"/>
    <w:rsid w:val="00F03C0F"/>
    <w:rsid w:val="00F1005D"/>
    <w:rsid w:val="00F10224"/>
    <w:rsid w:val="00F1132F"/>
    <w:rsid w:val="00F1247C"/>
    <w:rsid w:val="00F14C10"/>
    <w:rsid w:val="00F15768"/>
    <w:rsid w:val="00F17830"/>
    <w:rsid w:val="00F17B03"/>
    <w:rsid w:val="00F2038E"/>
    <w:rsid w:val="00F212F2"/>
    <w:rsid w:val="00F2193A"/>
    <w:rsid w:val="00F220A0"/>
    <w:rsid w:val="00F2218F"/>
    <w:rsid w:val="00F23AE4"/>
    <w:rsid w:val="00F303C6"/>
    <w:rsid w:val="00F30A6C"/>
    <w:rsid w:val="00F314D5"/>
    <w:rsid w:val="00F327CF"/>
    <w:rsid w:val="00F3388D"/>
    <w:rsid w:val="00F34149"/>
    <w:rsid w:val="00F3432A"/>
    <w:rsid w:val="00F350A5"/>
    <w:rsid w:val="00F3625A"/>
    <w:rsid w:val="00F374EB"/>
    <w:rsid w:val="00F4080B"/>
    <w:rsid w:val="00F413D7"/>
    <w:rsid w:val="00F42A6F"/>
    <w:rsid w:val="00F42AE3"/>
    <w:rsid w:val="00F43961"/>
    <w:rsid w:val="00F440C0"/>
    <w:rsid w:val="00F47B2D"/>
    <w:rsid w:val="00F503BE"/>
    <w:rsid w:val="00F51C6B"/>
    <w:rsid w:val="00F53425"/>
    <w:rsid w:val="00F56D06"/>
    <w:rsid w:val="00F575FA"/>
    <w:rsid w:val="00F61077"/>
    <w:rsid w:val="00F6124C"/>
    <w:rsid w:val="00F6200A"/>
    <w:rsid w:val="00F62C2B"/>
    <w:rsid w:val="00F63159"/>
    <w:rsid w:val="00F64A83"/>
    <w:rsid w:val="00F67500"/>
    <w:rsid w:val="00F7192D"/>
    <w:rsid w:val="00F73B71"/>
    <w:rsid w:val="00F75320"/>
    <w:rsid w:val="00F763FF"/>
    <w:rsid w:val="00F8002C"/>
    <w:rsid w:val="00F831E3"/>
    <w:rsid w:val="00F83A84"/>
    <w:rsid w:val="00F83D62"/>
    <w:rsid w:val="00F84BF9"/>
    <w:rsid w:val="00F84E56"/>
    <w:rsid w:val="00F8705B"/>
    <w:rsid w:val="00F9161A"/>
    <w:rsid w:val="00F91FA2"/>
    <w:rsid w:val="00F94BD3"/>
    <w:rsid w:val="00F94D67"/>
    <w:rsid w:val="00F95D1B"/>
    <w:rsid w:val="00F9739E"/>
    <w:rsid w:val="00FA0C70"/>
    <w:rsid w:val="00FA1078"/>
    <w:rsid w:val="00FA1B08"/>
    <w:rsid w:val="00FA3FE7"/>
    <w:rsid w:val="00FA6681"/>
    <w:rsid w:val="00FA7BC8"/>
    <w:rsid w:val="00FB490F"/>
    <w:rsid w:val="00FB4951"/>
    <w:rsid w:val="00FB78BD"/>
    <w:rsid w:val="00FB7C5C"/>
    <w:rsid w:val="00FC0A30"/>
    <w:rsid w:val="00FC121E"/>
    <w:rsid w:val="00FC16BD"/>
    <w:rsid w:val="00FC4015"/>
    <w:rsid w:val="00FC5EB2"/>
    <w:rsid w:val="00FC7ED3"/>
    <w:rsid w:val="00FD273A"/>
    <w:rsid w:val="00FD6C3B"/>
    <w:rsid w:val="00FD75B0"/>
    <w:rsid w:val="00FD7E05"/>
    <w:rsid w:val="00FE1135"/>
    <w:rsid w:val="00FE12B5"/>
    <w:rsid w:val="00FE1CD0"/>
    <w:rsid w:val="00FE2175"/>
    <w:rsid w:val="00FE2349"/>
    <w:rsid w:val="00FE3E69"/>
    <w:rsid w:val="00FE429C"/>
    <w:rsid w:val="00FE45ED"/>
    <w:rsid w:val="00FE562F"/>
    <w:rsid w:val="00FE6434"/>
    <w:rsid w:val="00FF0906"/>
    <w:rsid w:val="00FF0EF6"/>
    <w:rsid w:val="00FF1938"/>
    <w:rsid w:val="00FF2D1B"/>
    <w:rsid w:val="00FF30F0"/>
    <w:rsid w:val="00FF40D6"/>
    <w:rsid w:val="00FF4D59"/>
    <w:rsid w:val="00FF51DD"/>
    <w:rsid w:val="00FF5204"/>
    <w:rsid w:val="00FF56F8"/>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 w:type="paragraph" w:styleId="Header">
    <w:name w:val="header"/>
    <w:basedOn w:val="Normal"/>
    <w:link w:val="HeaderChar"/>
    <w:uiPriority w:val="99"/>
    <w:unhideWhenUsed/>
    <w:rsid w:val="00C26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09F"/>
  </w:style>
  <w:style w:type="paragraph" w:styleId="Footer">
    <w:name w:val="footer"/>
    <w:basedOn w:val="Normal"/>
    <w:link w:val="FooterChar"/>
    <w:uiPriority w:val="99"/>
    <w:unhideWhenUsed/>
    <w:rsid w:val="00C26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ationaldairyfarm.com/wp-content/uploads/2018/10/DRM2020-Web.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griculture.ec.europa.eu/farming/organic-farming/organic-production-and-products_e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cfr.gov/current/title-7/subtitle-B/chapter-I/subchapter-M/part-205?toc=1" TargetMode="External"/><Relationship Id="rId5" Type="http://schemas.openxmlformats.org/officeDocument/2006/relationships/footnotes" Target="footnotes.xml"/><Relationship Id="rId10"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 Id="rId9" Type="http://schemas.openxmlformats.org/officeDocument/2006/relationships/hyperlink" Target="https://www.aphis.usda.gov/sites/default/files/dairy07_dr_partv_rev.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5</TotalTime>
  <Pages>23</Pages>
  <Words>22467</Words>
  <Characters>128067</Characters>
  <Application>Microsoft Office Word</Application>
  <DocSecurity>0</DocSecurity>
  <Lines>1067</Lines>
  <Paragraphs>300</Paragraphs>
  <ScaleCrop>false</ScaleCrop>
  <Company/>
  <LinksUpToDate>false</LinksUpToDate>
  <CharactersWithSpaces>15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15</cp:revision>
  <dcterms:created xsi:type="dcterms:W3CDTF">2024-07-16T15:53:00Z</dcterms:created>
  <dcterms:modified xsi:type="dcterms:W3CDTF">2024-07-17T18:06:00Z</dcterms:modified>
</cp:coreProperties>
</file>